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870A6" w14:textId="77777777" w:rsidR="00472434" w:rsidRPr="006A7A36" w:rsidRDefault="00472434" w:rsidP="00722084">
      <w:pPr>
        <w:jc w:val="center"/>
        <w:rPr>
          <w:b/>
        </w:rPr>
      </w:pPr>
      <w:bookmarkStart w:id="0" w:name="_Hlk58803847"/>
      <w:bookmarkEnd w:id="0"/>
    </w:p>
    <w:p w14:paraId="03D67C48" w14:textId="77777777" w:rsidR="00472434" w:rsidRPr="006A7A36" w:rsidRDefault="00472434" w:rsidP="00722084">
      <w:pPr>
        <w:jc w:val="center"/>
        <w:rPr>
          <w:b/>
        </w:rPr>
      </w:pPr>
    </w:p>
    <w:p w14:paraId="566A7FD1" w14:textId="77777777" w:rsidR="00472434" w:rsidRPr="006A7A36" w:rsidRDefault="00472434" w:rsidP="00722084">
      <w:pPr>
        <w:jc w:val="center"/>
        <w:rPr>
          <w:b/>
        </w:rPr>
      </w:pPr>
    </w:p>
    <w:p w14:paraId="429DC737" w14:textId="1169EEAA" w:rsidR="00EB58F4" w:rsidRPr="00A276B7" w:rsidRDefault="00EB58F4" w:rsidP="00EB58F4">
      <w:pPr>
        <w:jc w:val="center"/>
        <w:rPr>
          <w:b/>
        </w:rPr>
      </w:pPr>
      <w:bookmarkStart w:id="1" w:name="_Hlk47910391"/>
      <w:r w:rsidRPr="00A276B7">
        <w:rPr>
          <w:b/>
        </w:rPr>
        <w:t>YOGGUIDE: DETECTING, RECOGNIZING AND TRACKING YOGA POSES USING VISION TECHNIQUES</w:t>
      </w:r>
    </w:p>
    <w:bookmarkEnd w:id="1"/>
    <w:p w14:paraId="1A417134" w14:textId="39F05269" w:rsidR="00472434" w:rsidRPr="006A7A36" w:rsidRDefault="00472434" w:rsidP="00EB58F4">
      <w:pPr>
        <w:jc w:val="center"/>
        <w:rPr>
          <w:b/>
        </w:rPr>
      </w:pPr>
    </w:p>
    <w:p w14:paraId="5BA0A49E" w14:textId="77777777" w:rsidR="00472434" w:rsidRPr="006A7A36" w:rsidRDefault="00472434" w:rsidP="00722084">
      <w:pPr>
        <w:jc w:val="center"/>
        <w:rPr>
          <w:b/>
        </w:rPr>
      </w:pPr>
    </w:p>
    <w:p w14:paraId="3CD81B3D" w14:textId="77777777" w:rsidR="00472434" w:rsidRPr="006A7A36" w:rsidRDefault="00472434" w:rsidP="00722084">
      <w:pPr>
        <w:jc w:val="center"/>
        <w:rPr>
          <w:b/>
        </w:rPr>
      </w:pPr>
    </w:p>
    <w:p w14:paraId="4999C4D5" w14:textId="77777777" w:rsidR="00472434" w:rsidRPr="006A7A36" w:rsidRDefault="00472434" w:rsidP="00722084">
      <w:pPr>
        <w:jc w:val="center"/>
        <w:rPr>
          <w:b/>
        </w:rPr>
      </w:pPr>
    </w:p>
    <w:p w14:paraId="2B20F8C5" w14:textId="77777777" w:rsidR="00472434" w:rsidRPr="006A7A36" w:rsidRDefault="00472434" w:rsidP="00722084">
      <w:pPr>
        <w:jc w:val="center"/>
        <w:rPr>
          <w:b/>
        </w:rPr>
      </w:pPr>
    </w:p>
    <w:p w14:paraId="2AF46BCB" w14:textId="77777777" w:rsidR="00472434" w:rsidRPr="006A7A36" w:rsidRDefault="00472434" w:rsidP="00722084">
      <w:pPr>
        <w:jc w:val="center"/>
        <w:rPr>
          <w:b/>
        </w:rPr>
      </w:pPr>
    </w:p>
    <w:p w14:paraId="7DD8167F" w14:textId="77777777" w:rsidR="00472434" w:rsidRPr="006A7A36" w:rsidRDefault="00472434" w:rsidP="00722084">
      <w:pPr>
        <w:jc w:val="center"/>
        <w:rPr>
          <w:b/>
        </w:rPr>
      </w:pPr>
    </w:p>
    <w:p w14:paraId="65E3F87A" w14:textId="342C8ADD" w:rsidR="00472434" w:rsidRDefault="004E52FA" w:rsidP="004E52FA">
      <w:pPr>
        <w:jc w:val="center"/>
        <w:rPr>
          <w:b/>
        </w:rPr>
      </w:pPr>
      <w:r w:rsidRPr="004E52FA">
        <w:rPr>
          <w:b/>
        </w:rPr>
        <w:t>AZKA KHAN (48435)</w:t>
      </w:r>
    </w:p>
    <w:p w14:paraId="558FAD93" w14:textId="14E5EC0D" w:rsidR="004E52FA" w:rsidRPr="004E52FA" w:rsidRDefault="004E52FA" w:rsidP="004E52FA">
      <w:pPr>
        <w:jc w:val="center"/>
        <w:rPr>
          <w:b/>
        </w:rPr>
      </w:pPr>
      <w:r w:rsidRPr="004E52FA">
        <w:rPr>
          <w:b/>
        </w:rPr>
        <w:t>MUZNA REHMAN (484</w:t>
      </w:r>
      <w:r w:rsidR="003E5E83">
        <w:rPr>
          <w:b/>
        </w:rPr>
        <w:t>67</w:t>
      </w:r>
      <w:r w:rsidRPr="004E52FA">
        <w:rPr>
          <w:b/>
        </w:rPr>
        <w:t>)</w:t>
      </w:r>
    </w:p>
    <w:p w14:paraId="6B97FC26" w14:textId="77777777" w:rsidR="00472434" w:rsidRPr="006A7A36" w:rsidRDefault="00472434" w:rsidP="00722084">
      <w:pPr>
        <w:jc w:val="center"/>
        <w:rPr>
          <w:b/>
        </w:rPr>
      </w:pPr>
    </w:p>
    <w:p w14:paraId="40B131B8" w14:textId="77777777" w:rsidR="00472434" w:rsidRPr="006A7A36" w:rsidRDefault="00472434" w:rsidP="00722084">
      <w:pPr>
        <w:jc w:val="center"/>
        <w:rPr>
          <w:b/>
        </w:rPr>
      </w:pPr>
    </w:p>
    <w:p w14:paraId="68CD39AE" w14:textId="77777777" w:rsidR="00472434" w:rsidRPr="006A7A36" w:rsidRDefault="00472434" w:rsidP="00722084">
      <w:pPr>
        <w:jc w:val="center"/>
        <w:rPr>
          <w:b/>
        </w:rPr>
      </w:pPr>
    </w:p>
    <w:p w14:paraId="242AC040" w14:textId="77777777" w:rsidR="00472434" w:rsidRPr="006A7A36" w:rsidRDefault="00472434" w:rsidP="00722084">
      <w:pPr>
        <w:jc w:val="center"/>
        <w:rPr>
          <w:b/>
        </w:rPr>
      </w:pPr>
    </w:p>
    <w:p w14:paraId="171E0A47" w14:textId="77777777" w:rsidR="00472434" w:rsidRPr="006A7A36" w:rsidRDefault="00472434" w:rsidP="00722084">
      <w:pPr>
        <w:jc w:val="center"/>
        <w:rPr>
          <w:b/>
        </w:rPr>
      </w:pPr>
    </w:p>
    <w:p w14:paraId="767D1404" w14:textId="77777777" w:rsidR="00472434" w:rsidRPr="006A7A36" w:rsidRDefault="00472434" w:rsidP="00722084">
      <w:pPr>
        <w:jc w:val="center"/>
        <w:rPr>
          <w:b/>
        </w:rPr>
      </w:pPr>
    </w:p>
    <w:p w14:paraId="3775CF92" w14:textId="77777777" w:rsidR="00063064" w:rsidRPr="006A7A36" w:rsidRDefault="00063064" w:rsidP="00722084">
      <w:pPr>
        <w:jc w:val="center"/>
        <w:rPr>
          <w:b/>
        </w:rPr>
      </w:pPr>
      <w:r w:rsidRPr="006A7A36">
        <w:rPr>
          <w:b/>
        </w:rPr>
        <w:t>A project report submitted in partial fulfilment of the</w:t>
      </w:r>
    </w:p>
    <w:p w14:paraId="3DA8E017" w14:textId="77777777" w:rsidR="00063064" w:rsidRPr="006A7A36" w:rsidRDefault="00063064" w:rsidP="00722084">
      <w:pPr>
        <w:jc w:val="center"/>
        <w:rPr>
          <w:b/>
        </w:rPr>
      </w:pPr>
      <w:r w:rsidRPr="006A7A36">
        <w:rPr>
          <w:b/>
        </w:rPr>
        <w:t>requirements for the award of the degree of</w:t>
      </w:r>
    </w:p>
    <w:p w14:paraId="12A9BA36" w14:textId="227C9FE7" w:rsidR="00472434" w:rsidRPr="00C33034" w:rsidRDefault="00C33034" w:rsidP="00886908">
      <w:pPr>
        <w:jc w:val="center"/>
        <w:rPr>
          <w:b/>
        </w:rPr>
      </w:pPr>
      <w:r w:rsidRPr="00C33034">
        <w:rPr>
          <w:b/>
        </w:rPr>
        <w:t xml:space="preserve">Bachelor </w:t>
      </w:r>
      <w:r w:rsidR="00376FED" w:rsidRPr="00C33034">
        <w:rPr>
          <w:b/>
        </w:rPr>
        <w:t xml:space="preserve">of </w:t>
      </w:r>
      <w:r w:rsidR="00376FED">
        <w:rPr>
          <w:b/>
        </w:rPr>
        <w:t>Science</w:t>
      </w:r>
      <w:r w:rsidR="001643BB">
        <w:rPr>
          <w:b/>
        </w:rPr>
        <w:t xml:space="preserve"> Computer Science</w:t>
      </w:r>
      <w:r w:rsidR="0002223D">
        <w:rPr>
          <w:b/>
        </w:rPr>
        <w:t xml:space="preserve"> </w:t>
      </w:r>
      <w:r w:rsidR="00301691">
        <w:rPr>
          <w:b/>
        </w:rPr>
        <w:t>BS</w:t>
      </w:r>
      <w:r w:rsidR="002B3D7B">
        <w:rPr>
          <w:b/>
        </w:rPr>
        <w:t>(</w:t>
      </w:r>
      <w:r w:rsidR="00301691">
        <w:rPr>
          <w:b/>
        </w:rPr>
        <w:t>CS</w:t>
      </w:r>
      <w:r w:rsidR="0002223D">
        <w:rPr>
          <w:b/>
        </w:rPr>
        <w:t>)</w:t>
      </w:r>
    </w:p>
    <w:p w14:paraId="145953A8" w14:textId="77777777" w:rsidR="00472434" w:rsidRPr="006A7A36" w:rsidRDefault="00472434" w:rsidP="00722084">
      <w:pPr>
        <w:jc w:val="center"/>
        <w:rPr>
          <w:b/>
        </w:rPr>
      </w:pPr>
    </w:p>
    <w:p w14:paraId="41EB03B0" w14:textId="77777777" w:rsidR="00472434" w:rsidRPr="006A7A36" w:rsidRDefault="00472434" w:rsidP="00722084">
      <w:pPr>
        <w:jc w:val="center"/>
        <w:rPr>
          <w:b/>
        </w:rPr>
      </w:pPr>
    </w:p>
    <w:p w14:paraId="6FF93E7E" w14:textId="77777777" w:rsidR="007D3BBB" w:rsidRPr="006A7A36" w:rsidRDefault="007D3BBB" w:rsidP="00722084">
      <w:pPr>
        <w:jc w:val="center"/>
        <w:rPr>
          <w:b/>
        </w:rPr>
      </w:pPr>
    </w:p>
    <w:p w14:paraId="47DF5385" w14:textId="77777777" w:rsidR="007D3BBB" w:rsidRPr="006A7A36" w:rsidRDefault="007D3BBB" w:rsidP="00722084">
      <w:pPr>
        <w:jc w:val="center"/>
        <w:rPr>
          <w:b/>
        </w:rPr>
      </w:pPr>
    </w:p>
    <w:p w14:paraId="5D93F6F2" w14:textId="77777777" w:rsidR="007D3BBB" w:rsidRPr="006A7A36" w:rsidRDefault="007D3BBB" w:rsidP="00722084">
      <w:pPr>
        <w:jc w:val="center"/>
        <w:rPr>
          <w:b/>
        </w:rPr>
      </w:pPr>
    </w:p>
    <w:p w14:paraId="107595C2" w14:textId="77777777" w:rsidR="00472434" w:rsidRPr="006A7A36" w:rsidRDefault="00886908" w:rsidP="00886908">
      <w:pPr>
        <w:jc w:val="center"/>
        <w:rPr>
          <w:b/>
        </w:rPr>
      </w:pPr>
      <w:r>
        <w:rPr>
          <w:b/>
        </w:rPr>
        <w:t>Department of Computer Science</w:t>
      </w:r>
    </w:p>
    <w:p w14:paraId="09FEDFEA" w14:textId="77777777" w:rsidR="00472434" w:rsidRPr="006A7A36" w:rsidRDefault="00886908" w:rsidP="00886908">
      <w:pPr>
        <w:jc w:val="center"/>
        <w:rPr>
          <w:b/>
        </w:rPr>
      </w:pPr>
      <w:r>
        <w:rPr>
          <w:b/>
        </w:rPr>
        <w:t>Bahria University</w:t>
      </w:r>
      <w:r w:rsidR="00003152">
        <w:rPr>
          <w:b/>
        </w:rPr>
        <w:t>, Karachi Campus</w:t>
      </w:r>
    </w:p>
    <w:p w14:paraId="11E0BC79" w14:textId="77777777" w:rsidR="00472434" w:rsidRPr="006A7A36" w:rsidRDefault="00472434" w:rsidP="00722084">
      <w:pPr>
        <w:jc w:val="center"/>
        <w:rPr>
          <w:b/>
        </w:rPr>
      </w:pPr>
    </w:p>
    <w:p w14:paraId="75AB24BA" w14:textId="77777777" w:rsidR="007D3BBB" w:rsidRPr="006A7A36" w:rsidRDefault="007D3BBB" w:rsidP="00722084">
      <w:pPr>
        <w:jc w:val="center"/>
        <w:rPr>
          <w:b/>
        </w:rPr>
      </w:pPr>
    </w:p>
    <w:p w14:paraId="41ACEB4E" w14:textId="7C47472A" w:rsidR="00472434" w:rsidRPr="006A7A36" w:rsidRDefault="004E52FA" w:rsidP="00657FAB">
      <w:pPr>
        <w:jc w:val="center"/>
        <w:rPr>
          <w:b/>
        </w:rPr>
      </w:pPr>
      <w:r>
        <w:rPr>
          <w:b/>
        </w:rPr>
        <w:t>August</w:t>
      </w:r>
      <w:r w:rsidR="006C0278">
        <w:rPr>
          <w:b/>
        </w:rPr>
        <w:t xml:space="preserve"> 20</w:t>
      </w:r>
      <w:r>
        <w:rPr>
          <w:b/>
        </w:rPr>
        <w:t>20</w:t>
      </w:r>
    </w:p>
    <w:p w14:paraId="21CBF35E" w14:textId="77777777" w:rsidR="00B37A3B" w:rsidRPr="006A7A36" w:rsidRDefault="00B37A3B" w:rsidP="00722084">
      <w:pPr>
        <w:jc w:val="center"/>
        <w:rPr>
          <w:b/>
        </w:rPr>
        <w:sectPr w:rsidR="00B37A3B" w:rsidRPr="006A7A36" w:rsidSect="00472434">
          <w:pgSz w:w="11909" w:h="16834" w:code="9"/>
          <w:pgMar w:top="1418" w:right="1418" w:bottom="1418" w:left="2268" w:header="851" w:footer="851" w:gutter="0"/>
          <w:cols w:space="720"/>
          <w:docGrid w:linePitch="360"/>
        </w:sectPr>
      </w:pPr>
    </w:p>
    <w:p w14:paraId="2844236F" w14:textId="77777777" w:rsidR="00722084" w:rsidRPr="006A7A36" w:rsidRDefault="00722084" w:rsidP="00722084">
      <w:pPr>
        <w:jc w:val="center"/>
      </w:pPr>
    </w:p>
    <w:p w14:paraId="59101B56" w14:textId="77777777" w:rsidR="00722084" w:rsidRPr="006A7A36" w:rsidRDefault="00722084" w:rsidP="00722084">
      <w:pPr>
        <w:jc w:val="center"/>
      </w:pPr>
    </w:p>
    <w:p w14:paraId="59F58D0E" w14:textId="77777777" w:rsidR="00722084" w:rsidRPr="006A7A36" w:rsidRDefault="00722084" w:rsidP="00722084">
      <w:pPr>
        <w:jc w:val="center"/>
      </w:pPr>
    </w:p>
    <w:p w14:paraId="3C31319F" w14:textId="77777777" w:rsidR="00722084" w:rsidRPr="006A7A36" w:rsidRDefault="00722084" w:rsidP="00F27C13">
      <w:pPr>
        <w:pStyle w:val="Heading9"/>
      </w:pPr>
      <w:bookmarkStart w:id="2" w:name="_Toc58808410"/>
      <w:r w:rsidRPr="006A7A36">
        <w:t>DECLARATION</w:t>
      </w:r>
      <w:bookmarkEnd w:id="2"/>
    </w:p>
    <w:p w14:paraId="46496AF1" w14:textId="77777777" w:rsidR="00472434" w:rsidRPr="006A7A36" w:rsidRDefault="00472434" w:rsidP="00722084">
      <w:pPr>
        <w:jc w:val="center"/>
      </w:pPr>
    </w:p>
    <w:p w14:paraId="099872A6" w14:textId="77777777" w:rsidR="00722084" w:rsidRPr="006A7A36" w:rsidRDefault="00722084" w:rsidP="00722084">
      <w:pPr>
        <w:jc w:val="center"/>
      </w:pPr>
    </w:p>
    <w:p w14:paraId="38730EA4" w14:textId="77777777" w:rsidR="00722084" w:rsidRPr="006A7A36" w:rsidRDefault="00722084" w:rsidP="00722084">
      <w:pPr>
        <w:jc w:val="center"/>
      </w:pPr>
    </w:p>
    <w:p w14:paraId="3105763B" w14:textId="77777777" w:rsidR="00722084" w:rsidRPr="006A7A36" w:rsidRDefault="00722084" w:rsidP="00722084">
      <w:pPr>
        <w:jc w:val="center"/>
      </w:pPr>
    </w:p>
    <w:p w14:paraId="3995884E" w14:textId="77777777" w:rsidR="00722084" w:rsidRPr="006A7A36" w:rsidRDefault="00722084" w:rsidP="00722084">
      <w:pPr>
        <w:jc w:val="center"/>
      </w:pPr>
    </w:p>
    <w:p w14:paraId="389AEE21" w14:textId="7EA62FBB" w:rsidR="009B2B3C" w:rsidRDefault="00976AD0" w:rsidP="00DA71F2">
      <w:r w:rsidRPr="008F2CCA">
        <w:t>We</w:t>
      </w:r>
      <w:r w:rsidR="009B2B3C" w:rsidRPr="006A7A36">
        <w:t xml:space="preserve"> hereby declare that this project report is based on </w:t>
      </w:r>
      <w:r w:rsidR="000E1B88" w:rsidRPr="008F2CCA">
        <w:t>our</w:t>
      </w:r>
      <w:r w:rsidR="009B2B3C" w:rsidRPr="006A7A36">
        <w:t xml:space="preserve"> original work except for citations and quotations which have been duly acknowledged. </w:t>
      </w:r>
      <w:r w:rsidR="000E1B88" w:rsidRPr="008F2CCA">
        <w:t>We</w:t>
      </w:r>
      <w:r w:rsidR="009B2B3C" w:rsidRPr="006A7A36">
        <w:t xml:space="preserve"> also declare that it has not been previously and concurrently submitted for any other degree or award at </w:t>
      </w:r>
      <w:r w:rsidR="00DA71F2">
        <w:t>Bahria University</w:t>
      </w:r>
      <w:r w:rsidR="009B2B3C" w:rsidRPr="006A7A36">
        <w:t xml:space="preserve"> or other institutions.</w:t>
      </w:r>
    </w:p>
    <w:p w14:paraId="2AAE4101" w14:textId="77777777" w:rsidR="00722084" w:rsidRPr="006A7A36" w:rsidRDefault="00722084" w:rsidP="00722084"/>
    <w:p w14:paraId="7A00951B" w14:textId="77777777" w:rsidR="00722084" w:rsidRPr="006A7A36" w:rsidRDefault="00722084" w:rsidP="00A15581"/>
    <w:p w14:paraId="03653389" w14:textId="77777777" w:rsidR="00D12ABF" w:rsidRPr="006A7A36" w:rsidRDefault="00D12ABF" w:rsidP="00D12ABF">
      <w:pPr>
        <w:tabs>
          <w:tab w:val="left" w:pos="1080"/>
        </w:tabs>
      </w:pPr>
      <w:r w:rsidRPr="006A7A36">
        <w:t>Signature</w:t>
      </w:r>
      <w:r w:rsidRPr="006A7A36">
        <w:tab/>
        <w:t>:</w:t>
      </w:r>
      <w:r w:rsidRPr="006A7A36">
        <w:tab/>
        <w:t>_________________________</w:t>
      </w:r>
    </w:p>
    <w:p w14:paraId="5C76B2A9" w14:textId="77777777" w:rsidR="00D12ABF" w:rsidRPr="006A7A36" w:rsidRDefault="00D12ABF" w:rsidP="00D12ABF">
      <w:pPr>
        <w:tabs>
          <w:tab w:val="left" w:pos="1080"/>
        </w:tabs>
      </w:pPr>
    </w:p>
    <w:p w14:paraId="50B0D775" w14:textId="7E7240C1" w:rsidR="00D12ABF" w:rsidRPr="006A7A36" w:rsidRDefault="0055405D" w:rsidP="00D12ABF">
      <w:pPr>
        <w:tabs>
          <w:tab w:val="left" w:pos="1080"/>
        </w:tabs>
      </w:pPr>
      <w:r>
        <w:rPr>
          <w:noProof/>
          <w:lang w:val="en-US" w:eastAsia="en-US"/>
        </w:rPr>
        <mc:AlternateContent>
          <mc:Choice Requires="wps">
            <w:drawing>
              <wp:anchor distT="0" distB="0" distL="114300" distR="114300" simplePos="0" relativeHeight="251653632" behindDoc="0" locked="0" layoutInCell="1" allowOverlap="1" wp14:anchorId="17C16827" wp14:editId="4DCE4D24">
                <wp:simplePos x="0" y="0"/>
                <wp:positionH relativeFrom="column">
                  <wp:posOffset>864870</wp:posOffset>
                </wp:positionH>
                <wp:positionV relativeFrom="paragraph">
                  <wp:posOffset>-130175</wp:posOffset>
                </wp:positionV>
                <wp:extent cx="1962150" cy="285750"/>
                <wp:effectExtent l="0" t="0" r="0" b="0"/>
                <wp:wrapNone/>
                <wp:docPr id="2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C6652C" w14:textId="77777777" w:rsidR="002B3D7B" w:rsidRDefault="002B3D7B" w:rsidP="004E439E">
                            <w:pPr>
                              <w:jc w:val="left"/>
                            </w:pPr>
                            <w:r>
                              <w:t>Muzna Reh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C16827" id="_x0000_t202" coordsize="21600,21600" o:spt="202" path="m,l,21600r21600,l21600,xe">
                <v:stroke joinstyle="miter"/>
                <v:path gradientshapeok="t" o:connecttype="rect"/>
              </v:shapetype>
              <v:shape id="Text Box 4" o:spid="_x0000_s1026" type="#_x0000_t202" style="position:absolute;left:0;text-align:left;margin-left:68.1pt;margin-top:-10.25pt;width:154.5pt;height:2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" stroked="f">
                <v:textbox>
                  <w:txbxContent>
                    <w:p w14:paraId="5CC6652C" w14:textId="77777777" w:rsidR="002B3D7B" w:rsidRDefault="002B3D7B" w:rsidP="004E439E">
                      <w:pPr>
                        <w:jc w:val="left"/>
                      </w:pPr>
                      <w:r>
                        <w:t>Muzna Rehman</w:t>
                      </w:r>
                    </w:p>
                  </w:txbxContent>
                </v:textbox>
              </v:shape>
            </w:pict>
          </mc:Fallback>
        </mc:AlternateContent>
      </w:r>
      <w:r w:rsidR="00D12ABF" w:rsidRPr="006A7A36">
        <w:t>Name</w:t>
      </w:r>
      <w:r w:rsidR="00D12ABF" w:rsidRPr="006A7A36">
        <w:tab/>
        <w:t>:</w:t>
      </w:r>
      <w:r w:rsidR="00D12ABF" w:rsidRPr="006A7A36">
        <w:tab/>
        <w:t>_________________________</w:t>
      </w:r>
    </w:p>
    <w:p w14:paraId="2B468A15" w14:textId="77777777" w:rsidR="00D12ABF" w:rsidRPr="006A7A36" w:rsidRDefault="00D12ABF" w:rsidP="00D12ABF">
      <w:pPr>
        <w:tabs>
          <w:tab w:val="left" w:pos="1080"/>
        </w:tabs>
      </w:pPr>
    </w:p>
    <w:p w14:paraId="4C2C14A8" w14:textId="737387A6" w:rsidR="00D12ABF" w:rsidRPr="006A7A36" w:rsidRDefault="0055405D" w:rsidP="00D12ABF">
      <w:pPr>
        <w:tabs>
          <w:tab w:val="left" w:pos="1080"/>
        </w:tabs>
      </w:pPr>
      <w:r>
        <w:rPr>
          <w:noProof/>
          <w:lang w:val="en-US" w:eastAsia="en-US"/>
        </w:rPr>
        <mc:AlternateContent>
          <mc:Choice Requires="wps">
            <w:drawing>
              <wp:anchor distT="0" distB="0" distL="114300" distR="114300" simplePos="0" relativeHeight="251654656" behindDoc="0" locked="0" layoutInCell="1" allowOverlap="1" wp14:anchorId="17C16827" wp14:editId="198A8DED">
                <wp:simplePos x="0" y="0"/>
                <wp:positionH relativeFrom="column">
                  <wp:posOffset>874395</wp:posOffset>
                </wp:positionH>
                <wp:positionV relativeFrom="paragraph">
                  <wp:posOffset>-151130</wp:posOffset>
                </wp:positionV>
                <wp:extent cx="1962150" cy="285750"/>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EEE984" w14:textId="33EA7519" w:rsidR="002B3D7B" w:rsidRDefault="002B3D7B" w:rsidP="004E439E">
                            <w:pPr>
                              <w:jc w:val="left"/>
                            </w:pPr>
                            <w:r>
                              <w:t>4846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16827" id="Text Box 5" o:spid="_x0000_s1027" type="#_x0000_t202" style="position:absolute;left:0;text-align:left;margin-left:68.85pt;margin-top:-11.9pt;width:154.5pt;height:2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" stroked="f">
                <v:textbox>
                  <w:txbxContent>
                    <w:p w14:paraId="23EEE984" w14:textId="33EA7519" w:rsidR="002B3D7B" w:rsidRDefault="002B3D7B" w:rsidP="004E439E">
                      <w:pPr>
                        <w:jc w:val="left"/>
                      </w:pPr>
                      <w:r>
                        <w:t>48467</w:t>
                      </w:r>
                    </w:p>
                  </w:txbxContent>
                </v:textbox>
              </v:shape>
            </w:pict>
          </mc:Fallback>
        </mc:AlternateContent>
      </w:r>
      <w:r w:rsidR="00D12ABF">
        <w:t>Reg</w:t>
      </w:r>
      <w:r w:rsidR="00D12ABF" w:rsidRPr="006A7A36">
        <w:t xml:space="preserve"> No.</w:t>
      </w:r>
      <w:r w:rsidR="00D12ABF" w:rsidRPr="006A7A36">
        <w:tab/>
        <w:t>:</w:t>
      </w:r>
      <w:r w:rsidR="00D12ABF" w:rsidRPr="006A7A36">
        <w:tab/>
        <w:t>_________________________</w:t>
      </w:r>
    </w:p>
    <w:p w14:paraId="52214061" w14:textId="77777777" w:rsidR="00A15581" w:rsidRPr="006A7A36" w:rsidRDefault="00A15581" w:rsidP="00A15581"/>
    <w:p w14:paraId="60AFB0CA" w14:textId="77777777" w:rsidR="00722084" w:rsidRPr="006A7A36" w:rsidRDefault="00A15581" w:rsidP="00832D73">
      <w:pPr>
        <w:tabs>
          <w:tab w:val="left" w:pos="1080"/>
        </w:tabs>
      </w:pPr>
      <w:r w:rsidRPr="006A7A36">
        <w:t>Signature</w:t>
      </w:r>
      <w:r w:rsidRPr="006A7A36">
        <w:tab/>
      </w:r>
      <w:r w:rsidR="00722084" w:rsidRPr="006A7A36">
        <w:t>:</w:t>
      </w:r>
      <w:r w:rsidR="00722084" w:rsidRPr="006A7A36">
        <w:tab/>
        <w:t>_________________________</w:t>
      </w:r>
    </w:p>
    <w:p w14:paraId="4F1E1045" w14:textId="77777777" w:rsidR="00722084" w:rsidRPr="006A7A36" w:rsidRDefault="00722084" w:rsidP="00A15581">
      <w:pPr>
        <w:tabs>
          <w:tab w:val="left" w:pos="1080"/>
        </w:tabs>
      </w:pPr>
    </w:p>
    <w:p w14:paraId="4F630D91" w14:textId="4787D496" w:rsidR="00722084" w:rsidRPr="006A7A36" w:rsidRDefault="0055405D" w:rsidP="00832D73">
      <w:pPr>
        <w:tabs>
          <w:tab w:val="left" w:pos="1080"/>
        </w:tabs>
      </w:pPr>
      <w:r>
        <w:rPr>
          <w:noProof/>
          <w:lang w:val="en-US" w:eastAsia="en-US"/>
        </w:rPr>
        <mc:AlternateContent>
          <mc:Choice Requires="wps">
            <w:drawing>
              <wp:anchor distT="0" distB="0" distL="114300" distR="114300" simplePos="0" relativeHeight="251655680" behindDoc="0" locked="0" layoutInCell="1" allowOverlap="1" wp14:anchorId="17C16827" wp14:editId="7B355196">
                <wp:simplePos x="0" y="0"/>
                <wp:positionH relativeFrom="column">
                  <wp:posOffset>922020</wp:posOffset>
                </wp:positionH>
                <wp:positionV relativeFrom="paragraph">
                  <wp:posOffset>-135890</wp:posOffset>
                </wp:positionV>
                <wp:extent cx="1962150" cy="285750"/>
                <wp:effectExtent l="0" t="0" r="0" b="0"/>
                <wp:wrapNone/>
                <wp:docPr id="2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4984D" w14:textId="77777777" w:rsidR="002B3D7B" w:rsidRDefault="002B3D7B" w:rsidP="00A81EB0">
                            <w:pPr>
                              <w:jc w:val="left"/>
                            </w:pPr>
                            <w:proofErr w:type="spellStart"/>
                            <w:r>
                              <w:t>Azka</w:t>
                            </w:r>
                            <w:proofErr w:type="spellEnd"/>
                            <w:r>
                              <w:t xml:space="preserve"> K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16827" id="Text Box 8" o:spid="_x0000_s1028" type="#_x0000_t202" style="position:absolute;left:0;text-align:left;margin-left:72.6pt;margin-top:-10.7pt;width:154.5pt;height:2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" filled="f" stroked="f">
                <v:textbox>
                  <w:txbxContent>
                    <w:p w14:paraId="5444984D" w14:textId="77777777" w:rsidR="002B3D7B" w:rsidRDefault="002B3D7B" w:rsidP="00A81EB0">
                      <w:pPr>
                        <w:jc w:val="left"/>
                      </w:pPr>
                      <w:proofErr w:type="spellStart"/>
                      <w:r>
                        <w:t>Azka</w:t>
                      </w:r>
                      <w:proofErr w:type="spellEnd"/>
                      <w:r>
                        <w:t xml:space="preserve"> Khan</w:t>
                      </w:r>
                    </w:p>
                  </w:txbxContent>
                </v:textbox>
              </v:shape>
            </w:pict>
          </mc:Fallback>
        </mc:AlternateContent>
      </w:r>
      <w:r w:rsidR="00A15581" w:rsidRPr="006A7A36">
        <w:t>Name</w:t>
      </w:r>
      <w:r w:rsidR="00A15581" w:rsidRPr="006A7A36">
        <w:tab/>
      </w:r>
      <w:r w:rsidR="00722084" w:rsidRPr="006A7A36">
        <w:t>:</w:t>
      </w:r>
      <w:r w:rsidR="00722084" w:rsidRPr="006A7A36">
        <w:tab/>
        <w:t>_________________________</w:t>
      </w:r>
    </w:p>
    <w:p w14:paraId="260C6019" w14:textId="02CFEA68" w:rsidR="00895BEF" w:rsidRPr="006A7A36" w:rsidRDefault="0055405D" w:rsidP="00A15581">
      <w:pPr>
        <w:tabs>
          <w:tab w:val="left" w:pos="1080"/>
        </w:tabs>
      </w:pPr>
      <w:r>
        <w:rPr>
          <w:noProof/>
          <w:lang w:val="en-US" w:eastAsia="en-US"/>
        </w:rPr>
        <mc:AlternateContent>
          <mc:Choice Requires="wps">
            <w:drawing>
              <wp:anchor distT="0" distB="0" distL="114300" distR="114300" simplePos="0" relativeHeight="251656704" behindDoc="0" locked="0" layoutInCell="1" allowOverlap="1" wp14:anchorId="17C16827" wp14:editId="45E1CF06">
                <wp:simplePos x="0" y="0"/>
                <wp:positionH relativeFrom="column">
                  <wp:posOffset>883920</wp:posOffset>
                </wp:positionH>
                <wp:positionV relativeFrom="paragraph">
                  <wp:posOffset>134620</wp:posOffset>
                </wp:positionV>
                <wp:extent cx="1962150" cy="285750"/>
                <wp:effectExtent l="0" t="0" r="0" b="0"/>
                <wp:wrapNone/>
                <wp:docPr id="1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CC58D" w14:textId="77777777" w:rsidR="002B3D7B" w:rsidRDefault="002B3D7B" w:rsidP="00A81EB0">
                            <w:pPr>
                              <w:jc w:val="left"/>
                            </w:pPr>
                            <w:r>
                              <w:t>484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16827" id="Text Box 9" o:spid="_x0000_s1029" type="#_x0000_t202" style="position:absolute;left:0;text-align:left;margin-left:69.6pt;margin-top:10.6pt;width:154.5pt;height:2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" stroked="f">
                <v:textbox>
                  <w:txbxContent>
                    <w:p w14:paraId="450CC58D" w14:textId="77777777" w:rsidR="002B3D7B" w:rsidRDefault="002B3D7B" w:rsidP="00A81EB0">
                      <w:pPr>
                        <w:jc w:val="left"/>
                      </w:pPr>
                      <w:r>
                        <w:t>48435</w:t>
                      </w:r>
                    </w:p>
                  </w:txbxContent>
                </v:textbox>
              </v:shape>
            </w:pict>
          </mc:Fallback>
        </mc:AlternateContent>
      </w:r>
    </w:p>
    <w:p w14:paraId="43CF728D" w14:textId="77777777" w:rsidR="00895BEF" w:rsidRPr="006A7A36" w:rsidRDefault="00D12ABF" w:rsidP="00D12ABF">
      <w:pPr>
        <w:tabs>
          <w:tab w:val="left" w:pos="1080"/>
        </w:tabs>
      </w:pPr>
      <w:r>
        <w:t>Reg</w:t>
      </w:r>
      <w:r w:rsidR="00895BEF" w:rsidRPr="006A7A36">
        <w:t xml:space="preserve"> No.</w:t>
      </w:r>
      <w:r w:rsidR="00895BEF" w:rsidRPr="006A7A36">
        <w:tab/>
        <w:t>:</w:t>
      </w:r>
      <w:r w:rsidR="00895BEF" w:rsidRPr="006A7A36">
        <w:tab/>
        <w:t>_________________________</w:t>
      </w:r>
    </w:p>
    <w:p w14:paraId="086A7267" w14:textId="74CC46FC" w:rsidR="00722084" w:rsidRPr="006A7A36" w:rsidRDefault="0055405D" w:rsidP="00A15581">
      <w:pPr>
        <w:tabs>
          <w:tab w:val="left" w:pos="1080"/>
        </w:tabs>
      </w:pPr>
      <w:r>
        <w:rPr>
          <w:noProof/>
          <w:lang w:val="en-US" w:eastAsia="en-US"/>
        </w:rPr>
        <mc:AlternateContent>
          <mc:Choice Requires="wps">
            <w:drawing>
              <wp:anchor distT="0" distB="0" distL="114300" distR="114300" simplePos="0" relativeHeight="251657728" behindDoc="0" locked="0" layoutInCell="1" allowOverlap="1" wp14:anchorId="1448E2A5" wp14:editId="3E98539B">
                <wp:simplePos x="0" y="0"/>
                <wp:positionH relativeFrom="column">
                  <wp:posOffset>912495</wp:posOffset>
                </wp:positionH>
                <wp:positionV relativeFrom="paragraph">
                  <wp:posOffset>75565</wp:posOffset>
                </wp:positionV>
                <wp:extent cx="1676400" cy="342900"/>
                <wp:effectExtent l="0" t="0" r="0" b="0"/>
                <wp:wrapNone/>
                <wp:docPr id="1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2BA1A4" w14:textId="294EA898" w:rsidR="002B3D7B" w:rsidRDefault="002B3D7B" w:rsidP="004C7256">
                            <w:pPr>
                              <w:jc w:val="left"/>
                            </w:pPr>
                            <w:r>
                              <w:t>Sunday, 13 December 2020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48E2A5" id="Text Box 11" o:spid="_x0000_s1030" type="#_x0000_t202" style="position:absolute;left:0;text-align:left;margin-left:71.85pt;margin-top:5.95pt;width:132pt;height:2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" stroked="f">
                <v:textbox>
                  <w:txbxContent>
                    <w:p w14:paraId="4B2BA1A4" w14:textId="294EA898" w:rsidR="002B3D7B" w:rsidRDefault="002B3D7B" w:rsidP="004C7256">
                      <w:pPr>
                        <w:jc w:val="left"/>
                      </w:pPr>
                      <w:r>
                        <w:t>Sunday, 13 December 20202020</w:t>
                      </w:r>
                    </w:p>
                  </w:txbxContent>
                </v:textbox>
              </v:shape>
            </w:pict>
          </mc:Fallback>
        </mc:AlternateContent>
      </w:r>
    </w:p>
    <w:p w14:paraId="76B39176" w14:textId="6BB97490" w:rsidR="00722084" w:rsidRPr="006A7A36" w:rsidRDefault="00722084" w:rsidP="00A15581">
      <w:pPr>
        <w:tabs>
          <w:tab w:val="left" w:pos="1080"/>
        </w:tabs>
      </w:pPr>
      <w:r w:rsidRPr="006A7A36">
        <w:t xml:space="preserve">Date </w:t>
      </w:r>
      <w:r w:rsidRPr="006A7A36">
        <w:tab/>
        <w:t>:</w:t>
      </w:r>
      <w:r w:rsidRPr="006A7A36">
        <w:tab/>
        <w:t>_________________________</w:t>
      </w:r>
    </w:p>
    <w:p w14:paraId="61E056F9" w14:textId="77777777" w:rsidR="00472434" w:rsidRPr="006A7A36" w:rsidRDefault="00472434" w:rsidP="00A15581"/>
    <w:p w14:paraId="76757914" w14:textId="77777777" w:rsidR="004E0744" w:rsidRPr="006A7A36" w:rsidRDefault="004E0744" w:rsidP="00A15581"/>
    <w:p w14:paraId="13B2E051" w14:textId="77777777" w:rsidR="004E0744" w:rsidRPr="006A7A36" w:rsidRDefault="00F33D21" w:rsidP="004E0744">
      <w:pPr>
        <w:jc w:val="center"/>
      </w:pPr>
      <w:r w:rsidRPr="006A7A36">
        <w:br w:type="page"/>
      </w:r>
    </w:p>
    <w:p w14:paraId="50543434" w14:textId="77777777" w:rsidR="004E0744" w:rsidRPr="006A7A36" w:rsidRDefault="004E0744" w:rsidP="004E0744">
      <w:pPr>
        <w:jc w:val="center"/>
      </w:pPr>
    </w:p>
    <w:p w14:paraId="4963923F" w14:textId="77777777" w:rsidR="004E0744" w:rsidRPr="006A7A36" w:rsidRDefault="004E0744" w:rsidP="004E0744">
      <w:pPr>
        <w:jc w:val="center"/>
      </w:pPr>
    </w:p>
    <w:p w14:paraId="0BEE4F2F" w14:textId="1D83CF61" w:rsidR="004E0744" w:rsidRPr="006A7A36" w:rsidRDefault="004E0744" w:rsidP="004E0744">
      <w:pPr>
        <w:pStyle w:val="Heading9"/>
      </w:pPr>
      <w:bookmarkStart w:id="3" w:name="_Toc58808411"/>
      <w:r w:rsidRPr="006A7A36">
        <w:t xml:space="preserve">APPROVAL </w:t>
      </w:r>
      <w:r w:rsidR="009B2B3C">
        <w:t>FOR SUBMISSION</w:t>
      </w:r>
      <w:bookmarkEnd w:id="3"/>
    </w:p>
    <w:p w14:paraId="50607ED0" w14:textId="77777777" w:rsidR="004E0744" w:rsidRPr="006A7A36" w:rsidRDefault="004E0744" w:rsidP="004E0744">
      <w:pPr>
        <w:jc w:val="center"/>
      </w:pPr>
    </w:p>
    <w:p w14:paraId="20EDC902" w14:textId="77777777" w:rsidR="004E0744" w:rsidRPr="006A7A36" w:rsidRDefault="004E0744" w:rsidP="004E0744">
      <w:pPr>
        <w:jc w:val="center"/>
      </w:pPr>
    </w:p>
    <w:p w14:paraId="5D45043A" w14:textId="77777777" w:rsidR="004E0744" w:rsidRPr="006A7A36" w:rsidRDefault="004E0744" w:rsidP="004E0744">
      <w:pPr>
        <w:jc w:val="center"/>
      </w:pPr>
    </w:p>
    <w:p w14:paraId="3BC00F3F" w14:textId="77777777" w:rsidR="004E0744" w:rsidRPr="006A7A36" w:rsidRDefault="004E0744" w:rsidP="004E0744">
      <w:pPr>
        <w:jc w:val="center"/>
      </w:pPr>
    </w:p>
    <w:p w14:paraId="5215A61F" w14:textId="77777777" w:rsidR="004E0744" w:rsidRPr="006A7A36" w:rsidRDefault="004E0744" w:rsidP="004E0744">
      <w:pPr>
        <w:jc w:val="center"/>
      </w:pPr>
    </w:p>
    <w:p w14:paraId="2392E2FB" w14:textId="322D43AB" w:rsidR="009B2B3C" w:rsidRPr="006A7A36" w:rsidRDefault="000E1B88" w:rsidP="000E1B88">
      <w:r>
        <w:t>We</w:t>
      </w:r>
      <w:r w:rsidR="009B2B3C" w:rsidRPr="006A7A36">
        <w:t xml:space="preserve"> certify that this project report entitled </w:t>
      </w:r>
      <w:r w:rsidR="009B2B3C" w:rsidRPr="006A7A36">
        <w:rPr>
          <w:b/>
        </w:rPr>
        <w:t>“</w:t>
      </w:r>
      <w:bookmarkStart w:id="4" w:name="_Hlk48330111"/>
      <w:r w:rsidR="003C5B1E" w:rsidRPr="003C5B1E">
        <w:rPr>
          <w:b/>
        </w:rPr>
        <w:t>YOGGUIDE: DETECTING, RECOGNIZING AND TRACKING YOGA POSES USING VISION TECHNIQUES</w:t>
      </w:r>
      <w:bookmarkEnd w:id="4"/>
      <w:r w:rsidR="009B2B3C" w:rsidRPr="00223237">
        <w:rPr>
          <w:b/>
        </w:rPr>
        <w:t>”</w:t>
      </w:r>
      <w:r w:rsidR="009B2B3C" w:rsidRPr="00223237">
        <w:t xml:space="preserve"> was prepared by </w:t>
      </w:r>
      <w:proofErr w:type="spellStart"/>
      <w:r w:rsidR="0032502F">
        <w:rPr>
          <w:b/>
        </w:rPr>
        <w:t>A</w:t>
      </w:r>
      <w:r w:rsidR="00B0049F">
        <w:rPr>
          <w:b/>
        </w:rPr>
        <w:t>zka</w:t>
      </w:r>
      <w:proofErr w:type="spellEnd"/>
      <w:r w:rsidR="00B0049F">
        <w:rPr>
          <w:b/>
        </w:rPr>
        <w:t xml:space="preserve"> Khan</w:t>
      </w:r>
      <w:r w:rsidR="0032502F">
        <w:rPr>
          <w:b/>
        </w:rPr>
        <w:t xml:space="preserve">(48435) </w:t>
      </w:r>
      <w:r w:rsidR="0032502F" w:rsidRPr="0032502F">
        <w:rPr>
          <w:bCs/>
        </w:rPr>
        <w:t>and</w:t>
      </w:r>
      <w:r w:rsidR="0032502F">
        <w:rPr>
          <w:b/>
        </w:rPr>
        <w:t xml:space="preserve"> Muzna Rehman(484</w:t>
      </w:r>
      <w:r w:rsidR="00386990">
        <w:rPr>
          <w:b/>
        </w:rPr>
        <w:t>67</w:t>
      </w:r>
      <w:r w:rsidR="0032502F">
        <w:rPr>
          <w:b/>
        </w:rPr>
        <w:t>)</w:t>
      </w:r>
      <w:r w:rsidR="009B2B3C" w:rsidRPr="00223237">
        <w:t xml:space="preserve"> </w:t>
      </w:r>
      <w:r w:rsidR="009B2B3C">
        <w:t>has met the required standard for submission</w:t>
      </w:r>
      <w:r w:rsidR="009B2B3C" w:rsidRPr="00223237">
        <w:t xml:space="preserve"> in partial fulfilment of the requirements for the award of </w:t>
      </w:r>
      <w:r w:rsidR="00C33034" w:rsidRPr="00C33034">
        <w:t xml:space="preserve">Bachelor of </w:t>
      </w:r>
      <w:r w:rsidR="00D72589">
        <w:t xml:space="preserve"> </w:t>
      </w:r>
      <w:r w:rsidR="004F25AD">
        <w:t xml:space="preserve">Science </w:t>
      </w:r>
      <w:r w:rsidR="00C33034" w:rsidRPr="00C33034">
        <w:t>(</w:t>
      </w:r>
      <w:r w:rsidR="0024170D">
        <w:t>BSCS</w:t>
      </w:r>
      <w:r w:rsidR="00C33034" w:rsidRPr="00C33034">
        <w:t>)</w:t>
      </w:r>
      <w:r w:rsidR="00D72589">
        <w:t xml:space="preserve"> </w:t>
      </w:r>
      <w:r w:rsidR="009B2B3C" w:rsidRPr="00223237">
        <w:t xml:space="preserve">at </w:t>
      </w:r>
      <w:r>
        <w:t>Bahria University.</w:t>
      </w:r>
    </w:p>
    <w:p w14:paraId="551A8A5A" w14:textId="77777777" w:rsidR="004E0744" w:rsidRPr="006A7A36" w:rsidRDefault="004E0744" w:rsidP="004E0744"/>
    <w:p w14:paraId="763A905C" w14:textId="77777777" w:rsidR="004E0744" w:rsidRPr="006A7A36" w:rsidRDefault="004E0744" w:rsidP="004E0744"/>
    <w:p w14:paraId="3FC10851" w14:textId="77777777" w:rsidR="004E0744" w:rsidRPr="006A7A36" w:rsidRDefault="004E0744" w:rsidP="004E0744"/>
    <w:p w14:paraId="6B68DEAB" w14:textId="77777777" w:rsidR="004E0744" w:rsidRPr="006A7A36" w:rsidRDefault="004E0744" w:rsidP="004E0744"/>
    <w:p w14:paraId="31333EC2" w14:textId="77777777" w:rsidR="004E0744" w:rsidRPr="006A7A36" w:rsidRDefault="004E0744" w:rsidP="004E0744"/>
    <w:p w14:paraId="15FB5D0A" w14:textId="77777777" w:rsidR="004E0744" w:rsidRPr="006A7A36" w:rsidRDefault="004E0744" w:rsidP="004E0744">
      <w:r w:rsidRPr="006A7A36">
        <w:t>Approved by,</w:t>
      </w:r>
    </w:p>
    <w:p w14:paraId="672D03D3" w14:textId="77777777" w:rsidR="004E0744" w:rsidRPr="006A7A36" w:rsidRDefault="004E0744" w:rsidP="004E0744"/>
    <w:p w14:paraId="44F8A286" w14:textId="77777777" w:rsidR="004E0744" w:rsidRPr="006A7A36" w:rsidRDefault="004E0744" w:rsidP="004E0744"/>
    <w:p w14:paraId="117FC59A" w14:textId="77777777" w:rsidR="004E0744" w:rsidRPr="006A7A36" w:rsidRDefault="004E0744" w:rsidP="004E0744">
      <w:pPr>
        <w:tabs>
          <w:tab w:val="left" w:pos="1080"/>
        </w:tabs>
      </w:pPr>
      <w:r w:rsidRPr="006A7A36">
        <w:t>Signature</w:t>
      </w:r>
      <w:r w:rsidRPr="006A7A36">
        <w:tab/>
        <w:t>:   _________________________</w:t>
      </w:r>
    </w:p>
    <w:p w14:paraId="6DCC4D08" w14:textId="77777777" w:rsidR="004E0744" w:rsidRPr="006A7A36" w:rsidRDefault="004E0744" w:rsidP="004E0744">
      <w:pPr>
        <w:tabs>
          <w:tab w:val="left" w:pos="1080"/>
        </w:tabs>
      </w:pPr>
    </w:p>
    <w:p w14:paraId="51B40C90" w14:textId="2778114D" w:rsidR="004E0744" w:rsidRPr="006A7A36" w:rsidRDefault="0055405D" w:rsidP="00023B0B">
      <w:pPr>
        <w:tabs>
          <w:tab w:val="left" w:pos="1080"/>
        </w:tabs>
      </w:pPr>
      <w:r>
        <w:rPr>
          <w:noProof/>
          <w:lang w:val="en-US" w:eastAsia="en-US"/>
        </w:rPr>
        <mc:AlternateContent>
          <mc:Choice Requires="wps">
            <w:drawing>
              <wp:anchor distT="0" distB="0" distL="114300" distR="114300" simplePos="0" relativeHeight="251659776" behindDoc="0" locked="0" layoutInCell="1" allowOverlap="1" wp14:anchorId="24C880FF" wp14:editId="0EAD3FDF">
                <wp:simplePos x="0" y="0"/>
                <wp:positionH relativeFrom="column">
                  <wp:posOffset>826770</wp:posOffset>
                </wp:positionH>
                <wp:positionV relativeFrom="paragraph">
                  <wp:posOffset>197485</wp:posOffset>
                </wp:positionV>
                <wp:extent cx="1952625" cy="0"/>
                <wp:effectExtent l="9525" t="9525" r="9525" b="9525"/>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52625" cy="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65C990" id="_x0000_t32" coordsize="21600,21600" o:spt="32" o:oned="t" path="m,l21600,21600e" filled="f">
                <v:path arrowok="t" fillok="f" o:connecttype="none"/>
                <o:lock v:ext="edit" shapetype="t"/>
              </v:shapetype>
              <v:shape id="AutoShape 13" o:spid="_x0000_s1026" type="#_x0000_t32" style="position:absolute;margin-left:65.1pt;margin-top:15.55pt;width:153.7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" strokecolor="black [3213]"/>
            </w:pict>
          </mc:Fallback>
        </mc:AlternateContent>
      </w:r>
      <w:r w:rsidR="004E0744" w:rsidRPr="006A7A36">
        <w:t>Supervisor</w:t>
      </w:r>
      <w:r w:rsidR="004E0744" w:rsidRPr="006A7A36">
        <w:tab/>
        <w:t xml:space="preserve">:   </w:t>
      </w:r>
      <w:r w:rsidR="00626956" w:rsidRPr="00626956">
        <w:t>Ms</w:t>
      </w:r>
      <w:r w:rsidR="00A670D5">
        <w:t>.</w:t>
      </w:r>
      <w:r w:rsidR="00626956" w:rsidRPr="00626956">
        <w:t xml:space="preserve"> </w:t>
      </w:r>
      <w:proofErr w:type="spellStart"/>
      <w:r w:rsidR="00626956" w:rsidRPr="00626956">
        <w:t>Sameena</w:t>
      </w:r>
      <w:proofErr w:type="spellEnd"/>
      <w:r w:rsidR="00626956" w:rsidRPr="00626956">
        <w:t xml:space="preserve"> </w:t>
      </w:r>
      <w:proofErr w:type="spellStart"/>
      <w:r w:rsidR="00626956" w:rsidRPr="00626956">
        <w:t>Javaid</w:t>
      </w:r>
      <w:proofErr w:type="spellEnd"/>
    </w:p>
    <w:p w14:paraId="0352D672" w14:textId="1AB03425" w:rsidR="004E0744" w:rsidRPr="006A7A36" w:rsidRDefault="0055405D" w:rsidP="004E0744">
      <w:pPr>
        <w:tabs>
          <w:tab w:val="left" w:pos="1080"/>
        </w:tabs>
      </w:pPr>
      <w:r>
        <w:rPr>
          <w:noProof/>
          <w:lang w:val="en-US" w:eastAsia="en-US"/>
        </w:rPr>
        <mc:AlternateContent>
          <mc:Choice Requires="wps">
            <w:drawing>
              <wp:anchor distT="0" distB="0" distL="114300" distR="114300" simplePos="0" relativeHeight="251658752" behindDoc="0" locked="0" layoutInCell="1" allowOverlap="1" wp14:anchorId="1448E2A5" wp14:editId="07BDE2BD">
                <wp:simplePos x="0" y="0"/>
                <wp:positionH relativeFrom="column">
                  <wp:posOffset>826770</wp:posOffset>
                </wp:positionH>
                <wp:positionV relativeFrom="paragraph">
                  <wp:posOffset>86995</wp:posOffset>
                </wp:positionV>
                <wp:extent cx="1676400" cy="342900"/>
                <wp:effectExtent l="0" t="0" r="0" b="0"/>
                <wp:wrapNone/>
                <wp:docPr id="1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6D5079" w14:textId="29B5F68B" w:rsidR="002B3D7B" w:rsidRDefault="002B3D7B" w:rsidP="00626956">
                            <w:pPr>
                              <w:jc w:val="left"/>
                            </w:pPr>
                            <w:r>
                              <w:t>Sunday, 13 December 2020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48E2A5" id="Text Box 12" o:spid="_x0000_s1031" type="#_x0000_t202" style="position:absolute;left:0;text-align:left;margin-left:65.1pt;margin-top:6.85pt;width:132pt;height:2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" stroked="f">
                <v:textbox>
                  <w:txbxContent>
                    <w:p w14:paraId="386D5079" w14:textId="29B5F68B" w:rsidR="002B3D7B" w:rsidRDefault="002B3D7B" w:rsidP="00626956">
                      <w:pPr>
                        <w:jc w:val="left"/>
                      </w:pPr>
                      <w:r>
                        <w:t>Sunday, 13 December 20202020</w:t>
                      </w:r>
                    </w:p>
                  </w:txbxContent>
                </v:textbox>
              </v:shape>
            </w:pict>
          </mc:Fallback>
        </mc:AlternateContent>
      </w:r>
    </w:p>
    <w:p w14:paraId="1BF976A2" w14:textId="77777777" w:rsidR="004E0744" w:rsidRPr="006A7A36" w:rsidRDefault="004E0744" w:rsidP="004E0744">
      <w:pPr>
        <w:tabs>
          <w:tab w:val="left" w:pos="1080"/>
        </w:tabs>
      </w:pPr>
      <w:r w:rsidRPr="006A7A36">
        <w:t xml:space="preserve">Date </w:t>
      </w:r>
      <w:r w:rsidRPr="006A7A36">
        <w:tab/>
        <w:t>:   _________________________</w:t>
      </w:r>
    </w:p>
    <w:p w14:paraId="4C48E691" w14:textId="76ADD729" w:rsidR="004E0744" w:rsidRPr="006A7A36" w:rsidRDefault="004E0744" w:rsidP="004E0744"/>
    <w:p w14:paraId="23C21E9F" w14:textId="77777777" w:rsidR="004E0744" w:rsidRPr="006A7A36" w:rsidRDefault="004E0744" w:rsidP="004E0744"/>
    <w:p w14:paraId="691D7A59" w14:textId="77777777" w:rsidR="00BE118E" w:rsidRDefault="004E0744" w:rsidP="009B2B3C">
      <w:r w:rsidRPr="006A7A36">
        <w:br w:type="page"/>
      </w:r>
    </w:p>
    <w:p w14:paraId="2AEB9834" w14:textId="77777777" w:rsidR="009B2B3C" w:rsidRDefault="009B2B3C" w:rsidP="009B2B3C"/>
    <w:p w14:paraId="2B3ABDA3" w14:textId="77777777" w:rsidR="009B2B3C" w:rsidRDefault="009B2B3C" w:rsidP="009B2B3C"/>
    <w:p w14:paraId="0789D948" w14:textId="77777777" w:rsidR="009B2B3C" w:rsidRDefault="009B2B3C" w:rsidP="009B2B3C"/>
    <w:p w14:paraId="4E614213" w14:textId="77777777" w:rsidR="009B2B3C" w:rsidRDefault="009B2B3C" w:rsidP="009B2B3C"/>
    <w:p w14:paraId="04309F1C" w14:textId="77777777" w:rsidR="009B2B3C" w:rsidRDefault="009B2B3C" w:rsidP="009B2B3C"/>
    <w:p w14:paraId="58549E3B" w14:textId="77777777" w:rsidR="009B2B3C" w:rsidRDefault="009B2B3C" w:rsidP="009B2B3C"/>
    <w:p w14:paraId="41472BF4" w14:textId="77777777" w:rsidR="009B2B3C" w:rsidRDefault="009B2B3C" w:rsidP="009B2B3C"/>
    <w:p w14:paraId="626E0668" w14:textId="77777777" w:rsidR="009B2B3C" w:rsidRDefault="009B2B3C" w:rsidP="009B2B3C"/>
    <w:p w14:paraId="31F8AAA9" w14:textId="77777777" w:rsidR="009B2B3C" w:rsidRDefault="009B2B3C" w:rsidP="009B2B3C"/>
    <w:p w14:paraId="2BB7D7EF" w14:textId="77777777" w:rsidR="00A83AD2" w:rsidRPr="006A7A36" w:rsidRDefault="00A83AD2" w:rsidP="009B2B3C"/>
    <w:p w14:paraId="46E3AAB0" w14:textId="7C77476B" w:rsidR="00904D35" w:rsidRPr="00EC5DF4" w:rsidRDefault="009B2B3C" w:rsidP="00416BA1">
      <w:pPr>
        <w:ind w:firstLine="720"/>
      </w:pPr>
      <w:r w:rsidRPr="00EC5DF4">
        <w:t xml:space="preserve">The copyright of this report belongs to the </w:t>
      </w:r>
      <w:r w:rsidR="008C4B82">
        <w:t xml:space="preserve">Bahria </w:t>
      </w:r>
      <w:r w:rsidR="002452D6">
        <w:t>University</w:t>
      </w:r>
      <w:r w:rsidR="002452D6" w:rsidRPr="00EC5DF4">
        <w:t xml:space="preserve"> as</w:t>
      </w:r>
      <w:r w:rsidRPr="00EC5DF4">
        <w:t xml:space="preserve"> qualified by Intellectual Property Policy of </w:t>
      </w:r>
      <w:r w:rsidR="0074059C" w:rsidRPr="00EC5DF4">
        <w:t>Bahria University</w:t>
      </w:r>
      <w:r w:rsidR="000B1499">
        <w:t xml:space="preserve"> BUORIC P-15 amended April 2019</w:t>
      </w:r>
      <w:r w:rsidRPr="00EC5DF4">
        <w:t>.  Due acknowledgement shall always be made of the use of any material contained in, or derived from, this report.</w:t>
      </w:r>
    </w:p>
    <w:p w14:paraId="27180AFD" w14:textId="77777777" w:rsidR="009B2B3C" w:rsidRPr="00AE112F" w:rsidRDefault="009B2B3C" w:rsidP="009B2B3C">
      <w:pPr>
        <w:rPr>
          <w:highlight w:val="yellow"/>
        </w:rPr>
      </w:pPr>
    </w:p>
    <w:p w14:paraId="606A58B6" w14:textId="77777777" w:rsidR="009B2B3C" w:rsidRPr="00AE112F" w:rsidRDefault="009B2B3C" w:rsidP="009B2B3C">
      <w:pPr>
        <w:rPr>
          <w:highlight w:val="yellow"/>
        </w:rPr>
      </w:pPr>
    </w:p>
    <w:p w14:paraId="64FE5F0F" w14:textId="5C9FB9FB" w:rsidR="00DB7C5A" w:rsidRPr="006A7A36" w:rsidRDefault="009B2B3C" w:rsidP="00902F17">
      <w:pPr>
        <w:ind w:firstLine="720"/>
      </w:pPr>
      <w:r w:rsidRPr="00A763E0">
        <w:t xml:space="preserve">© </w:t>
      </w:r>
      <w:r w:rsidR="00E63449" w:rsidRPr="00A763E0">
        <w:t>Bahria University all rights reserved</w:t>
      </w:r>
      <w:r w:rsidRPr="00A763E0">
        <w:t>.</w:t>
      </w:r>
      <w:r w:rsidR="00DB7C5A" w:rsidRPr="006A7A36">
        <w:br w:type="page"/>
      </w:r>
    </w:p>
    <w:p w14:paraId="0D919F4A" w14:textId="77777777" w:rsidR="00DB7C5A" w:rsidRPr="006A7A36" w:rsidRDefault="00DB7C5A" w:rsidP="00DB7C5A">
      <w:pPr>
        <w:jc w:val="center"/>
      </w:pPr>
    </w:p>
    <w:p w14:paraId="26988F62" w14:textId="77777777" w:rsidR="00DB7C5A" w:rsidRPr="006A7A36" w:rsidRDefault="00DB7C5A" w:rsidP="00DB7C5A">
      <w:pPr>
        <w:jc w:val="center"/>
      </w:pPr>
    </w:p>
    <w:p w14:paraId="45C1709A" w14:textId="1B7E564C" w:rsidR="00DB7C5A" w:rsidRPr="006A7A36" w:rsidRDefault="00FF2365" w:rsidP="00F27C13">
      <w:pPr>
        <w:pStyle w:val="Heading9"/>
      </w:pPr>
      <w:bookmarkStart w:id="5" w:name="_Toc58808412"/>
      <w:r w:rsidRPr="006A7A36">
        <w:t>ACKNOWLEDGEMENTS</w:t>
      </w:r>
      <w:bookmarkEnd w:id="5"/>
    </w:p>
    <w:p w14:paraId="2909A128" w14:textId="77777777" w:rsidR="00DB7C5A" w:rsidRPr="006A7A36" w:rsidRDefault="00DB7C5A" w:rsidP="00DB7C5A">
      <w:pPr>
        <w:jc w:val="center"/>
      </w:pPr>
    </w:p>
    <w:p w14:paraId="717853DE" w14:textId="77777777" w:rsidR="00DB7C5A" w:rsidRPr="006A7A36" w:rsidRDefault="00DB7C5A" w:rsidP="00DB7C5A">
      <w:pPr>
        <w:jc w:val="center"/>
      </w:pPr>
    </w:p>
    <w:p w14:paraId="303671C5" w14:textId="77777777" w:rsidR="00DB7C5A" w:rsidRPr="006A7A36" w:rsidRDefault="00DB7C5A" w:rsidP="00DB7C5A">
      <w:pPr>
        <w:jc w:val="center"/>
      </w:pPr>
    </w:p>
    <w:p w14:paraId="33B771CD" w14:textId="0A571C5D" w:rsidR="00DB7C5A" w:rsidRPr="006A7A36" w:rsidRDefault="008A4A2A" w:rsidP="005A2986">
      <w:r w:rsidRPr="00091AD0">
        <w:t>We</w:t>
      </w:r>
      <w:r w:rsidR="00FF2365" w:rsidRPr="006A7A36">
        <w:t xml:space="preserve"> would like to thank everyone who had contributed to the successful completion of this project.  </w:t>
      </w:r>
      <w:r w:rsidR="005A2986" w:rsidRPr="00091AD0">
        <w:t>We</w:t>
      </w:r>
      <w:r w:rsidR="00FF2365" w:rsidRPr="006A7A36">
        <w:t xml:space="preserve"> would like to express </w:t>
      </w:r>
      <w:r w:rsidR="00962780">
        <w:t>our</w:t>
      </w:r>
      <w:r w:rsidR="00FF2365" w:rsidRPr="006A7A36">
        <w:t xml:space="preserve"> gratitude t</w:t>
      </w:r>
      <w:r w:rsidR="00AA06C1">
        <w:t xml:space="preserve">o </w:t>
      </w:r>
      <w:r w:rsidR="00962780">
        <w:t>our</w:t>
      </w:r>
      <w:r w:rsidR="00AA06C1">
        <w:t xml:space="preserve"> research supervisor, </w:t>
      </w:r>
      <w:bookmarkStart w:id="6" w:name="_Hlk48329432"/>
      <w:r w:rsidR="00A670D5">
        <w:t xml:space="preserve">Ms. </w:t>
      </w:r>
      <w:proofErr w:type="spellStart"/>
      <w:r w:rsidR="00A670D5">
        <w:t>Sameena</w:t>
      </w:r>
      <w:proofErr w:type="spellEnd"/>
      <w:r w:rsidR="00A670D5">
        <w:t xml:space="preserve"> </w:t>
      </w:r>
      <w:proofErr w:type="spellStart"/>
      <w:r w:rsidR="00A670D5">
        <w:t>Javaid</w:t>
      </w:r>
      <w:bookmarkEnd w:id="6"/>
      <w:proofErr w:type="spellEnd"/>
      <w:r w:rsidR="00FF2365" w:rsidRPr="006A7A36">
        <w:t xml:space="preserve"> for </w:t>
      </w:r>
      <w:r w:rsidR="005A2986">
        <w:t>her</w:t>
      </w:r>
      <w:r w:rsidR="00FF2365" w:rsidRPr="006A7A36">
        <w:t xml:space="preserve"> invaluable advice, guidance and </w:t>
      </w:r>
      <w:r w:rsidR="005A2986">
        <w:t>her</w:t>
      </w:r>
      <w:r w:rsidR="00FF2365" w:rsidRPr="006A7A36">
        <w:t xml:space="preserve"> enormous patience throughout the development of the research.</w:t>
      </w:r>
    </w:p>
    <w:p w14:paraId="1F959A25" w14:textId="77777777" w:rsidR="00FF2365" w:rsidRPr="006A7A36" w:rsidRDefault="00FF2365" w:rsidP="00F33D21"/>
    <w:p w14:paraId="49473AA8" w14:textId="799A2C52" w:rsidR="00FF2365" w:rsidRPr="006A7A36" w:rsidRDefault="00FF2365" w:rsidP="005F6B02">
      <w:pPr>
        <w:ind w:firstLine="720"/>
      </w:pPr>
      <w:r w:rsidRPr="006A7A36">
        <w:t xml:space="preserve">In addition, </w:t>
      </w:r>
      <w:r w:rsidR="003655F5" w:rsidRPr="00091AD0">
        <w:t>w</w:t>
      </w:r>
      <w:r w:rsidR="005A2986" w:rsidRPr="00091AD0">
        <w:t>e</w:t>
      </w:r>
      <w:r w:rsidRPr="006A7A36">
        <w:t xml:space="preserve"> would also like to express </w:t>
      </w:r>
      <w:r w:rsidR="00540990">
        <w:t>our</w:t>
      </w:r>
      <w:r w:rsidRPr="006A7A36">
        <w:t xml:space="preserve"> gratitude to </w:t>
      </w:r>
      <w:r w:rsidR="005A2986" w:rsidRPr="00091AD0">
        <w:t>our</w:t>
      </w:r>
      <w:r w:rsidRPr="006A7A36">
        <w:t xml:space="preserve"> loving parent and friends who had helped and given </w:t>
      </w:r>
      <w:r w:rsidR="008365E7">
        <w:t>us</w:t>
      </w:r>
      <w:r w:rsidRPr="006A7A36">
        <w:t xml:space="preserve"> encouragement. </w:t>
      </w:r>
    </w:p>
    <w:p w14:paraId="4CA2283B" w14:textId="77777777" w:rsidR="00472434" w:rsidRPr="006A7A36" w:rsidRDefault="00472434" w:rsidP="00F33D21"/>
    <w:p w14:paraId="03EE3A2D" w14:textId="6A8F095C" w:rsidR="00472434" w:rsidRPr="006A7A36" w:rsidRDefault="00FF2365" w:rsidP="00F33D21">
      <w:r w:rsidRPr="006A7A36">
        <w:tab/>
      </w:r>
    </w:p>
    <w:p w14:paraId="653A828C" w14:textId="77777777" w:rsidR="00472434" w:rsidRPr="006A7A36" w:rsidRDefault="00472434" w:rsidP="00F33D21"/>
    <w:p w14:paraId="10AF2987" w14:textId="77777777" w:rsidR="00472434" w:rsidRPr="006A7A36" w:rsidRDefault="00472434" w:rsidP="00F33D21"/>
    <w:p w14:paraId="2AD8CC67" w14:textId="77777777" w:rsidR="00FF2365" w:rsidRPr="006A7A36" w:rsidRDefault="00FF2365" w:rsidP="00FF2365">
      <w:pPr>
        <w:jc w:val="center"/>
      </w:pPr>
      <w:r w:rsidRPr="006A7A36">
        <w:br w:type="page"/>
      </w:r>
    </w:p>
    <w:p w14:paraId="5A265346" w14:textId="77777777" w:rsidR="00A83AD2" w:rsidRPr="006A7A36" w:rsidRDefault="00A83AD2" w:rsidP="00FF2365">
      <w:pPr>
        <w:jc w:val="center"/>
      </w:pPr>
    </w:p>
    <w:p w14:paraId="0B5585B1" w14:textId="77777777" w:rsidR="00A83AD2" w:rsidRPr="006A7A36" w:rsidRDefault="00A83AD2" w:rsidP="00FF2365">
      <w:pPr>
        <w:jc w:val="center"/>
      </w:pPr>
    </w:p>
    <w:p w14:paraId="0DE3953B" w14:textId="7C9AA229" w:rsidR="000F5CBD" w:rsidRPr="006A7A36" w:rsidRDefault="00B6577F" w:rsidP="00B6577F">
      <w:pPr>
        <w:jc w:val="center"/>
        <w:rPr>
          <w:b/>
        </w:rPr>
      </w:pPr>
      <w:r w:rsidRPr="00B6577F">
        <w:rPr>
          <w:b/>
        </w:rPr>
        <w:t>YOGGUIDE: DETECTING, RECOGNIZING AND TRACKING YOGA POSES USING VISION TECHNIQUES</w:t>
      </w:r>
    </w:p>
    <w:p w14:paraId="6EE09F05" w14:textId="77777777" w:rsidR="000F5CBD" w:rsidRPr="006A7A36" w:rsidRDefault="000F5CBD" w:rsidP="00FF2365">
      <w:pPr>
        <w:jc w:val="center"/>
      </w:pPr>
    </w:p>
    <w:p w14:paraId="3A417190" w14:textId="77777777" w:rsidR="000F5CBD" w:rsidRPr="006A7A36" w:rsidRDefault="000F5CBD" w:rsidP="00FF2365">
      <w:pPr>
        <w:jc w:val="center"/>
      </w:pPr>
    </w:p>
    <w:p w14:paraId="7BAE66C5" w14:textId="69E31250" w:rsidR="00FF2365" w:rsidRPr="006A7A36" w:rsidRDefault="00FF2365" w:rsidP="00F27C13">
      <w:pPr>
        <w:pStyle w:val="Heading9"/>
      </w:pPr>
      <w:bookmarkStart w:id="7" w:name="_Toc58808413"/>
      <w:r w:rsidRPr="006A7A36">
        <w:t>ABSTRACT</w:t>
      </w:r>
      <w:bookmarkEnd w:id="7"/>
    </w:p>
    <w:p w14:paraId="6CA97C04" w14:textId="77777777" w:rsidR="00FF2365" w:rsidRPr="006A7A36" w:rsidRDefault="00FF2365" w:rsidP="00FF2365">
      <w:pPr>
        <w:jc w:val="center"/>
      </w:pPr>
    </w:p>
    <w:p w14:paraId="3D078763" w14:textId="77777777" w:rsidR="00FF2365" w:rsidRPr="006A7A36" w:rsidRDefault="00FF2365" w:rsidP="00FF2365">
      <w:pPr>
        <w:jc w:val="center"/>
      </w:pPr>
    </w:p>
    <w:p w14:paraId="64E1A406" w14:textId="14C87A0A" w:rsidR="00E422E9" w:rsidRPr="00E33359" w:rsidRDefault="009A3BF7" w:rsidP="00E422E9">
      <w:pPr>
        <w:rPr>
          <w:bCs/>
          <w:lang w:val="en-US"/>
        </w:rPr>
      </w:pPr>
      <w:r>
        <w:t>In computer vision, h</w:t>
      </w:r>
      <w:r w:rsidR="00385CDE">
        <w:t>uman pose estimation</w:t>
      </w:r>
      <w:r w:rsidR="00E33359" w:rsidRPr="002F1C5D">
        <w:t xml:space="preserve"> is a deep-rooted issue that in the past has revealed many challenges. </w:t>
      </w:r>
      <w:r>
        <w:t xml:space="preserve">In </w:t>
      </w:r>
      <w:r w:rsidR="00E33359" w:rsidRPr="002F1C5D">
        <w:t>many fields such</w:t>
      </w:r>
      <w:r w:rsidR="00E33359" w:rsidRPr="002F1C5D">
        <w:rPr>
          <w:bCs/>
          <w:lang w:val="en-US"/>
        </w:rPr>
        <w:t xml:space="preserve"> </w:t>
      </w:r>
      <w:r w:rsidR="00E33359">
        <w:rPr>
          <w:bCs/>
          <w:lang w:val="en-US"/>
        </w:rPr>
        <w:t xml:space="preserve">as </w:t>
      </w:r>
      <w:r w:rsidR="00E33359" w:rsidRPr="001F413A">
        <w:rPr>
          <w:bCs/>
          <w:lang w:val="en-US"/>
        </w:rPr>
        <w:t>security, video games, physical therapy, etc.</w:t>
      </w:r>
      <w:r>
        <w:rPr>
          <w:bCs/>
          <w:lang w:val="en-US"/>
        </w:rPr>
        <w:t xml:space="preserve"> analyzing human activities is beneficial</w:t>
      </w:r>
      <w:r w:rsidR="007B51E8">
        <w:rPr>
          <w:bCs/>
          <w:lang w:val="en-US"/>
        </w:rPr>
        <w:t xml:space="preserve">. </w:t>
      </w:r>
      <w:r w:rsidR="00E33359">
        <w:rPr>
          <w:bCs/>
          <w:lang w:val="en-US"/>
        </w:rPr>
        <w:t xml:space="preserve">One of the challenges in human pose estimation is Yoga. </w:t>
      </w:r>
      <w:r w:rsidR="00E33359" w:rsidRPr="002F1C5D">
        <w:rPr>
          <w:bCs/>
          <w:lang w:val="en-US"/>
        </w:rPr>
        <w:t xml:space="preserve">These days, with </w:t>
      </w:r>
      <w:r w:rsidR="00E33359">
        <w:rPr>
          <w:bCs/>
          <w:lang w:val="en-US"/>
        </w:rPr>
        <w:t xml:space="preserve">stress and pressure full </w:t>
      </w:r>
      <w:r w:rsidR="00E33359" w:rsidRPr="002F1C5D">
        <w:rPr>
          <w:bCs/>
          <w:lang w:val="en-US"/>
        </w:rPr>
        <w:t xml:space="preserve">lives, people generally prefer </w:t>
      </w:r>
      <w:r w:rsidR="00E33359">
        <w:rPr>
          <w:bCs/>
          <w:lang w:val="en-US"/>
        </w:rPr>
        <w:t>doing</w:t>
      </w:r>
      <w:r w:rsidR="00E33359" w:rsidRPr="002F1C5D">
        <w:rPr>
          <w:bCs/>
          <w:lang w:val="en-US"/>
        </w:rPr>
        <w:t xml:space="preserve"> </w:t>
      </w:r>
      <w:r w:rsidR="00E33359">
        <w:rPr>
          <w:bCs/>
          <w:lang w:val="en-US"/>
        </w:rPr>
        <w:t xml:space="preserve">yoga </w:t>
      </w:r>
      <w:r w:rsidR="00E33359" w:rsidRPr="002F1C5D">
        <w:rPr>
          <w:bCs/>
          <w:lang w:val="en-US"/>
        </w:rPr>
        <w:t>at home</w:t>
      </w:r>
      <w:r w:rsidR="00E33359">
        <w:rPr>
          <w:bCs/>
          <w:lang w:val="en-US"/>
        </w:rPr>
        <w:t xml:space="preserve">s as yoga is said to be art of relaxation, </w:t>
      </w:r>
      <w:r w:rsidR="00E33359" w:rsidRPr="002F1C5D">
        <w:rPr>
          <w:bCs/>
          <w:lang w:val="en-US"/>
        </w:rPr>
        <w:t xml:space="preserve">but </w:t>
      </w:r>
      <w:r w:rsidR="00E33359">
        <w:rPr>
          <w:bCs/>
          <w:lang w:val="en-US"/>
        </w:rPr>
        <w:t xml:space="preserve">they </w:t>
      </w:r>
      <w:r w:rsidR="00E33359" w:rsidRPr="002F1C5D">
        <w:rPr>
          <w:bCs/>
          <w:lang w:val="en-US"/>
        </w:rPr>
        <w:t xml:space="preserve">feel an instructor's need to </w:t>
      </w:r>
      <w:r w:rsidR="00E33359">
        <w:rPr>
          <w:bCs/>
          <w:lang w:val="en-US"/>
        </w:rPr>
        <w:t>evaluate</w:t>
      </w:r>
      <w:r w:rsidR="00E33359" w:rsidRPr="002F1C5D">
        <w:rPr>
          <w:bCs/>
          <w:lang w:val="en-US"/>
        </w:rPr>
        <w:t xml:space="preserve"> their exercise </w:t>
      </w:r>
      <w:r w:rsidR="00E33359">
        <w:rPr>
          <w:bCs/>
          <w:lang w:val="en-US"/>
        </w:rPr>
        <w:t>form as doing wrong posture can cause health problems.</w:t>
      </w:r>
      <w:r w:rsidR="00E33359" w:rsidRPr="00483243">
        <w:t xml:space="preserve"> </w:t>
      </w:r>
      <w:r w:rsidR="007B51E8" w:rsidRPr="007B51E8">
        <w:rPr>
          <w:bCs/>
          <w:lang w:val="en-US"/>
        </w:rPr>
        <w:t xml:space="preserve">Since these resources are not always available, human pose recognition can be used to create a system of self-training exercise that allows individuals to better learn and </w:t>
      </w:r>
      <w:r w:rsidR="00EC3589" w:rsidRPr="007B51E8">
        <w:rPr>
          <w:bCs/>
          <w:lang w:val="en-US"/>
        </w:rPr>
        <w:t>practice</w:t>
      </w:r>
      <w:r w:rsidR="007B51E8" w:rsidRPr="007B51E8">
        <w:rPr>
          <w:bCs/>
          <w:lang w:val="en-US"/>
        </w:rPr>
        <w:t xml:space="preserve"> exercises by their own</w:t>
      </w:r>
      <w:r w:rsidR="00E33359">
        <w:rPr>
          <w:bCs/>
          <w:lang w:val="en-US"/>
        </w:rPr>
        <w:t>.</w:t>
      </w:r>
    </w:p>
    <w:p w14:paraId="312E3DEE" w14:textId="00A0C4B0" w:rsidR="00E33359" w:rsidRDefault="00E33359" w:rsidP="00E33359">
      <w:r w:rsidRPr="00514246">
        <w:t>This project</w:t>
      </w:r>
      <w:r w:rsidR="00CC594B">
        <w:t xml:space="preserve"> </w:t>
      </w:r>
      <w:r w:rsidR="00DE73CC">
        <w:t xml:space="preserve">objective </w:t>
      </w:r>
      <w:r w:rsidR="00DE73CC" w:rsidRPr="00514246">
        <w:t>is</w:t>
      </w:r>
      <w:r w:rsidRPr="00514246">
        <w:t xml:space="preserve"> to develop </w:t>
      </w:r>
      <w:r>
        <w:t xml:space="preserve">an application which </w:t>
      </w:r>
      <w:r w:rsidRPr="00F274A7">
        <w:t>is an attempt to ensure correct yoga pos</w:t>
      </w:r>
      <w:r>
        <w:t>ture for three main poses which includes plank, warrior and pose reverse warrior</w:t>
      </w:r>
      <w:r w:rsidRPr="00F274A7">
        <w:t xml:space="preserve"> in an intuitive way</w:t>
      </w:r>
      <w:r w:rsidRPr="00514246">
        <w:t xml:space="preserve">. This </w:t>
      </w:r>
      <w:r>
        <w:t>project</w:t>
      </w:r>
      <w:r w:rsidRPr="00514246">
        <w:t xml:space="preserve"> </w:t>
      </w:r>
      <w:r>
        <w:t>uses</w:t>
      </w:r>
      <w:r w:rsidRPr="00514246">
        <w:t xml:space="preserve"> </w:t>
      </w:r>
      <w:r>
        <w:t>d</w:t>
      </w:r>
      <w:r w:rsidRPr="00514246">
        <w:t>e</w:t>
      </w:r>
      <w:r>
        <w:t>ep learning technique</w:t>
      </w:r>
      <w:r w:rsidRPr="00514246">
        <w:t xml:space="preserve"> for </w:t>
      </w:r>
      <w:r>
        <w:t>pose estimation in which d</w:t>
      </w:r>
      <w:r w:rsidRPr="00514246">
        <w:t xml:space="preserve">ifferent stages </w:t>
      </w:r>
      <w:r>
        <w:t xml:space="preserve">are </w:t>
      </w:r>
      <w:r w:rsidRPr="00514246">
        <w:t>invol</w:t>
      </w:r>
      <w:r>
        <w:t>ved including</w:t>
      </w:r>
      <w:r w:rsidRPr="00514246">
        <w:t xml:space="preserve"> </w:t>
      </w:r>
      <w:r>
        <w:t xml:space="preserve">pre-processing </w:t>
      </w:r>
      <w:r w:rsidRPr="00514246">
        <w:t xml:space="preserve">stage, </w:t>
      </w:r>
      <w:r>
        <w:t>data augmentation, creating CNN model and training the model</w:t>
      </w:r>
      <w:r w:rsidRPr="00514246">
        <w:t xml:space="preserve">. </w:t>
      </w:r>
      <w:r w:rsidR="00AF7112">
        <w:t>Yoga-guide</w:t>
      </w:r>
      <w:r w:rsidRPr="003B5E46">
        <w:t>'s ultimate aim is to use pose recognition as a tool to allow a person to practice different poses of yoga and receive feedback.</w:t>
      </w:r>
    </w:p>
    <w:p w14:paraId="560A94A6" w14:textId="318B1F02" w:rsidR="00E33359" w:rsidRPr="00514246" w:rsidRDefault="00E33359" w:rsidP="00E33359">
      <w:r>
        <w:t>In this project,</w:t>
      </w:r>
      <w:r w:rsidR="00022E0E">
        <w:t xml:space="preserve"> </w:t>
      </w:r>
      <w:r>
        <w:t xml:space="preserve">using convolution neural network (CNN) </w:t>
      </w:r>
      <w:r w:rsidR="00022E0E">
        <w:t xml:space="preserve">model </w:t>
      </w:r>
      <w:r>
        <w:t xml:space="preserve">using </w:t>
      </w:r>
      <w:proofErr w:type="spellStart"/>
      <w:r>
        <w:t>Keras</w:t>
      </w:r>
      <w:proofErr w:type="spellEnd"/>
      <w:r>
        <w:t xml:space="preserve"> with TensorFlow as backend</w:t>
      </w:r>
      <w:r w:rsidR="00022E0E">
        <w:t xml:space="preserve"> a deep learning model is proposed</w:t>
      </w:r>
      <w:r>
        <w:t xml:space="preserve">. </w:t>
      </w:r>
      <w:r w:rsidR="00941796" w:rsidRPr="00941796">
        <w:t>The key benefit of using this technique is that it offers extraction and identification of features that are appropriate for pose recognition</w:t>
      </w:r>
      <w:r w:rsidRPr="00514246">
        <w:t>.</w:t>
      </w:r>
      <w:r>
        <w:t xml:space="preserve"> We are able to achieve accuracy of 97%.</w:t>
      </w:r>
    </w:p>
    <w:p w14:paraId="240E8FDB" w14:textId="368897A4" w:rsidR="000F5CBD" w:rsidRPr="007F46F6" w:rsidRDefault="00E422E9" w:rsidP="00E422E9">
      <w:r>
        <w:t>.</w:t>
      </w:r>
    </w:p>
    <w:p w14:paraId="5DB193FB" w14:textId="77777777" w:rsidR="00472434" w:rsidRPr="006A7A36" w:rsidRDefault="00472434" w:rsidP="00F33D21"/>
    <w:p w14:paraId="0086F2B5" w14:textId="77777777" w:rsidR="0097625A" w:rsidRPr="006A7A36" w:rsidRDefault="00ED4293" w:rsidP="00ED4293">
      <w:pPr>
        <w:jc w:val="center"/>
      </w:pPr>
      <w:r w:rsidRPr="006A7A36">
        <w:br w:type="page"/>
      </w:r>
    </w:p>
    <w:p w14:paraId="5419BA28" w14:textId="77777777" w:rsidR="0097625A" w:rsidRPr="006A7A36" w:rsidRDefault="0097625A" w:rsidP="00ED4293">
      <w:pPr>
        <w:jc w:val="center"/>
      </w:pPr>
    </w:p>
    <w:p w14:paraId="7A077768" w14:textId="77777777" w:rsidR="0097625A" w:rsidRPr="006A7A36" w:rsidRDefault="0097625A" w:rsidP="00ED4293">
      <w:pPr>
        <w:jc w:val="center"/>
      </w:pPr>
    </w:p>
    <w:p w14:paraId="0B7CC526" w14:textId="0DCEDAEA" w:rsidR="00472434" w:rsidRPr="006A7A36" w:rsidRDefault="00ED4293" w:rsidP="0039059B">
      <w:pPr>
        <w:pStyle w:val="Heading9"/>
      </w:pPr>
      <w:bookmarkStart w:id="8" w:name="_Toc58808414"/>
      <w:r w:rsidRPr="006A7A36">
        <w:t>TABLE OF CONTENTS</w:t>
      </w:r>
      <w:bookmarkEnd w:id="8"/>
    </w:p>
    <w:p w14:paraId="4CA3F9BA" w14:textId="77777777" w:rsidR="00472434" w:rsidRPr="006A7A36" w:rsidRDefault="00472434" w:rsidP="0097625A">
      <w:pPr>
        <w:jc w:val="center"/>
      </w:pPr>
    </w:p>
    <w:p w14:paraId="49B033E1" w14:textId="77777777" w:rsidR="00472434" w:rsidRPr="006A7A36" w:rsidRDefault="00472434" w:rsidP="0097625A">
      <w:pPr>
        <w:jc w:val="center"/>
      </w:pPr>
    </w:p>
    <w:p w14:paraId="07C31A61" w14:textId="77777777" w:rsidR="00472434" w:rsidRPr="006A7A36" w:rsidRDefault="00472434" w:rsidP="0097625A">
      <w:pPr>
        <w:jc w:val="center"/>
      </w:pPr>
    </w:p>
    <w:p w14:paraId="0B4E70A9" w14:textId="64708CFF" w:rsidR="00F66C5C" w:rsidRDefault="008C012A">
      <w:pPr>
        <w:pStyle w:val="TOC9"/>
        <w:rPr>
          <w:rFonts w:asciiTheme="minorHAnsi" w:eastAsiaTheme="minorEastAsia" w:hAnsiTheme="minorHAnsi" w:cstheme="minorBidi"/>
          <w:b w:val="0"/>
          <w:noProof/>
          <w:sz w:val="22"/>
          <w:szCs w:val="22"/>
          <w:lang w:val="en-US" w:eastAsia="en-US"/>
        </w:rPr>
      </w:pPr>
      <w:r w:rsidRPr="006A7A36">
        <w:rPr>
          <w:b w:val="0"/>
        </w:rPr>
        <w:fldChar w:fldCharType="begin"/>
      </w:r>
      <w:r w:rsidR="00705E4D" w:rsidRPr="006A7A36">
        <w:rPr>
          <w:b w:val="0"/>
        </w:rPr>
        <w:instrText xml:space="preserve"> TOC \o "9-9" \h \z </w:instrText>
      </w:r>
      <w:r w:rsidRPr="006A7A36">
        <w:rPr>
          <w:b w:val="0"/>
        </w:rPr>
        <w:fldChar w:fldCharType="separate"/>
      </w:r>
      <w:hyperlink w:anchor="_Toc58808410" w:history="1">
        <w:r w:rsidR="00F66C5C" w:rsidRPr="00754C37">
          <w:rPr>
            <w:rStyle w:val="Hyperlink"/>
            <w:noProof/>
          </w:rPr>
          <w:t>DECLARATION</w:t>
        </w:r>
        <w:r w:rsidR="00F66C5C">
          <w:rPr>
            <w:noProof/>
            <w:webHidden/>
          </w:rPr>
          <w:tab/>
        </w:r>
        <w:r w:rsidR="00F66C5C">
          <w:rPr>
            <w:noProof/>
            <w:webHidden/>
          </w:rPr>
          <w:fldChar w:fldCharType="begin"/>
        </w:r>
        <w:r w:rsidR="00F66C5C">
          <w:rPr>
            <w:noProof/>
            <w:webHidden/>
          </w:rPr>
          <w:instrText xml:space="preserve"> PAGEREF _Toc58808410 \h </w:instrText>
        </w:r>
        <w:r w:rsidR="00F66C5C">
          <w:rPr>
            <w:noProof/>
            <w:webHidden/>
          </w:rPr>
        </w:r>
        <w:r w:rsidR="00F66C5C">
          <w:rPr>
            <w:noProof/>
            <w:webHidden/>
          </w:rPr>
          <w:fldChar w:fldCharType="separate"/>
        </w:r>
        <w:r w:rsidR="00F66C5C">
          <w:rPr>
            <w:noProof/>
            <w:webHidden/>
          </w:rPr>
          <w:t>ii</w:t>
        </w:r>
        <w:r w:rsidR="00F66C5C">
          <w:rPr>
            <w:noProof/>
            <w:webHidden/>
          </w:rPr>
          <w:fldChar w:fldCharType="end"/>
        </w:r>
      </w:hyperlink>
    </w:p>
    <w:p w14:paraId="5B44C15C" w14:textId="550D59E3" w:rsidR="00F66C5C" w:rsidRDefault="002B3D7B">
      <w:pPr>
        <w:pStyle w:val="TOC9"/>
        <w:rPr>
          <w:rFonts w:asciiTheme="minorHAnsi" w:eastAsiaTheme="minorEastAsia" w:hAnsiTheme="minorHAnsi" w:cstheme="minorBidi"/>
          <w:b w:val="0"/>
          <w:noProof/>
          <w:sz w:val="22"/>
          <w:szCs w:val="22"/>
          <w:lang w:val="en-US" w:eastAsia="en-US"/>
        </w:rPr>
      </w:pPr>
      <w:hyperlink w:anchor="_Toc58808411" w:history="1">
        <w:r w:rsidR="00F66C5C" w:rsidRPr="00754C37">
          <w:rPr>
            <w:rStyle w:val="Hyperlink"/>
            <w:noProof/>
          </w:rPr>
          <w:t>APPROVAL FOR SUBMISSION</w:t>
        </w:r>
        <w:r w:rsidR="00F66C5C">
          <w:rPr>
            <w:noProof/>
            <w:webHidden/>
          </w:rPr>
          <w:tab/>
        </w:r>
        <w:r w:rsidR="00F66C5C">
          <w:rPr>
            <w:noProof/>
            <w:webHidden/>
          </w:rPr>
          <w:fldChar w:fldCharType="begin"/>
        </w:r>
        <w:r w:rsidR="00F66C5C">
          <w:rPr>
            <w:noProof/>
            <w:webHidden/>
          </w:rPr>
          <w:instrText xml:space="preserve"> PAGEREF _Toc58808411 \h </w:instrText>
        </w:r>
        <w:r w:rsidR="00F66C5C">
          <w:rPr>
            <w:noProof/>
            <w:webHidden/>
          </w:rPr>
        </w:r>
        <w:r w:rsidR="00F66C5C">
          <w:rPr>
            <w:noProof/>
            <w:webHidden/>
          </w:rPr>
          <w:fldChar w:fldCharType="separate"/>
        </w:r>
        <w:r w:rsidR="00F66C5C">
          <w:rPr>
            <w:noProof/>
            <w:webHidden/>
          </w:rPr>
          <w:t>iii</w:t>
        </w:r>
        <w:r w:rsidR="00F66C5C">
          <w:rPr>
            <w:noProof/>
            <w:webHidden/>
          </w:rPr>
          <w:fldChar w:fldCharType="end"/>
        </w:r>
      </w:hyperlink>
    </w:p>
    <w:p w14:paraId="77BAC893" w14:textId="410BECE5" w:rsidR="00F66C5C" w:rsidRDefault="002B3D7B">
      <w:pPr>
        <w:pStyle w:val="TOC9"/>
        <w:rPr>
          <w:rFonts w:asciiTheme="minorHAnsi" w:eastAsiaTheme="minorEastAsia" w:hAnsiTheme="minorHAnsi" w:cstheme="minorBidi"/>
          <w:b w:val="0"/>
          <w:noProof/>
          <w:sz w:val="22"/>
          <w:szCs w:val="22"/>
          <w:lang w:val="en-US" w:eastAsia="en-US"/>
        </w:rPr>
      </w:pPr>
      <w:hyperlink w:anchor="_Toc58808412" w:history="1">
        <w:r w:rsidR="00F66C5C" w:rsidRPr="00754C37">
          <w:rPr>
            <w:rStyle w:val="Hyperlink"/>
            <w:noProof/>
          </w:rPr>
          <w:t>ACKNOWLEDGEMENTS</w:t>
        </w:r>
        <w:r w:rsidR="00F66C5C">
          <w:rPr>
            <w:noProof/>
            <w:webHidden/>
          </w:rPr>
          <w:tab/>
        </w:r>
        <w:r w:rsidR="00F66C5C">
          <w:rPr>
            <w:noProof/>
            <w:webHidden/>
          </w:rPr>
          <w:fldChar w:fldCharType="begin"/>
        </w:r>
        <w:r w:rsidR="00F66C5C">
          <w:rPr>
            <w:noProof/>
            <w:webHidden/>
          </w:rPr>
          <w:instrText xml:space="preserve"> PAGEREF _Toc58808412 \h </w:instrText>
        </w:r>
        <w:r w:rsidR="00F66C5C">
          <w:rPr>
            <w:noProof/>
            <w:webHidden/>
          </w:rPr>
        </w:r>
        <w:r w:rsidR="00F66C5C">
          <w:rPr>
            <w:noProof/>
            <w:webHidden/>
          </w:rPr>
          <w:fldChar w:fldCharType="separate"/>
        </w:r>
        <w:r w:rsidR="00F66C5C">
          <w:rPr>
            <w:noProof/>
            <w:webHidden/>
          </w:rPr>
          <w:t>v</w:t>
        </w:r>
        <w:r w:rsidR="00F66C5C">
          <w:rPr>
            <w:noProof/>
            <w:webHidden/>
          </w:rPr>
          <w:fldChar w:fldCharType="end"/>
        </w:r>
      </w:hyperlink>
    </w:p>
    <w:p w14:paraId="53ADADA8" w14:textId="1F36F54F" w:rsidR="00F66C5C" w:rsidRDefault="002B3D7B">
      <w:pPr>
        <w:pStyle w:val="TOC9"/>
        <w:rPr>
          <w:rFonts w:asciiTheme="minorHAnsi" w:eastAsiaTheme="minorEastAsia" w:hAnsiTheme="minorHAnsi" w:cstheme="minorBidi"/>
          <w:b w:val="0"/>
          <w:noProof/>
          <w:sz w:val="22"/>
          <w:szCs w:val="22"/>
          <w:lang w:val="en-US" w:eastAsia="en-US"/>
        </w:rPr>
      </w:pPr>
      <w:hyperlink w:anchor="_Toc58808413" w:history="1">
        <w:r w:rsidR="00F66C5C" w:rsidRPr="00754C37">
          <w:rPr>
            <w:rStyle w:val="Hyperlink"/>
            <w:noProof/>
          </w:rPr>
          <w:t>ABSTRACT</w:t>
        </w:r>
        <w:r w:rsidR="00F66C5C">
          <w:rPr>
            <w:noProof/>
            <w:webHidden/>
          </w:rPr>
          <w:tab/>
        </w:r>
        <w:r w:rsidR="00F66C5C">
          <w:rPr>
            <w:noProof/>
            <w:webHidden/>
          </w:rPr>
          <w:fldChar w:fldCharType="begin"/>
        </w:r>
        <w:r w:rsidR="00F66C5C">
          <w:rPr>
            <w:noProof/>
            <w:webHidden/>
          </w:rPr>
          <w:instrText xml:space="preserve"> PAGEREF _Toc58808413 \h </w:instrText>
        </w:r>
        <w:r w:rsidR="00F66C5C">
          <w:rPr>
            <w:noProof/>
            <w:webHidden/>
          </w:rPr>
        </w:r>
        <w:r w:rsidR="00F66C5C">
          <w:rPr>
            <w:noProof/>
            <w:webHidden/>
          </w:rPr>
          <w:fldChar w:fldCharType="separate"/>
        </w:r>
        <w:r w:rsidR="00F66C5C">
          <w:rPr>
            <w:noProof/>
            <w:webHidden/>
          </w:rPr>
          <w:t>vi</w:t>
        </w:r>
        <w:r w:rsidR="00F66C5C">
          <w:rPr>
            <w:noProof/>
            <w:webHidden/>
          </w:rPr>
          <w:fldChar w:fldCharType="end"/>
        </w:r>
      </w:hyperlink>
    </w:p>
    <w:p w14:paraId="48EBE26B" w14:textId="2B0B1AA1" w:rsidR="00F66C5C" w:rsidRDefault="002B3D7B">
      <w:pPr>
        <w:pStyle w:val="TOC9"/>
        <w:rPr>
          <w:rFonts w:asciiTheme="minorHAnsi" w:eastAsiaTheme="minorEastAsia" w:hAnsiTheme="minorHAnsi" w:cstheme="minorBidi"/>
          <w:b w:val="0"/>
          <w:noProof/>
          <w:sz w:val="22"/>
          <w:szCs w:val="22"/>
          <w:lang w:val="en-US" w:eastAsia="en-US"/>
        </w:rPr>
      </w:pPr>
      <w:hyperlink w:anchor="_Toc58808414" w:history="1">
        <w:r w:rsidR="00F66C5C" w:rsidRPr="00754C37">
          <w:rPr>
            <w:rStyle w:val="Hyperlink"/>
            <w:noProof/>
          </w:rPr>
          <w:t>TABLE OF CONTENTS</w:t>
        </w:r>
        <w:r w:rsidR="00F66C5C">
          <w:rPr>
            <w:noProof/>
            <w:webHidden/>
          </w:rPr>
          <w:tab/>
        </w:r>
        <w:r w:rsidR="00F66C5C">
          <w:rPr>
            <w:noProof/>
            <w:webHidden/>
          </w:rPr>
          <w:fldChar w:fldCharType="begin"/>
        </w:r>
        <w:r w:rsidR="00F66C5C">
          <w:rPr>
            <w:noProof/>
            <w:webHidden/>
          </w:rPr>
          <w:instrText xml:space="preserve"> PAGEREF _Toc58808414 \h </w:instrText>
        </w:r>
        <w:r w:rsidR="00F66C5C">
          <w:rPr>
            <w:noProof/>
            <w:webHidden/>
          </w:rPr>
        </w:r>
        <w:r w:rsidR="00F66C5C">
          <w:rPr>
            <w:noProof/>
            <w:webHidden/>
          </w:rPr>
          <w:fldChar w:fldCharType="separate"/>
        </w:r>
        <w:r w:rsidR="00F66C5C">
          <w:rPr>
            <w:noProof/>
            <w:webHidden/>
          </w:rPr>
          <w:t>vii</w:t>
        </w:r>
        <w:r w:rsidR="00F66C5C">
          <w:rPr>
            <w:noProof/>
            <w:webHidden/>
          </w:rPr>
          <w:fldChar w:fldCharType="end"/>
        </w:r>
      </w:hyperlink>
    </w:p>
    <w:p w14:paraId="1C59FB4A" w14:textId="7C20E745" w:rsidR="00F66C5C" w:rsidRDefault="002B3D7B">
      <w:pPr>
        <w:pStyle w:val="TOC9"/>
        <w:rPr>
          <w:rFonts w:asciiTheme="minorHAnsi" w:eastAsiaTheme="minorEastAsia" w:hAnsiTheme="minorHAnsi" w:cstheme="minorBidi"/>
          <w:b w:val="0"/>
          <w:noProof/>
          <w:sz w:val="22"/>
          <w:szCs w:val="22"/>
          <w:lang w:val="en-US" w:eastAsia="en-US"/>
        </w:rPr>
      </w:pPr>
      <w:hyperlink w:anchor="_Toc58808415" w:history="1">
        <w:r w:rsidR="00F66C5C" w:rsidRPr="00754C37">
          <w:rPr>
            <w:rStyle w:val="Hyperlink"/>
            <w:noProof/>
          </w:rPr>
          <w:t>LIST OF FIGURES</w:t>
        </w:r>
        <w:r w:rsidR="00F66C5C">
          <w:rPr>
            <w:noProof/>
            <w:webHidden/>
          </w:rPr>
          <w:tab/>
        </w:r>
        <w:r w:rsidR="00F66C5C">
          <w:rPr>
            <w:noProof/>
            <w:webHidden/>
          </w:rPr>
          <w:fldChar w:fldCharType="begin"/>
        </w:r>
        <w:r w:rsidR="00F66C5C">
          <w:rPr>
            <w:noProof/>
            <w:webHidden/>
          </w:rPr>
          <w:instrText xml:space="preserve"> PAGEREF _Toc58808415 \h </w:instrText>
        </w:r>
        <w:r w:rsidR="00F66C5C">
          <w:rPr>
            <w:noProof/>
            <w:webHidden/>
          </w:rPr>
        </w:r>
        <w:r w:rsidR="00F66C5C">
          <w:rPr>
            <w:noProof/>
            <w:webHidden/>
          </w:rPr>
          <w:fldChar w:fldCharType="separate"/>
        </w:r>
        <w:r w:rsidR="00F66C5C">
          <w:rPr>
            <w:noProof/>
            <w:webHidden/>
          </w:rPr>
          <w:t>x</w:t>
        </w:r>
        <w:r w:rsidR="00F66C5C">
          <w:rPr>
            <w:noProof/>
            <w:webHidden/>
          </w:rPr>
          <w:fldChar w:fldCharType="end"/>
        </w:r>
      </w:hyperlink>
    </w:p>
    <w:p w14:paraId="430A063F" w14:textId="56896D99" w:rsidR="00F66C5C" w:rsidRDefault="002B3D7B">
      <w:pPr>
        <w:pStyle w:val="TOC9"/>
        <w:rPr>
          <w:rFonts w:asciiTheme="minorHAnsi" w:eastAsiaTheme="minorEastAsia" w:hAnsiTheme="minorHAnsi" w:cstheme="minorBidi"/>
          <w:b w:val="0"/>
          <w:noProof/>
          <w:sz w:val="22"/>
          <w:szCs w:val="22"/>
          <w:lang w:val="en-US" w:eastAsia="en-US"/>
        </w:rPr>
      </w:pPr>
      <w:hyperlink w:anchor="_Toc58808416" w:history="1">
        <w:r w:rsidR="00F66C5C" w:rsidRPr="00754C37">
          <w:rPr>
            <w:rStyle w:val="Hyperlink"/>
            <w:noProof/>
          </w:rPr>
          <w:t>LIST OF APPENDICES</w:t>
        </w:r>
        <w:r w:rsidR="00F66C5C">
          <w:rPr>
            <w:noProof/>
            <w:webHidden/>
          </w:rPr>
          <w:tab/>
        </w:r>
        <w:r w:rsidR="00F66C5C">
          <w:rPr>
            <w:noProof/>
            <w:webHidden/>
          </w:rPr>
          <w:fldChar w:fldCharType="begin"/>
        </w:r>
        <w:r w:rsidR="00F66C5C">
          <w:rPr>
            <w:noProof/>
            <w:webHidden/>
          </w:rPr>
          <w:instrText xml:space="preserve"> PAGEREF _Toc58808416 \h </w:instrText>
        </w:r>
        <w:r w:rsidR="00F66C5C">
          <w:rPr>
            <w:noProof/>
            <w:webHidden/>
          </w:rPr>
        </w:r>
        <w:r w:rsidR="00F66C5C">
          <w:rPr>
            <w:noProof/>
            <w:webHidden/>
          </w:rPr>
          <w:fldChar w:fldCharType="separate"/>
        </w:r>
        <w:r w:rsidR="00F66C5C">
          <w:rPr>
            <w:noProof/>
            <w:webHidden/>
          </w:rPr>
          <w:t>xii</w:t>
        </w:r>
        <w:r w:rsidR="00F66C5C">
          <w:rPr>
            <w:noProof/>
            <w:webHidden/>
          </w:rPr>
          <w:fldChar w:fldCharType="end"/>
        </w:r>
      </w:hyperlink>
    </w:p>
    <w:p w14:paraId="4CAD33B0" w14:textId="729E79D9" w:rsidR="00472434" w:rsidRPr="006A7A36" w:rsidRDefault="008C012A" w:rsidP="00722084">
      <w:pPr>
        <w:rPr>
          <w:b/>
        </w:rPr>
      </w:pPr>
      <w:r w:rsidRPr="006A7A36">
        <w:rPr>
          <w:b/>
        </w:rPr>
        <w:fldChar w:fldCharType="end"/>
      </w:r>
    </w:p>
    <w:p w14:paraId="2BA4BC5B" w14:textId="77777777" w:rsidR="00F93520" w:rsidRPr="006A7A36" w:rsidRDefault="00F93520" w:rsidP="00722084">
      <w:pPr>
        <w:rPr>
          <w:b/>
        </w:rPr>
      </w:pPr>
    </w:p>
    <w:p w14:paraId="69DACB98" w14:textId="77777777" w:rsidR="00765B1C" w:rsidRPr="006A7A36" w:rsidRDefault="00551524" w:rsidP="00722084">
      <w:pPr>
        <w:rPr>
          <w:b/>
        </w:rPr>
      </w:pPr>
      <w:r w:rsidRPr="006A7A36">
        <w:rPr>
          <w:b/>
        </w:rPr>
        <w:t>CHAPTER</w:t>
      </w:r>
    </w:p>
    <w:p w14:paraId="3C052A4B" w14:textId="6B936D3D" w:rsidR="00F66C5C" w:rsidRDefault="008C012A">
      <w:pPr>
        <w:pStyle w:val="TOC2"/>
        <w:rPr>
          <w:rFonts w:asciiTheme="minorHAnsi" w:eastAsiaTheme="minorEastAsia" w:hAnsiTheme="minorHAnsi" w:cstheme="minorBidi"/>
          <w:b w:val="0"/>
          <w:noProof/>
          <w:sz w:val="22"/>
          <w:szCs w:val="22"/>
          <w:lang w:val="en-US" w:eastAsia="en-US"/>
        </w:rPr>
      </w:pPr>
      <w:r w:rsidRPr="006A7A36">
        <w:fldChar w:fldCharType="begin"/>
      </w:r>
      <w:r w:rsidR="00EC42F1" w:rsidRPr="006A7A36">
        <w:instrText xml:space="preserve"> TOC \o "2-4" \h \z \u </w:instrText>
      </w:r>
      <w:r w:rsidRPr="006A7A36">
        <w:fldChar w:fldCharType="separate"/>
      </w:r>
      <w:hyperlink w:anchor="_Toc58808376" w:history="1">
        <w:r w:rsidR="00F66C5C" w:rsidRPr="00BE3676">
          <w:rPr>
            <w:rStyle w:val="Hyperlink"/>
            <w:noProof/>
          </w:rPr>
          <w:t>1</w:t>
        </w:r>
        <w:r w:rsidR="00F66C5C">
          <w:rPr>
            <w:rFonts w:asciiTheme="minorHAnsi" w:eastAsiaTheme="minorEastAsia" w:hAnsiTheme="minorHAnsi" w:cstheme="minorBidi"/>
            <w:b w:val="0"/>
            <w:noProof/>
            <w:sz w:val="22"/>
            <w:szCs w:val="22"/>
            <w:lang w:val="en-US" w:eastAsia="en-US"/>
          </w:rPr>
          <w:tab/>
        </w:r>
        <w:r w:rsidR="00F66C5C" w:rsidRPr="00BE3676">
          <w:rPr>
            <w:rStyle w:val="Hyperlink"/>
            <w:noProof/>
          </w:rPr>
          <w:t>INTRODUCTION</w:t>
        </w:r>
        <w:r w:rsidR="00F66C5C">
          <w:rPr>
            <w:noProof/>
            <w:webHidden/>
          </w:rPr>
          <w:tab/>
        </w:r>
        <w:r w:rsidR="00F66C5C">
          <w:rPr>
            <w:noProof/>
            <w:webHidden/>
          </w:rPr>
          <w:fldChar w:fldCharType="begin"/>
        </w:r>
        <w:r w:rsidR="00F66C5C">
          <w:rPr>
            <w:noProof/>
            <w:webHidden/>
          </w:rPr>
          <w:instrText xml:space="preserve"> PAGEREF _Toc58808376 \h </w:instrText>
        </w:r>
        <w:r w:rsidR="00F66C5C">
          <w:rPr>
            <w:noProof/>
            <w:webHidden/>
          </w:rPr>
        </w:r>
        <w:r w:rsidR="00F66C5C">
          <w:rPr>
            <w:noProof/>
            <w:webHidden/>
          </w:rPr>
          <w:fldChar w:fldCharType="separate"/>
        </w:r>
        <w:r w:rsidR="00F66C5C">
          <w:rPr>
            <w:noProof/>
            <w:webHidden/>
          </w:rPr>
          <w:t>1</w:t>
        </w:r>
        <w:r w:rsidR="00F66C5C">
          <w:rPr>
            <w:noProof/>
            <w:webHidden/>
          </w:rPr>
          <w:fldChar w:fldCharType="end"/>
        </w:r>
      </w:hyperlink>
    </w:p>
    <w:p w14:paraId="2D3452A5" w14:textId="091C9248" w:rsidR="00F66C5C" w:rsidRDefault="002B3D7B">
      <w:pPr>
        <w:pStyle w:val="TOC3"/>
        <w:rPr>
          <w:rFonts w:asciiTheme="minorHAnsi" w:eastAsiaTheme="minorEastAsia" w:hAnsiTheme="minorHAnsi" w:cstheme="minorBidi"/>
          <w:noProof/>
          <w:sz w:val="22"/>
          <w:szCs w:val="22"/>
          <w:lang w:val="en-US" w:eastAsia="en-US"/>
        </w:rPr>
      </w:pPr>
      <w:hyperlink w:anchor="_Toc58808377" w:history="1">
        <w:r w:rsidR="00F66C5C" w:rsidRPr="00BE3676">
          <w:rPr>
            <w:rStyle w:val="Hyperlink"/>
            <w:noProof/>
          </w:rPr>
          <w:t>1.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Background</w:t>
        </w:r>
        <w:r w:rsidR="00F66C5C">
          <w:rPr>
            <w:noProof/>
            <w:webHidden/>
          </w:rPr>
          <w:tab/>
        </w:r>
        <w:r w:rsidR="00F66C5C">
          <w:rPr>
            <w:noProof/>
            <w:webHidden/>
          </w:rPr>
          <w:fldChar w:fldCharType="begin"/>
        </w:r>
        <w:r w:rsidR="00F66C5C">
          <w:rPr>
            <w:noProof/>
            <w:webHidden/>
          </w:rPr>
          <w:instrText xml:space="preserve"> PAGEREF _Toc58808377 \h </w:instrText>
        </w:r>
        <w:r w:rsidR="00F66C5C">
          <w:rPr>
            <w:noProof/>
            <w:webHidden/>
          </w:rPr>
        </w:r>
        <w:r w:rsidR="00F66C5C">
          <w:rPr>
            <w:noProof/>
            <w:webHidden/>
          </w:rPr>
          <w:fldChar w:fldCharType="separate"/>
        </w:r>
        <w:r w:rsidR="00F66C5C">
          <w:rPr>
            <w:noProof/>
            <w:webHidden/>
          </w:rPr>
          <w:t>1</w:t>
        </w:r>
        <w:r w:rsidR="00F66C5C">
          <w:rPr>
            <w:noProof/>
            <w:webHidden/>
          </w:rPr>
          <w:fldChar w:fldCharType="end"/>
        </w:r>
      </w:hyperlink>
    </w:p>
    <w:p w14:paraId="4B533DC9" w14:textId="407F2384" w:rsidR="00F66C5C" w:rsidRDefault="002B3D7B">
      <w:pPr>
        <w:pStyle w:val="TOC3"/>
        <w:rPr>
          <w:rFonts w:asciiTheme="minorHAnsi" w:eastAsiaTheme="minorEastAsia" w:hAnsiTheme="minorHAnsi" w:cstheme="minorBidi"/>
          <w:noProof/>
          <w:sz w:val="22"/>
          <w:szCs w:val="22"/>
          <w:lang w:val="en-US" w:eastAsia="en-US"/>
        </w:rPr>
      </w:pPr>
      <w:hyperlink w:anchor="_Toc58808378" w:history="1">
        <w:r w:rsidR="00F66C5C" w:rsidRPr="00BE3676">
          <w:rPr>
            <w:rStyle w:val="Hyperlink"/>
            <w:noProof/>
          </w:rPr>
          <w:t>1.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Problem Statements</w:t>
        </w:r>
        <w:r w:rsidR="00F66C5C">
          <w:rPr>
            <w:noProof/>
            <w:webHidden/>
          </w:rPr>
          <w:tab/>
        </w:r>
        <w:r w:rsidR="00F66C5C">
          <w:rPr>
            <w:noProof/>
            <w:webHidden/>
          </w:rPr>
          <w:fldChar w:fldCharType="begin"/>
        </w:r>
        <w:r w:rsidR="00F66C5C">
          <w:rPr>
            <w:noProof/>
            <w:webHidden/>
          </w:rPr>
          <w:instrText xml:space="preserve"> PAGEREF _Toc58808378 \h </w:instrText>
        </w:r>
        <w:r w:rsidR="00F66C5C">
          <w:rPr>
            <w:noProof/>
            <w:webHidden/>
          </w:rPr>
        </w:r>
        <w:r w:rsidR="00F66C5C">
          <w:rPr>
            <w:noProof/>
            <w:webHidden/>
          </w:rPr>
          <w:fldChar w:fldCharType="separate"/>
        </w:r>
        <w:r w:rsidR="00F66C5C">
          <w:rPr>
            <w:noProof/>
            <w:webHidden/>
          </w:rPr>
          <w:t>2</w:t>
        </w:r>
        <w:r w:rsidR="00F66C5C">
          <w:rPr>
            <w:noProof/>
            <w:webHidden/>
          </w:rPr>
          <w:fldChar w:fldCharType="end"/>
        </w:r>
      </w:hyperlink>
    </w:p>
    <w:p w14:paraId="53762A8D" w14:textId="4057DBE9" w:rsidR="00F66C5C" w:rsidRDefault="002B3D7B">
      <w:pPr>
        <w:pStyle w:val="TOC3"/>
        <w:rPr>
          <w:rFonts w:asciiTheme="minorHAnsi" w:eastAsiaTheme="minorEastAsia" w:hAnsiTheme="minorHAnsi" w:cstheme="minorBidi"/>
          <w:noProof/>
          <w:sz w:val="22"/>
          <w:szCs w:val="22"/>
          <w:lang w:val="en-US" w:eastAsia="en-US"/>
        </w:rPr>
      </w:pPr>
      <w:hyperlink w:anchor="_Toc58808379" w:history="1">
        <w:r w:rsidR="00F66C5C" w:rsidRPr="00BE3676">
          <w:rPr>
            <w:rStyle w:val="Hyperlink"/>
            <w:noProof/>
          </w:rPr>
          <w:t>1.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Aims and Objectives</w:t>
        </w:r>
        <w:r w:rsidR="00F66C5C">
          <w:rPr>
            <w:noProof/>
            <w:webHidden/>
          </w:rPr>
          <w:tab/>
        </w:r>
        <w:r w:rsidR="00F66C5C">
          <w:rPr>
            <w:noProof/>
            <w:webHidden/>
          </w:rPr>
          <w:fldChar w:fldCharType="begin"/>
        </w:r>
        <w:r w:rsidR="00F66C5C">
          <w:rPr>
            <w:noProof/>
            <w:webHidden/>
          </w:rPr>
          <w:instrText xml:space="preserve"> PAGEREF _Toc58808379 \h </w:instrText>
        </w:r>
        <w:r w:rsidR="00F66C5C">
          <w:rPr>
            <w:noProof/>
            <w:webHidden/>
          </w:rPr>
        </w:r>
        <w:r w:rsidR="00F66C5C">
          <w:rPr>
            <w:noProof/>
            <w:webHidden/>
          </w:rPr>
          <w:fldChar w:fldCharType="separate"/>
        </w:r>
        <w:r w:rsidR="00F66C5C">
          <w:rPr>
            <w:noProof/>
            <w:webHidden/>
          </w:rPr>
          <w:t>3</w:t>
        </w:r>
        <w:r w:rsidR="00F66C5C">
          <w:rPr>
            <w:noProof/>
            <w:webHidden/>
          </w:rPr>
          <w:fldChar w:fldCharType="end"/>
        </w:r>
      </w:hyperlink>
    </w:p>
    <w:p w14:paraId="774B3797" w14:textId="6C9C2E4F" w:rsidR="00F66C5C" w:rsidRDefault="002B3D7B">
      <w:pPr>
        <w:pStyle w:val="TOC3"/>
        <w:rPr>
          <w:rFonts w:asciiTheme="minorHAnsi" w:eastAsiaTheme="minorEastAsia" w:hAnsiTheme="minorHAnsi" w:cstheme="minorBidi"/>
          <w:noProof/>
          <w:sz w:val="22"/>
          <w:szCs w:val="22"/>
          <w:lang w:val="en-US" w:eastAsia="en-US"/>
        </w:rPr>
      </w:pPr>
      <w:hyperlink w:anchor="_Toc58808380" w:history="1">
        <w:r w:rsidR="00F66C5C" w:rsidRPr="00BE3676">
          <w:rPr>
            <w:rStyle w:val="Hyperlink"/>
            <w:noProof/>
          </w:rPr>
          <w:t>1.4</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Scope of Project</w:t>
        </w:r>
        <w:r w:rsidR="00F66C5C">
          <w:rPr>
            <w:noProof/>
            <w:webHidden/>
          </w:rPr>
          <w:tab/>
        </w:r>
        <w:r w:rsidR="00F66C5C">
          <w:rPr>
            <w:noProof/>
            <w:webHidden/>
          </w:rPr>
          <w:fldChar w:fldCharType="begin"/>
        </w:r>
        <w:r w:rsidR="00F66C5C">
          <w:rPr>
            <w:noProof/>
            <w:webHidden/>
          </w:rPr>
          <w:instrText xml:space="preserve"> PAGEREF _Toc58808380 \h </w:instrText>
        </w:r>
        <w:r w:rsidR="00F66C5C">
          <w:rPr>
            <w:noProof/>
            <w:webHidden/>
          </w:rPr>
        </w:r>
        <w:r w:rsidR="00F66C5C">
          <w:rPr>
            <w:noProof/>
            <w:webHidden/>
          </w:rPr>
          <w:fldChar w:fldCharType="separate"/>
        </w:r>
        <w:r w:rsidR="00F66C5C">
          <w:rPr>
            <w:noProof/>
            <w:webHidden/>
          </w:rPr>
          <w:t>3</w:t>
        </w:r>
        <w:r w:rsidR="00F66C5C">
          <w:rPr>
            <w:noProof/>
            <w:webHidden/>
          </w:rPr>
          <w:fldChar w:fldCharType="end"/>
        </w:r>
      </w:hyperlink>
    </w:p>
    <w:p w14:paraId="1BA089ED" w14:textId="6371D960" w:rsidR="00F66C5C" w:rsidRDefault="002B3D7B">
      <w:pPr>
        <w:pStyle w:val="TOC4"/>
        <w:rPr>
          <w:rFonts w:asciiTheme="minorHAnsi" w:eastAsiaTheme="minorEastAsia" w:hAnsiTheme="minorHAnsi" w:cstheme="minorBidi"/>
          <w:noProof/>
          <w:sz w:val="22"/>
          <w:szCs w:val="22"/>
          <w:lang w:val="en-US" w:eastAsia="en-US"/>
        </w:rPr>
      </w:pPr>
      <w:hyperlink w:anchor="_Toc58808381" w:history="1">
        <w:r w:rsidR="00F66C5C" w:rsidRPr="00BE3676">
          <w:rPr>
            <w:rStyle w:val="Hyperlink"/>
            <w:noProof/>
            <w:lang w:val="en-US"/>
          </w:rPr>
          <w:t>1.4.1</w:t>
        </w:r>
        <w:r w:rsidR="00F66C5C">
          <w:rPr>
            <w:rFonts w:asciiTheme="minorHAnsi" w:eastAsiaTheme="minorEastAsia" w:hAnsiTheme="minorHAnsi" w:cstheme="minorBidi"/>
            <w:noProof/>
            <w:sz w:val="22"/>
            <w:szCs w:val="22"/>
            <w:lang w:val="en-US" w:eastAsia="en-US"/>
          </w:rPr>
          <w:tab/>
        </w:r>
        <w:r w:rsidR="00F66C5C" w:rsidRPr="00BE3676">
          <w:rPr>
            <w:rStyle w:val="Hyperlink"/>
            <w:noProof/>
            <w:lang w:val="en-US"/>
          </w:rPr>
          <w:t>Plank</w:t>
        </w:r>
        <w:r w:rsidR="00F66C5C">
          <w:rPr>
            <w:noProof/>
            <w:webHidden/>
          </w:rPr>
          <w:tab/>
        </w:r>
        <w:r w:rsidR="00F66C5C">
          <w:rPr>
            <w:noProof/>
            <w:webHidden/>
          </w:rPr>
          <w:fldChar w:fldCharType="begin"/>
        </w:r>
        <w:r w:rsidR="00F66C5C">
          <w:rPr>
            <w:noProof/>
            <w:webHidden/>
          </w:rPr>
          <w:instrText xml:space="preserve"> PAGEREF _Toc58808381 \h </w:instrText>
        </w:r>
        <w:r w:rsidR="00F66C5C">
          <w:rPr>
            <w:noProof/>
            <w:webHidden/>
          </w:rPr>
        </w:r>
        <w:r w:rsidR="00F66C5C">
          <w:rPr>
            <w:noProof/>
            <w:webHidden/>
          </w:rPr>
          <w:fldChar w:fldCharType="separate"/>
        </w:r>
        <w:r w:rsidR="00F66C5C">
          <w:rPr>
            <w:noProof/>
            <w:webHidden/>
          </w:rPr>
          <w:t>3</w:t>
        </w:r>
        <w:r w:rsidR="00F66C5C">
          <w:rPr>
            <w:noProof/>
            <w:webHidden/>
          </w:rPr>
          <w:fldChar w:fldCharType="end"/>
        </w:r>
      </w:hyperlink>
    </w:p>
    <w:p w14:paraId="78D81C7D" w14:textId="34DBE974" w:rsidR="00F66C5C" w:rsidRDefault="002B3D7B">
      <w:pPr>
        <w:pStyle w:val="TOC4"/>
        <w:rPr>
          <w:rFonts w:asciiTheme="minorHAnsi" w:eastAsiaTheme="minorEastAsia" w:hAnsiTheme="minorHAnsi" w:cstheme="minorBidi"/>
          <w:noProof/>
          <w:sz w:val="22"/>
          <w:szCs w:val="22"/>
          <w:lang w:val="en-US" w:eastAsia="en-US"/>
        </w:rPr>
      </w:pPr>
      <w:hyperlink w:anchor="_Toc58808382" w:history="1">
        <w:r w:rsidR="00F66C5C" w:rsidRPr="00BE3676">
          <w:rPr>
            <w:rStyle w:val="Hyperlink"/>
            <w:noProof/>
            <w:lang w:val="en-US" w:eastAsia="en-US"/>
          </w:rPr>
          <w:t>1.4.2</w:t>
        </w:r>
        <w:r w:rsidR="00F66C5C">
          <w:rPr>
            <w:rFonts w:asciiTheme="minorHAnsi" w:eastAsiaTheme="minorEastAsia" w:hAnsiTheme="minorHAnsi" w:cstheme="minorBidi"/>
            <w:noProof/>
            <w:sz w:val="22"/>
            <w:szCs w:val="22"/>
            <w:lang w:val="en-US" w:eastAsia="en-US"/>
          </w:rPr>
          <w:tab/>
        </w:r>
        <w:r w:rsidR="00F66C5C" w:rsidRPr="00BE3676">
          <w:rPr>
            <w:rStyle w:val="Hyperlink"/>
            <w:noProof/>
            <w:lang w:val="en-US" w:eastAsia="en-US"/>
          </w:rPr>
          <w:t>Warrior</w:t>
        </w:r>
        <w:r w:rsidR="00F66C5C">
          <w:rPr>
            <w:noProof/>
            <w:webHidden/>
          </w:rPr>
          <w:tab/>
        </w:r>
        <w:r w:rsidR="00F66C5C">
          <w:rPr>
            <w:noProof/>
            <w:webHidden/>
          </w:rPr>
          <w:fldChar w:fldCharType="begin"/>
        </w:r>
        <w:r w:rsidR="00F66C5C">
          <w:rPr>
            <w:noProof/>
            <w:webHidden/>
          </w:rPr>
          <w:instrText xml:space="preserve"> PAGEREF _Toc58808382 \h </w:instrText>
        </w:r>
        <w:r w:rsidR="00F66C5C">
          <w:rPr>
            <w:noProof/>
            <w:webHidden/>
          </w:rPr>
        </w:r>
        <w:r w:rsidR="00F66C5C">
          <w:rPr>
            <w:noProof/>
            <w:webHidden/>
          </w:rPr>
          <w:fldChar w:fldCharType="separate"/>
        </w:r>
        <w:r w:rsidR="00F66C5C">
          <w:rPr>
            <w:noProof/>
            <w:webHidden/>
          </w:rPr>
          <w:t>4</w:t>
        </w:r>
        <w:r w:rsidR="00F66C5C">
          <w:rPr>
            <w:noProof/>
            <w:webHidden/>
          </w:rPr>
          <w:fldChar w:fldCharType="end"/>
        </w:r>
      </w:hyperlink>
    </w:p>
    <w:p w14:paraId="15C9EDFC" w14:textId="42C27F6B" w:rsidR="00F66C5C" w:rsidRDefault="002B3D7B">
      <w:pPr>
        <w:pStyle w:val="TOC4"/>
        <w:rPr>
          <w:rFonts w:asciiTheme="minorHAnsi" w:eastAsiaTheme="minorEastAsia" w:hAnsiTheme="minorHAnsi" w:cstheme="minorBidi"/>
          <w:noProof/>
          <w:sz w:val="22"/>
          <w:szCs w:val="22"/>
          <w:lang w:val="en-US" w:eastAsia="en-US"/>
        </w:rPr>
      </w:pPr>
      <w:hyperlink w:anchor="_Toc58808383" w:history="1">
        <w:r w:rsidR="00F66C5C" w:rsidRPr="00BE3676">
          <w:rPr>
            <w:rStyle w:val="Hyperlink"/>
            <w:noProof/>
          </w:rPr>
          <w:t>1.4.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Reverse Warrior</w:t>
        </w:r>
        <w:r w:rsidR="00F66C5C">
          <w:rPr>
            <w:noProof/>
            <w:webHidden/>
          </w:rPr>
          <w:tab/>
        </w:r>
        <w:r w:rsidR="00F66C5C">
          <w:rPr>
            <w:noProof/>
            <w:webHidden/>
          </w:rPr>
          <w:fldChar w:fldCharType="begin"/>
        </w:r>
        <w:r w:rsidR="00F66C5C">
          <w:rPr>
            <w:noProof/>
            <w:webHidden/>
          </w:rPr>
          <w:instrText xml:space="preserve"> PAGEREF _Toc58808383 \h </w:instrText>
        </w:r>
        <w:r w:rsidR="00F66C5C">
          <w:rPr>
            <w:noProof/>
            <w:webHidden/>
          </w:rPr>
        </w:r>
        <w:r w:rsidR="00F66C5C">
          <w:rPr>
            <w:noProof/>
            <w:webHidden/>
          </w:rPr>
          <w:fldChar w:fldCharType="separate"/>
        </w:r>
        <w:r w:rsidR="00F66C5C">
          <w:rPr>
            <w:noProof/>
            <w:webHidden/>
          </w:rPr>
          <w:t>5</w:t>
        </w:r>
        <w:r w:rsidR="00F66C5C">
          <w:rPr>
            <w:noProof/>
            <w:webHidden/>
          </w:rPr>
          <w:fldChar w:fldCharType="end"/>
        </w:r>
      </w:hyperlink>
    </w:p>
    <w:p w14:paraId="7EBB98B6" w14:textId="13C1D67D" w:rsidR="00F66C5C" w:rsidRDefault="002B3D7B">
      <w:pPr>
        <w:pStyle w:val="TOC2"/>
        <w:rPr>
          <w:rFonts w:asciiTheme="minorHAnsi" w:eastAsiaTheme="minorEastAsia" w:hAnsiTheme="minorHAnsi" w:cstheme="minorBidi"/>
          <w:b w:val="0"/>
          <w:noProof/>
          <w:sz w:val="22"/>
          <w:szCs w:val="22"/>
          <w:lang w:val="en-US" w:eastAsia="en-US"/>
        </w:rPr>
      </w:pPr>
      <w:hyperlink w:anchor="_Toc58808384" w:history="1">
        <w:r w:rsidR="00F66C5C" w:rsidRPr="00BE3676">
          <w:rPr>
            <w:rStyle w:val="Hyperlink"/>
            <w:noProof/>
          </w:rPr>
          <w:t>2</w:t>
        </w:r>
        <w:r w:rsidR="00F66C5C">
          <w:rPr>
            <w:rFonts w:asciiTheme="minorHAnsi" w:eastAsiaTheme="minorEastAsia" w:hAnsiTheme="minorHAnsi" w:cstheme="minorBidi"/>
            <w:b w:val="0"/>
            <w:noProof/>
            <w:sz w:val="22"/>
            <w:szCs w:val="22"/>
            <w:lang w:val="en-US" w:eastAsia="en-US"/>
          </w:rPr>
          <w:tab/>
        </w:r>
        <w:r w:rsidR="00F66C5C" w:rsidRPr="00BE3676">
          <w:rPr>
            <w:rStyle w:val="Hyperlink"/>
            <w:noProof/>
          </w:rPr>
          <w:t>LITERATURE REVIEW</w:t>
        </w:r>
        <w:r w:rsidR="00F66C5C">
          <w:rPr>
            <w:noProof/>
            <w:webHidden/>
          </w:rPr>
          <w:tab/>
        </w:r>
        <w:r w:rsidR="00F66C5C">
          <w:rPr>
            <w:noProof/>
            <w:webHidden/>
          </w:rPr>
          <w:fldChar w:fldCharType="begin"/>
        </w:r>
        <w:r w:rsidR="00F66C5C">
          <w:rPr>
            <w:noProof/>
            <w:webHidden/>
          </w:rPr>
          <w:instrText xml:space="preserve"> PAGEREF _Toc58808384 \h </w:instrText>
        </w:r>
        <w:r w:rsidR="00F66C5C">
          <w:rPr>
            <w:noProof/>
            <w:webHidden/>
          </w:rPr>
        </w:r>
        <w:r w:rsidR="00F66C5C">
          <w:rPr>
            <w:noProof/>
            <w:webHidden/>
          </w:rPr>
          <w:fldChar w:fldCharType="separate"/>
        </w:r>
        <w:r w:rsidR="00F66C5C">
          <w:rPr>
            <w:noProof/>
            <w:webHidden/>
          </w:rPr>
          <w:t>6</w:t>
        </w:r>
        <w:r w:rsidR="00F66C5C">
          <w:rPr>
            <w:noProof/>
            <w:webHidden/>
          </w:rPr>
          <w:fldChar w:fldCharType="end"/>
        </w:r>
      </w:hyperlink>
    </w:p>
    <w:p w14:paraId="7DDE78D9" w14:textId="0667BBED" w:rsidR="00F66C5C" w:rsidRDefault="002B3D7B">
      <w:pPr>
        <w:pStyle w:val="TOC3"/>
        <w:rPr>
          <w:rFonts w:asciiTheme="minorHAnsi" w:eastAsiaTheme="minorEastAsia" w:hAnsiTheme="minorHAnsi" w:cstheme="minorBidi"/>
          <w:noProof/>
          <w:sz w:val="22"/>
          <w:szCs w:val="22"/>
          <w:lang w:val="en-US" w:eastAsia="en-US"/>
        </w:rPr>
      </w:pPr>
      <w:hyperlink w:anchor="_Toc58808385" w:history="1">
        <w:r w:rsidR="00F66C5C" w:rsidRPr="00BE3676">
          <w:rPr>
            <w:rStyle w:val="Hyperlink"/>
            <w:noProof/>
          </w:rPr>
          <w:t>2.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Introduction</w:t>
        </w:r>
        <w:r w:rsidR="00F66C5C">
          <w:rPr>
            <w:noProof/>
            <w:webHidden/>
          </w:rPr>
          <w:tab/>
        </w:r>
        <w:r w:rsidR="00F66C5C">
          <w:rPr>
            <w:noProof/>
            <w:webHidden/>
          </w:rPr>
          <w:fldChar w:fldCharType="begin"/>
        </w:r>
        <w:r w:rsidR="00F66C5C">
          <w:rPr>
            <w:noProof/>
            <w:webHidden/>
          </w:rPr>
          <w:instrText xml:space="preserve"> PAGEREF _Toc58808385 \h </w:instrText>
        </w:r>
        <w:r w:rsidR="00F66C5C">
          <w:rPr>
            <w:noProof/>
            <w:webHidden/>
          </w:rPr>
        </w:r>
        <w:r w:rsidR="00F66C5C">
          <w:rPr>
            <w:noProof/>
            <w:webHidden/>
          </w:rPr>
          <w:fldChar w:fldCharType="separate"/>
        </w:r>
        <w:r w:rsidR="00F66C5C">
          <w:rPr>
            <w:noProof/>
            <w:webHidden/>
          </w:rPr>
          <w:t>6</w:t>
        </w:r>
        <w:r w:rsidR="00F66C5C">
          <w:rPr>
            <w:noProof/>
            <w:webHidden/>
          </w:rPr>
          <w:fldChar w:fldCharType="end"/>
        </w:r>
      </w:hyperlink>
    </w:p>
    <w:p w14:paraId="5ACF0B0D" w14:textId="6B5C43F5" w:rsidR="00F66C5C" w:rsidRDefault="002B3D7B">
      <w:pPr>
        <w:pStyle w:val="TOC3"/>
        <w:rPr>
          <w:rFonts w:asciiTheme="minorHAnsi" w:eastAsiaTheme="minorEastAsia" w:hAnsiTheme="minorHAnsi" w:cstheme="minorBidi"/>
          <w:noProof/>
          <w:sz w:val="22"/>
          <w:szCs w:val="22"/>
          <w:lang w:val="en-US" w:eastAsia="en-US"/>
        </w:rPr>
      </w:pPr>
      <w:hyperlink w:anchor="_Toc58808386" w:history="1">
        <w:r w:rsidR="00F66C5C" w:rsidRPr="00BE3676">
          <w:rPr>
            <w:rStyle w:val="Hyperlink"/>
            <w:noProof/>
          </w:rPr>
          <w:t>2.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Study on Human Pose Estimation</w:t>
        </w:r>
        <w:r w:rsidR="00F66C5C">
          <w:rPr>
            <w:noProof/>
            <w:webHidden/>
          </w:rPr>
          <w:tab/>
        </w:r>
        <w:r w:rsidR="00F66C5C">
          <w:rPr>
            <w:noProof/>
            <w:webHidden/>
          </w:rPr>
          <w:fldChar w:fldCharType="begin"/>
        </w:r>
        <w:r w:rsidR="00F66C5C">
          <w:rPr>
            <w:noProof/>
            <w:webHidden/>
          </w:rPr>
          <w:instrText xml:space="preserve"> PAGEREF _Toc58808386 \h </w:instrText>
        </w:r>
        <w:r w:rsidR="00F66C5C">
          <w:rPr>
            <w:noProof/>
            <w:webHidden/>
          </w:rPr>
        </w:r>
        <w:r w:rsidR="00F66C5C">
          <w:rPr>
            <w:noProof/>
            <w:webHidden/>
          </w:rPr>
          <w:fldChar w:fldCharType="separate"/>
        </w:r>
        <w:r w:rsidR="00F66C5C">
          <w:rPr>
            <w:noProof/>
            <w:webHidden/>
          </w:rPr>
          <w:t>7</w:t>
        </w:r>
        <w:r w:rsidR="00F66C5C">
          <w:rPr>
            <w:noProof/>
            <w:webHidden/>
          </w:rPr>
          <w:fldChar w:fldCharType="end"/>
        </w:r>
      </w:hyperlink>
    </w:p>
    <w:p w14:paraId="53E7D30E" w14:textId="05EC214F" w:rsidR="00F66C5C" w:rsidRDefault="002B3D7B">
      <w:pPr>
        <w:pStyle w:val="TOC4"/>
        <w:rPr>
          <w:rFonts w:asciiTheme="minorHAnsi" w:eastAsiaTheme="minorEastAsia" w:hAnsiTheme="minorHAnsi" w:cstheme="minorBidi"/>
          <w:noProof/>
          <w:sz w:val="22"/>
          <w:szCs w:val="22"/>
          <w:lang w:val="en-US" w:eastAsia="en-US"/>
        </w:rPr>
      </w:pPr>
      <w:hyperlink w:anchor="_Toc58808387" w:history="1">
        <w:r w:rsidR="00F66C5C" w:rsidRPr="00BE3676">
          <w:rPr>
            <w:rStyle w:val="Hyperlink"/>
            <w:noProof/>
          </w:rPr>
          <w:t>2.2.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Modelling based on Neural Network</w:t>
        </w:r>
        <w:r w:rsidR="00F66C5C">
          <w:rPr>
            <w:noProof/>
            <w:webHidden/>
          </w:rPr>
          <w:tab/>
        </w:r>
        <w:r w:rsidR="00F66C5C">
          <w:rPr>
            <w:noProof/>
            <w:webHidden/>
          </w:rPr>
          <w:fldChar w:fldCharType="begin"/>
        </w:r>
        <w:r w:rsidR="00F66C5C">
          <w:rPr>
            <w:noProof/>
            <w:webHidden/>
          </w:rPr>
          <w:instrText xml:space="preserve"> PAGEREF _Toc58808387 \h </w:instrText>
        </w:r>
        <w:r w:rsidR="00F66C5C">
          <w:rPr>
            <w:noProof/>
            <w:webHidden/>
          </w:rPr>
        </w:r>
        <w:r w:rsidR="00F66C5C">
          <w:rPr>
            <w:noProof/>
            <w:webHidden/>
          </w:rPr>
          <w:fldChar w:fldCharType="separate"/>
        </w:r>
        <w:r w:rsidR="00F66C5C">
          <w:rPr>
            <w:noProof/>
            <w:webHidden/>
          </w:rPr>
          <w:t>14</w:t>
        </w:r>
        <w:r w:rsidR="00F66C5C">
          <w:rPr>
            <w:noProof/>
            <w:webHidden/>
          </w:rPr>
          <w:fldChar w:fldCharType="end"/>
        </w:r>
      </w:hyperlink>
    </w:p>
    <w:p w14:paraId="7F98980C" w14:textId="24E18D19" w:rsidR="00F66C5C" w:rsidRDefault="002B3D7B">
      <w:pPr>
        <w:pStyle w:val="TOC4"/>
        <w:rPr>
          <w:rFonts w:asciiTheme="minorHAnsi" w:eastAsiaTheme="minorEastAsia" w:hAnsiTheme="minorHAnsi" w:cstheme="minorBidi"/>
          <w:noProof/>
          <w:sz w:val="22"/>
          <w:szCs w:val="22"/>
          <w:lang w:val="en-US" w:eastAsia="en-US"/>
        </w:rPr>
      </w:pPr>
      <w:hyperlink w:anchor="_Toc58808388" w:history="1">
        <w:r w:rsidR="00F66C5C" w:rsidRPr="00BE3676">
          <w:rPr>
            <w:rStyle w:val="Hyperlink"/>
            <w:noProof/>
          </w:rPr>
          <w:t>2.2.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Using Kinect sensor by Adaboost Algorithm</w:t>
        </w:r>
        <w:r w:rsidR="00F66C5C">
          <w:rPr>
            <w:noProof/>
            <w:webHidden/>
          </w:rPr>
          <w:tab/>
        </w:r>
        <w:r w:rsidR="00F66C5C">
          <w:rPr>
            <w:noProof/>
            <w:webHidden/>
          </w:rPr>
          <w:fldChar w:fldCharType="begin"/>
        </w:r>
        <w:r w:rsidR="00F66C5C">
          <w:rPr>
            <w:noProof/>
            <w:webHidden/>
          </w:rPr>
          <w:instrText xml:space="preserve"> PAGEREF _Toc58808388 \h </w:instrText>
        </w:r>
        <w:r w:rsidR="00F66C5C">
          <w:rPr>
            <w:noProof/>
            <w:webHidden/>
          </w:rPr>
        </w:r>
        <w:r w:rsidR="00F66C5C">
          <w:rPr>
            <w:noProof/>
            <w:webHidden/>
          </w:rPr>
          <w:fldChar w:fldCharType="separate"/>
        </w:r>
        <w:r w:rsidR="00F66C5C">
          <w:rPr>
            <w:noProof/>
            <w:webHidden/>
          </w:rPr>
          <w:t>15</w:t>
        </w:r>
        <w:r w:rsidR="00F66C5C">
          <w:rPr>
            <w:noProof/>
            <w:webHidden/>
          </w:rPr>
          <w:fldChar w:fldCharType="end"/>
        </w:r>
      </w:hyperlink>
    </w:p>
    <w:p w14:paraId="1C0E0E01" w14:textId="457A4A19" w:rsidR="00F66C5C" w:rsidRDefault="002B3D7B">
      <w:pPr>
        <w:pStyle w:val="TOC4"/>
        <w:rPr>
          <w:rFonts w:asciiTheme="minorHAnsi" w:eastAsiaTheme="minorEastAsia" w:hAnsiTheme="minorHAnsi" w:cstheme="minorBidi"/>
          <w:noProof/>
          <w:sz w:val="22"/>
          <w:szCs w:val="22"/>
          <w:lang w:val="en-US" w:eastAsia="en-US"/>
        </w:rPr>
      </w:pPr>
      <w:hyperlink w:anchor="_Toc58808389" w:history="1">
        <w:r w:rsidR="00F66C5C" w:rsidRPr="00BE3676">
          <w:rPr>
            <w:rStyle w:val="Hyperlink"/>
            <w:noProof/>
          </w:rPr>
          <w:t>2.2.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Joint Angular Displacement Maps</w:t>
        </w:r>
        <w:r w:rsidR="00F66C5C">
          <w:rPr>
            <w:noProof/>
            <w:webHidden/>
          </w:rPr>
          <w:tab/>
        </w:r>
        <w:r w:rsidR="00F66C5C">
          <w:rPr>
            <w:noProof/>
            <w:webHidden/>
          </w:rPr>
          <w:fldChar w:fldCharType="begin"/>
        </w:r>
        <w:r w:rsidR="00F66C5C">
          <w:rPr>
            <w:noProof/>
            <w:webHidden/>
          </w:rPr>
          <w:instrText xml:space="preserve"> PAGEREF _Toc58808389 \h </w:instrText>
        </w:r>
        <w:r w:rsidR="00F66C5C">
          <w:rPr>
            <w:noProof/>
            <w:webHidden/>
          </w:rPr>
        </w:r>
        <w:r w:rsidR="00F66C5C">
          <w:rPr>
            <w:noProof/>
            <w:webHidden/>
          </w:rPr>
          <w:fldChar w:fldCharType="separate"/>
        </w:r>
        <w:r w:rsidR="00F66C5C">
          <w:rPr>
            <w:noProof/>
            <w:webHidden/>
          </w:rPr>
          <w:t>15</w:t>
        </w:r>
        <w:r w:rsidR="00F66C5C">
          <w:rPr>
            <w:noProof/>
            <w:webHidden/>
          </w:rPr>
          <w:fldChar w:fldCharType="end"/>
        </w:r>
      </w:hyperlink>
    </w:p>
    <w:p w14:paraId="623C09C3" w14:textId="4E29481A" w:rsidR="00F66C5C" w:rsidRDefault="002B3D7B">
      <w:pPr>
        <w:pStyle w:val="TOC4"/>
        <w:rPr>
          <w:rFonts w:asciiTheme="minorHAnsi" w:eastAsiaTheme="minorEastAsia" w:hAnsiTheme="minorHAnsi" w:cstheme="minorBidi"/>
          <w:noProof/>
          <w:sz w:val="22"/>
          <w:szCs w:val="22"/>
          <w:lang w:val="en-US" w:eastAsia="en-US"/>
        </w:rPr>
      </w:pPr>
      <w:hyperlink w:anchor="_Toc58808390" w:history="1">
        <w:r w:rsidR="00F66C5C" w:rsidRPr="00BE3676">
          <w:rPr>
            <w:rStyle w:val="Hyperlink"/>
            <w:noProof/>
          </w:rPr>
          <w:t>2.2.4</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Wearable sensor-based and optical-camera based methods</w:t>
        </w:r>
        <w:r w:rsidR="00F66C5C">
          <w:rPr>
            <w:noProof/>
            <w:webHidden/>
          </w:rPr>
          <w:tab/>
        </w:r>
        <w:r w:rsidR="00F66C5C">
          <w:rPr>
            <w:noProof/>
            <w:webHidden/>
          </w:rPr>
          <w:fldChar w:fldCharType="begin"/>
        </w:r>
        <w:r w:rsidR="00F66C5C">
          <w:rPr>
            <w:noProof/>
            <w:webHidden/>
          </w:rPr>
          <w:instrText xml:space="preserve"> PAGEREF _Toc58808390 \h </w:instrText>
        </w:r>
        <w:r w:rsidR="00F66C5C">
          <w:rPr>
            <w:noProof/>
            <w:webHidden/>
          </w:rPr>
        </w:r>
        <w:r w:rsidR="00F66C5C">
          <w:rPr>
            <w:noProof/>
            <w:webHidden/>
          </w:rPr>
          <w:fldChar w:fldCharType="separate"/>
        </w:r>
        <w:r w:rsidR="00F66C5C">
          <w:rPr>
            <w:noProof/>
            <w:webHidden/>
          </w:rPr>
          <w:t>16</w:t>
        </w:r>
        <w:r w:rsidR="00F66C5C">
          <w:rPr>
            <w:noProof/>
            <w:webHidden/>
          </w:rPr>
          <w:fldChar w:fldCharType="end"/>
        </w:r>
      </w:hyperlink>
    </w:p>
    <w:p w14:paraId="344F7008" w14:textId="18A727D4" w:rsidR="00F66C5C" w:rsidRDefault="002B3D7B">
      <w:pPr>
        <w:pStyle w:val="TOC3"/>
        <w:rPr>
          <w:rFonts w:asciiTheme="minorHAnsi" w:eastAsiaTheme="minorEastAsia" w:hAnsiTheme="minorHAnsi" w:cstheme="minorBidi"/>
          <w:noProof/>
          <w:sz w:val="22"/>
          <w:szCs w:val="22"/>
          <w:lang w:val="en-US" w:eastAsia="en-US"/>
        </w:rPr>
      </w:pPr>
      <w:hyperlink w:anchor="_Toc58808391" w:history="1">
        <w:r w:rsidR="00F66C5C" w:rsidRPr="00BE3676">
          <w:rPr>
            <w:rStyle w:val="Hyperlink"/>
            <w:noProof/>
          </w:rPr>
          <w:t>2.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Study of SDLC Methodology</w:t>
        </w:r>
        <w:r w:rsidR="00F66C5C">
          <w:rPr>
            <w:noProof/>
            <w:webHidden/>
          </w:rPr>
          <w:tab/>
        </w:r>
        <w:r w:rsidR="00F66C5C">
          <w:rPr>
            <w:noProof/>
            <w:webHidden/>
          </w:rPr>
          <w:fldChar w:fldCharType="begin"/>
        </w:r>
        <w:r w:rsidR="00F66C5C">
          <w:rPr>
            <w:noProof/>
            <w:webHidden/>
          </w:rPr>
          <w:instrText xml:space="preserve"> PAGEREF _Toc58808391 \h </w:instrText>
        </w:r>
        <w:r w:rsidR="00F66C5C">
          <w:rPr>
            <w:noProof/>
            <w:webHidden/>
          </w:rPr>
        </w:r>
        <w:r w:rsidR="00F66C5C">
          <w:rPr>
            <w:noProof/>
            <w:webHidden/>
          </w:rPr>
          <w:fldChar w:fldCharType="separate"/>
        </w:r>
        <w:r w:rsidR="00F66C5C">
          <w:rPr>
            <w:noProof/>
            <w:webHidden/>
          </w:rPr>
          <w:t>18</w:t>
        </w:r>
        <w:r w:rsidR="00F66C5C">
          <w:rPr>
            <w:noProof/>
            <w:webHidden/>
          </w:rPr>
          <w:fldChar w:fldCharType="end"/>
        </w:r>
      </w:hyperlink>
    </w:p>
    <w:p w14:paraId="6689B5DA" w14:textId="5C540DE7" w:rsidR="00F66C5C" w:rsidRDefault="002B3D7B">
      <w:pPr>
        <w:pStyle w:val="TOC4"/>
        <w:rPr>
          <w:rFonts w:asciiTheme="minorHAnsi" w:eastAsiaTheme="minorEastAsia" w:hAnsiTheme="minorHAnsi" w:cstheme="minorBidi"/>
          <w:noProof/>
          <w:sz w:val="22"/>
          <w:szCs w:val="22"/>
          <w:lang w:val="en-US" w:eastAsia="en-US"/>
        </w:rPr>
      </w:pPr>
      <w:hyperlink w:anchor="_Toc58808392" w:history="1">
        <w:r w:rsidR="00F66C5C" w:rsidRPr="00BE3676">
          <w:rPr>
            <w:rStyle w:val="Hyperlink"/>
            <w:noProof/>
          </w:rPr>
          <w:t>2.3.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Iterative Model</w:t>
        </w:r>
        <w:r w:rsidR="00F66C5C">
          <w:rPr>
            <w:noProof/>
            <w:webHidden/>
          </w:rPr>
          <w:tab/>
        </w:r>
        <w:r w:rsidR="00F66C5C">
          <w:rPr>
            <w:noProof/>
            <w:webHidden/>
          </w:rPr>
          <w:fldChar w:fldCharType="begin"/>
        </w:r>
        <w:r w:rsidR="00F66C5C">
          <w:rPr>
            <w:noProof/>
            <w:webHidden/>
          </w:rPr>
          <w:instrText xml:space="preserve"> PAGEREF _Toc58808392 \h </w:instrText>
        </w:r>
        <w:r w:rsidR="00F66C5C">
          <w:rPr>
            <w:noProof/>
            <w:webHidden/>
          </w:rPr>
        </w:r>
        <w:r w:rsidR="00F66C5C">
          <w:rPr>
            <w:noProof/>
            <w:webHidden/>
          </w:rPr>
          <w:fldChar w:fldCharType="separate"/>
        </w:r>
        <w:r w:rsidR="00F66C5C">
          <w:rPr>
            <w:noProof/>
            <w:webHidden/>
          </w:rPr>
          <w:t>18</w:t>
        </w:r>
        <w:r w:rsidR="00F66C5C">
          <w:rPr>
            <w:noProof/>
            <w:webHidden/>
          </w:rPr>
          <w:fldChar w:fldCharType="end"/>
        </w:r>
      </w:hyperlink>
    </w:p>
    <w:p w14:paraId="4C1248F5" w14:textId="75A01B1F" w:rsidR="00F66C5C" w:rsidRDefault="002B3D7B">
      <w:pPr>
        <w:pStyle w:val="TOC4"/>
        <w:rPr>
          <w:rFonts w:asciiTheme="minorHAnsi" w:eastAsiaTheme="minorEastAsia" w:hAnsiTheme="minorHAnsi" w:cstheme="minorBidi"/>
          <w:noProof/>
          <w:sz w:val="22"/>
          <w:szCs w:val="22"/>
          <w:lang w:val="en-US" w:eastAsia="en-US"/>
        </w:rPr>
      </w:pPr>
      <w:hyperlink w:anchor="_Toc58808393" w:history="1">
        <w:r w:rsidR="00F66C5C" w:rsidRPr="00BE3676">
          <w:rPr>
            <w:rStyle w:val="Hyperlink"/>
            <w:noProof/>
          </w:rPr>
          <w:t>2.3.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Justification on the Selected Methodology</w:t>
        </w:r>
        <w:r w:rsidR="00F66C5C">
          <w:rPr>
            <w:noProof/>
            <w:webHidden/>
          </w:rPr>
          <w:tab/>
        </w:r>
        <w:r w:rsidR="00F66C5C">
          <w:rPr>
            <w:noProof/>
            <w:webHidden/>
          </w:rPr>
          <w:fldChar w:fldCharType="begin"/>
        </w:r>
        <w:r w:rsidR="00F66C5C">
          <w:rPr>
            <w:noProof/>
            <w:webHidden/>
          </w:rPr>
          <w:instrText xml:space="preserve"> PAGEREF _Toc58808393 \h </w:instrText>
        </w:r>
        <w:r w:rsidR="00F66C5C">
          <w:rPr>
            <w:noProof/>
            <w:webHidden/>
          </w:rPr>
        </w:r>
        <w:r w:rsidR="00F66C5C">
          <w:rPr>
            <w:noProof/>
            <w:webHidden/>
          </w:rPr>
          <w:fldChar w:fldCharType="separate"/>
        </w:r>
        <w:r w:rsidR="00F66C5C">
          <w:rPr>
            <w:noProof/>
            <w:webHidden/>
          </w:rPr>
          <w:t>19</w:t>
        </w:r>
        <w:r w:rsidR="00F66C5C">
          <w:rPr>
            <w:noProof/>
            <w:webHidden/>
          </w:rPr>
          <w:fldChar w:fldCharType="end"/>
        </w:r>
      </w:hyperlink>
    </w:p>
    <w:p w14:paraId="7485B3E5" w14:textId="56E6A803" w:rsidR="00F66C5C" w:rsidRDefault="002B3D7B">
      <w:pPr>
        <w:pStyle w:val="TOC2"/>
        <w:rPr>
          <w:rFonts w:asciiTheme="minorHAnsi" w:eastAsiaTheme="minorEastAsia" w:hAnsiTheme="minorHAnsi" w:cstheme="minorBidi"/>
          <w:b w:val="0"/>
          <w:noProof/>
          <w:sz w:val="22"/>
          <w:szCs w:val="22"/>
          <w:lang w:val="en-US" w:eastAsia="en-US"/>
        </w:rPr>
      </w:pPr>
      <w:hyperlink w:anchor="_Toc58808394" w:history="1">
        <w:r w:rsidR="00F66C5C" w:rsidRPr="00BE3676">
          <w:rPr>
            <w:rStyle w:val="Hyperlink"/>
            <w:noProof/>
          </w:rPr>
          <w:t>3</w:t>
        </w:r>
        <w:r w:rsidR="00F66C5C">
          <w:rPr>
            <w:rFonts w:asciiTheme="minorHAnsi" w:eastAsiaTheme="minorEastAsia" w:hAnsiTheme="minorHAnsi" w:cstheme="minorBidi"/>
            <w:b w:val="0"/>
            <w:noProof/>
            <w:sz w:val="22"/>
            <w:szCs w:val="22"/>
            <w:lang w:val="en-US" w:eastAsia="en-US"/>
          </w:rPr>
          <w:tab/>
        </w:r>
        <w:r w:rsidR="00F66C5C" w:rsidRPr="00BE3676">
          <w:rPr>
            <w:rStyle w:val="Hyperlink"/>
            <w:noProof/>
          </w:rPr>
          <w:t>DESIGN AND METHODOLOGY</w:t>
        </w:r>
        <w:r w:rsidR="00F66C5C">
          <w:rPr>
            <w:noProof/>
            <w:webHidden/>
          </w:rPr>
          <w:tab/>
        </w:r>
        <w:r w:rsidR="00F66C5C">
          <w:rPr>
            <w:noProof/>
            <w:webHidden/>
          </w:rPr>
          <w:fldChar w:fldCharType="begin"/>
        </w:r>
        <w:r w:rsidR="00F66C5C">
          <w:rPr>
            <w:noProof/>
            <w:webHidden/>
          </w:rPr>
          <w:instrText xml:space="preserve"> PAGEREF _Toc58808394 \h </w:instrText>
        </w:r>
        <w:r w:rsidR="00F66C5C">
          <w:rPr>
            <w:noProof/>
            <w:webHidden/>
          </w:rPr>
        </w:r>
        <w:r w:rsidR="00F66C5C">
          <w:rPr>
            <w:noProof/>
            <w:webHidden/>
          </w:rPr>
          <w:fldChar w:fldCharType="separate"/>
        </w:r>
        <w:r w:rsidR="00F66C5C">
          <w:rPr>
            <w:noProof/>
            <w:webHidden/>
          </w:rPr>
          <w:t>21</w:t>
        </w:r>
        <w:r w:rsidR="00F66C5C">
          <w:rPr>
            <w:noProof/>
            <w:webHidden/>
          </w:rPr>
          <w:fldChar w:fldCharType="end"/>
        </w:r>
      </w:hyperlink>
    </w:p>
    <w:p w14:paraId="485350AD" w14:textId="46EAA125" w:rsidR="00F66C5C" w:rsidRDefault="002B3D7B">
      <w:pPr>
        <w:pStyle w:val="TOC3"/>
        <w:rPr>
          <w:rFonts w:asciiTheme="minorHAnsi" w:eastAsiaTheme="minorEastAsia" w:hAnsiTheme="minorHAnsi" w:cstheme="minorBidi"/>
          <w:noProof/>
          <w:sz w:val="22"/>
          <w:szCs w:val="22"/>
          <w:lang w:val="en-US" w:eastAsia="en-US"/>
        </w:rPr>
      </w:pPr>
      <w:hyperlink w:anchor="_Toc58808395" w:history="1">
        <w:r w:rsidR="00F66C5C" w:rsidRPr="00BE3676">
          <w:rPr>
            <w:rStyle w:val="Hyperlink"/>
            <w:noProof/>
          </w:rPr>
          <w:t>3.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Overview of the proposed method</w:t>
        </w:r>
        <w:r w:rsidR="00F66C5C">
          <w:rPr>
            <w:noProof/>
            <w:webHidden/>
          </w:rPr>
          <w:tab/>
        </w:r>
        <w:r w:rsidR="00F66C5C">
          <w:rPr>
            <w:noProof/>
            <w:webHidden/>
          </w:rPr>
          <w:fldChar w:fldCharType="begin"/>
        </w:r>
        <w:r w:rsidR="00F66C5C">
          <w:rPr>
            <w:noProof/>
            <w:webHidden/>
          </w:rPr>
          <w:instrText xml:space="preserve"> PAGEREF _Toc58808395 \h </w:instrText>
        </w:r>
        <w:r w:rsidR="00F66C5C">
          <w:rPr>
            <w:noProof/>
            <w:webHidden/>
          </w:rPr>
        </w:r>
        <w:r w:rsidR="00F66C5C">
          <w:rPr>
            <w:noProof/>
            <w:webHidden/>
          </w:rPr>
          <w:fldChar w:fldCharType="separate"/>
        </w:r>
        <w:r w:rsidR="00F66C5C">
          <w:rPr>
            <w:noProof/>
            <w:webHidden/>
          </w:rPr>
          <w:t>21</w:t>
        </w:r>
        <w:r w:rsidR="00F66C5C">
          <w:rPr>
            <w:noProof/>
            <w:webHidden/>
          </w:rPr>
          <w:fldChar w:fldCharType="end"/>
        </w:r>
      </w:hyperlink>
    </w:p>
    <w:p w14:paraId="3F4AD9AF" w14:textId="168DA243" w:rsidR="00F66C5C" w:rsidRDefault="002B3D7B">
      <w:pPr>
        <w:pStyle w:val="TOC4"/>
        <w:rPr>
          <w:rFonts w:asciiTheme="minorHAnsi" w:eastAsiaTheme="minorEastAsia" w:hAnsiTheme="minorHAnsi" w:cstheme="minorBidi"/>
          <w:noProof/>
          <w:sz w:val="22"/>
          <w:szCs w:val="22"/>
          <w:lang w:val="en-US" w:eastAsia="en-US"/>
        </w:rPr>
      </w:pPr>
      <w:hyperlink w:anchor="_Toc58808396" w:history="1">
        <w:r w:rsidR="00F66C5C" w:rsidRPr="00BE3676">
          <w:rPr>
            <w:rStyle w:val="Hyperlink"/>
            <w:noProof/>
          </w:rPr>
          <w:t>3.1.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CNN Sequential Model</w:t>
        </w:r>
        <w:r w:rsidR="00F66C5C">
          <w:rPr>
            <w:noProof/>
            <w:webHidden/>
          </w:rPr>
          <w:tab/>
        </w:r>
        <w:r w:rsidR="00F66C5C">
          <w:rPr>
            <w:noProof/>
            <w:webHidden/>
          </w:rPr>
          <w:fldChar w:fldCharType="begin"/>
        </w:r>
        <w:r w:rsidR="00F66C5C">
          <w:rPr>
            <w:noProof/>
            <w:webHidden/>
          </w:rPr>
          <w:instrText xml:space="preserve"> PAGEREF _Toc58808396 \h </w:instrText>
        </w:r>
        <w:r w:rsidR="00F66C5C">
          <w:rPr>
            <w:noProof/>
            <w:webHidden/>
          </w:rPr>
        </w:r>
        <w:r w:rsidR="00F66C5C">
          <w:rPr>
            <w:noProof/>
            <w:webHidden/>
          </w:rPr>
          <w:fldChar w:fldCharType="separate"/>
        </w:r>
        <w:r w:rsidR="00F66C5C">
          <w:rPr>
            <w:noProof/>
            <w:webHidden/>
          </w:rPr>
          <w:t>21</w:t>
        </w:r>
        <w:r w:rsidR="00F66C5C">
          <w:rPr>
            <w:noProof/>
            <w:webHidden/>
          </w:rPr>
          <w:fldChar w:fldCharType="end"/>
        </w:r>
      </w:hyperlink>
    </w:p>
    <w:p w14:paraId="358DEA70" w14:textId="7C619EA7" w:rsidR="00F66C5C" w:rsidRDefault="002B3D7B">
      <w:pPr>
        <w:pStyle w:val="TOC4"/>
        <w:rPr>
          <w:rFonts w:asciiTheme="minorHAnsi" w:eastAsiaTheme="minorEastAsia" w:hAnsiTheme="minorHAnsi" w:cstheme="minorBidi"/>
          <w:noProof/>
          <w:sz w:val="22"/>
          <w:szCs w:val="22"/>
          <w:lang w:val="en-US" w:eastAsia="en-US"/>
        </w:rPr>
      </w:pPr>
      <w:hyperlink w:anchor="_Toc58808397" w:history="1">
        <w:r w:rsidR="00F66C5C" w:rsidRPr="00BE3676">
          <w:rPr>
            <w:rStyle w:val="Hyperlink"/>
            <w:noProof/>
          </w:rPr>
          <w:t>3.1.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Software Development Life Cycle (SDLC)</w:t>
        </w:r>
        <w:r w:rsidR="00F66C5C">
          <w:rPr>
            <w:noProof/>
            <w:webHidden/>
          </w:rPr>
          <w:tab/>
        </w:r>
        <w:r w:rsidR="00F66C5C">
          <w:rPr>
            <w:noProof/>
            <w:webHidden/>
          </w:rPr>
          <w:fldChar w:fldCharType="begin"/>
        </w:r>
        <w:r w:rsidR="00F66C5C">
          <w:rPr>
            <w:noProof/>
            <w:webHidden/>
          </w:rPr>
          <w:instrText xml:space="preserve"> PAGEREF _Toc58808397 \h </w:instrText>
        </w:r>
        <w:r w:rsidR="00F66C5C">
          <w:rPr>
            <w:noProof/>
            <w:webHidden/>
          </w:rPr>
        </w:r>
        <w:r w:rsidR="00F66C5C">
          <w:rPr>
            <w:noProof/>
            <w:webHidden/>
          </w:rPr>
          <w:fldChar w:fldCharType="separate"/>
        </w:r>
        <w:r w:rsidR="00F66C5C">
          <w:rPr>
            <w:noProof/>
            <w:webHidden/>
          </w:rPr>
          <w:t>33</w:t>
        </w:r>
        <w:r w:rsidR="00F66C5C">
          <w:rPr>
            <w:noProof/>
            <w:webHidden/>
          </w:rPr>
          <w:fldChar w:fldCharType="end"/>
        </w:r>
      </w:hyperlink>
    </w:p>
    <w:p w14:paraId="206798B1" w14:textId="3C5C5E1C" w:rsidR="00F66C5C" w:rsidRDefault="002B3D7B">
      <w:pPr>
        <w:pStyle w:val="TOC3"/>
        <w:rPr>
          <w:rFonts w:asciiTheme="minorHAnsi" w:eastAsiaTheme="minorEastAsia" w:hAnsiTheme="minorHAnsi" w:cstheme="minorBidi"/>
          <w:noProof/>
          <w:sz w:val="22"/>
          <w:szCs w:val="22"/>
          <w:lang w:val="en-US" w:eastAsia="en-US"/>
        </w:rPr>
      </w:pPr>
      <w:hyperlink w:anchor="_Toc58808398" w:history="1">
        <w:r w:rsidR="00F66C5C" w:rsidRPr="00BE3676">
          <w:rPr>
            <w:rStyle w:val="Hyperlink"/>
            <w:noProof/>
          </w:rPr>
          <w:t>3.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Model Analysis</w:t>
        </w:r>
        <w:r w:rsidR="00F66C5C">
          <w:rPr>
            <w:noProof/>
            <w:webHidden/>
          </w:rPr>
          <w:tab/>
        </w:r>
        <w:r w:rsidR="00F66C5C">
          <w:rPr>
            <w:noProof/>
            <w:webHidden/>
          </w:rPr>
          <w:fldChar w:fldCharType="begin"/>
        </w:r>
        <w:r w:rsidR="00F66C5C">
          <w:rPr>
            <w:noProof/>
            <w:webHidden/>
          </w:rPr>
          <w:instrText xml:space="preserve"> PAGEREF _Toc58808398 \h </w:instrText>
        </w:r>
        <w:r w:rsidR="00F66C5C">
          <w:rPr>
            <w:noProof/>
            <w:webHidden/>
          </w:rPr>
        </w:r>
        <w:r w:rsidR="00F66C5C">
          <w:rPr>
            <w:noProof/>
            <w:webHidden/>
          </w:rPr>
          <w:fldChar w:fldCharType="separate"/>
        </w:r>
        <w:r w:rsidR="00F66C5C">
          <w:rPr>
            <w:noProof/>
            <w:webHidden/>
          </w:rPr>
          <w:t>34</w:t>
        </w:r>
        <w:r w:rsidR="00F66C5C">
          <w:rPr>
            <w:noProof/>
            <w:webHidden/>
          </w:rPr>
          <w:fldChar w:fldCharType="end"/>
        </w:r>
      </w:hyperlink>
    </w:p>
    <w:p w14:paraId="41597526" w14:textId="123F8805" w:rsidR="00F66C5C" w:rsidRDefault="002B3D7B">
      <w:pPr>
        <w:pStyle w:val="TOC2"/>
        <w:rPr>
          <w:rFonts w:asciiTheme="minorHAnsi" w:eastAsiaTheme="minorEastAsia" w:hAnsiTheme="minorHAnsi" w:cstheme="minorBidi"/>
          <w:b w:val="0"/>
          <w:noProof/>
          <w:sz w:val="22"/>
          <w:szCs w:val="22"/>
          <w:lang w:val="en-US" w:eastAsia="en-US"/>
        </w:rPr>
      </w:pPr>
      <w:hyperlink w:anchor="_Toc58808399" w:history="1">
        <w:r w:rsidR="00F66C5C" w:rsidRPr="00BE3676">
          <w:rPr>
            <w:rStyle w:val="Hyperlink"/>
            <w:noProof/>
          </w:rPr>
          <w:t>4</w:t>
        </w:r>
        <w:r w:rsidR="00F66C5C">
          <w:rPr>
            <w:rFonts w:asciiTheme="minorHAnsi" w:eastAsiaTheme="minorEastAsia" w:hAnsiTheme="minorHAnsi" w:cstheme="minorBidi"/>
            <w:b w:val="0"/>
            <w:noProof/>
            <w:sz w:val="22"/>
            <w:szCs w:val="22"/>
            <w:lang w:val="en-US" w:eastAsia="en-US"/>
          </w:rPr>
          <w:tab/>
        </w:r>
        <w:r w:rsidR="00F66C5C" w:rsidRPr="00BE3676">
          <w:rPr>
            <w:rStyle w:val="Hyperlink"/>
            <w:noProof/>
          </w:rPr>
          <w:t>DESKTOP APPLICATION</w:t>
        </w:r>
        <w:r w:rsidR="00F66C5C">
          <w:rPr>
            <w:noProof/>
            <w:webHidden/>
          </w:rPr>
          <w:tab/>
        </w:r>
        <w:r w:rsidR="00F66C5C">
          <w:rPr>
            <w:noProof/>
            <w:webHidden/>
          </w:rPr>
          <w:fldChar w:fldCharType="begin"/>
        </w:r>
        <w:r w:rsidR="00F66C5C">
          <w:rPr>
            <w:noProof/>
            <w:webHidden/>
          </w:rPr>
          <w:instrText xml:space="preserve"> PAGEREF _Toc58808399 \h </w:instrText>
        </w:r>
        <w:r w:rsidR="00F66C5C">
          <w:rPr>
            <w:noProof/>
            <w:webHidden/>
          </w:rPr>
        </w:r>
        <w:r w:rsidR="00F66C5C">
          <w:rPr>
            <w:noProof/>
            <w:webHidden/>
          </w:rPr>
          <w:fldChar w:fldCharType="separate"/>
        </w:r>
        <w:r w:rsidR="00F66C5C">
          <w:rPr>
            <w:noProof/>
            <w:webHidden/>
          </w:rPr>
          <w:t>35</w:t>
        </w:r>
        <w:r w:rsidR="00F66C5C">
          <w:rPr>
            <w:noProof/>
            <w:webHidden/>
          </w:rPr>
          <w:fldChar w:fldCharType="end"/>
        </w:r>
      </w:hyperlink>
    </w:p>
    <w:p w14:paraId="1FF00B26" w14:textId="0BEF431F" w:rsidR="00F66C5C" w:rsidRDefault="002B3D7B">
      <w:pPr>
        <w:pStyle w:val="TOC3"/>
        <w:rPr>
          <w:rFonts w:asciiTheme="minorHAnsi" w:eastAsiaTheme="minorEastAsia" w:hAnsiTheme="minorHAnsi" w:cstheme="minorBidi"/>
          <w:noProof/>
          <w:sz w:val="22"/>
          <w:szCs w:val="22"/>
          <w:lang w:val="en-US" w:eastAsia="en-US"/>
        </w:rPr>
      </w:pPr>
      <w:hyperlink w:anchor="_Toc58808400" w:history="1">
        <w:r w:rsidR="00F66C5C" w:rsidRPr="00BE3676">
          <w:rPr>
            <w:rStyle w:val="Hyperlink"/>
            <w:noProof/>
          </w:rPr>
          <w:t>4.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Implementation of Desktop Module</w:t>
        </w:r>
        <w:r w:rsidR="00F66C5C">
          <w:rPr>
            <w:noProof/>
            <w:webHidden/>
          </w:rPr>
          <w:tab/>
        </w:r>
        <w:r w:rsidR="00F66C5C">
          <w:rPr>
            <w:noProof/>
            <w:webHidden/>
          </w:rPr>
          <w:fldChar w:fldCharType="begin"/>
        </w:r>
        <w:r w:rsidR="00F66C5C">
          <w:rPr>
            <w:noProof/>
            <w:webHidden/>
          </w:rPr>
          <w:instrText xml:space="preserve"> PAGEREF _Toc58808400 \h </w:instrText>
        </w:r>
        <w:r w:rsidR="00F66C5C">
          <w:rPr>
            <w:noProof/>
            <w:webHidden/>
          </w:rPr>
        </w:r>
        <w:r w:rsidR="00F66C5C">
          <w:rPr>
            <w:noProof/>
            <w:webHidden/>
          </w:rPr>
          <w:fldChar w:fldCharType="separate"/>
        </w:r>
        <w:r w:rsidR="00F66C5C">
          <w:rPr>
            <w:noProof/>
            <w:webHidden/>
          </w:rPr>
          <w:t>35</w:t>
        </w:r>
        <w:r w:rsidR="00F66C5C">
          <w:rPr>
            <w:noProof/>
            <w:webHidden/>
          </w:rPr>
          <w:fldChar w:fldCharType="end"/>
        </w:r>
      </w:hyperlink>
    </w:p>
    <w:p w14:paraId="56E86A33" w14:textId="40AFF9FD" w:rsidR="00F66C5C" w:rsidRDefault="002B3D7B">
      <w:pPr>
        <w:pStyle w:val="TOC4"/>
        <w:rPr>
          <w:rFonts w:asciiTheme="minorHAnsi" w:eastAsiaTheme="minorEastAsia" w:hAnsiTheme="minorHAnsi" w:cstheme="minorBidi"/>
          <w:noProof/>
          <w:sz w:val="22"/>
          <w:szCs w:val="22"/>
          <w:lang w:val="en-US" w:eastAsia="en-US"/>
        </w:rPr>
      </w:pPr>
      <w:hyperlink w:anchor="_Toc58808401" w:history="1">
        <w:r w:rsidR="00F66C5C" w:rsidRPr="00BE3676">
          <w:rPr>
            <w:rStyle w:val="Hyperlink"/>
            <w:noProof/>
          </w:rPr>
          <w:t>4.1.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Language and Framework</w:t>
        </w:r>
        <w:r w:rsidR="00F66C5C">
          <w:rPr>
            <w:noProof/>
            <w:webHidden/>
          </w:rPr>
          <w:tab/>
        </w:r>
        <w:r w:rsidR="00F66C5C">
          <w:rPr>
            <w:noProof/>
            <w:webHidden/>
          </w:rPr>
          <w:fldChar w:fldCharType="begin"/>
        </w:r>
        <w:r w:rsidR="00F66C5C">
          <w:rPr>
            <w:noProof/>
            <w:webHidden/>
          </w:rPr>
          <w:instrText xml:space="preserve"> PAGEREF _Toc58808401 \h </w:instrText>
        </w:r>
        <w:r w:rsidR="00F66C5C">
          <w:rPr>
            <w:noProof/>
            <w:webHidden/>
          </w:rPr>
        </w:r>
        <w:r w:rsidR="00F66C5C">
          <w:rPr>
            <w:noProof/>
            <w:webHidden/>
          </w:rPr>
          <w:fldChar w:fldCharType="separate"/>
        </w:r>
        <w:r w:rsidR="00F66C5C">
          <w:rPr>
            <w:noProof/>
            <w:webHidden/>
          </w:rPr>
          <w:t>35</w:t>
        </w:r>
        <w:r w:rsidR="00F66C5C">
          <w:rPr>
            <w:noProof/>
            <w:webHidden/>
          </w:rPr>
          <w:fldChar w:fldCharType="end"/>
        </w:r>
      </w:hyperlink>
    </w:p>
    <w:p w14:paraId="2D3F059D" w14:textId="760B853B" w:rsidR="00F66C5C" w:rsidRDefault="002B3D7B">
      <w:pPr>
        <w:pStyle w:val="TOC4"/>
        <w:rPr>
          <w:rFonts w:asciiTheme="minorHAnsi" w:eastAsiaTheme="minorEastAsia" w:hAnsiTheme="minorHAnsi" w:cstheme="minorBidi"/>
          <w:noProof/>
          <w:sz w:val="22"/>
          <w:szCs w:val="22"/>
          <w:lang w:val="en-US" w:eastAsia="en-US"/>
        </w:rPr>
      </w:pPr>
      <w:hyperlink w:anchor="_Toc58808402" w:history="1">
        <w:r w:rsidR="00F66C5C" w:rsidRPr="00BE3676">
          <w:rPr>
            <w:rStyle w:val="Hyperlink"/>
            <w:noProof/>
          </w:rPr>
          <w:t>4.1.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Activities and Fragments</w:t>
        </w:r>
        <w:r w:rsidR="00F66C5C">
          <w:rPr>
            <w:noProof/>
            <w:webHidden/>
          </w:rPr>
          <w:tab/>
        </w:r>
        <w:r w:rsidR="00F66C5C">
          <w:rPr>
            <w:noProof/>
            <w:webHidden/>
          </w:rPr>
          <w:fldChar w:fldCharType="begin"/>
        </w:r>
        <w:r w:rsidR="00F66C5C">
          <w:rPr>
            <w:noProof/>
            <w:webHidden/>
          </w:rPr>
          <w:instrText xml:space="preserve"> PAGEREF _Toc58808402 \h </w:instrText>
        </w:r>
        <w:r w:rsidR="00F66C5C">
          <w:rPr>
            <w:noProof/>
            <w:webHidden/>
          </w:rPr>
        </w:r>
        <w:r w:rsidR="00F66C5C">
          <w:rPr>
            <w:noProof/>
            <w:webHidden/>
          </w:rPr>
          <w:fldChar w:fldCharType="separate"/>
        </w:r>
        <w:r w:rsidR="00F66C5C">
          <w:rPr>
            <w:noProof/>
            <w:webHidden/>
          </w:rPr>
          <w:t>35</w:t>
        </w:r>
        <w:r w:rsidR="00F66C5C">
          <w:rPr>
            <w:noProof/>
            <w:webHidden/>
          </w:rPr>
          <w:fldChar w:fldCharType="end"/>
        </w:r>
      </w:hyperlink>
    </w:p>
    <w:p w14:paraId="65C71EC4" w14:textId="778132E0" w:rsidR="00F66C5C" w:rsidRDefault="002B3D7B">
      <w:pPr>
        <w:pStyle w:val="TOC4"/>
        <w:rPr>
          <w:rFonts w:asciiTheme="minorHAnsi" w:eastAsiaTheme="minorEastAsia" w:hAnsiTheme="minorHAnsi" w:cstheme="minorBidi"/>
          <w:noProof/>
          <w:sz w:val="22"/>
          <w:szCs w:val="22"/>
          <w:lang w:val="en-US" w:eastAsia="en-US"/>
        </w:rPr>
      </w:pPr>
      <w:hyperlink w:anchor="_Toc58808403" w:history="1">
        <w:r w:rsidR="00F66C5C" w:rsidRPr="00BE3676">
          <w:rPr>
            <w:rStyle w:val="Hyperlink"/>
            <w:noProof/>
          </w:rPr>
          <w:t>4.1.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Application Workflow Diagram</w:t>
        </w:r>
        <w:r w:rsidR="00F66C5C">
          <w:rPr>
            <w:noProof/>
            <w:webHidden/>
          </w:rPr>
          <w:tab/>
        </w:r>
        <w:r w:rsidR="00F66C5C">
          <w:rPr>
            <w:noProof/>
            <w:webHidden/>
          </w:rPr>
          <w:fldChar w:fldCharType="begin"/>
        </w:r>
        <w:r w:rsidR="00F66C5C">
          <w:rPr>
            <w:noProof/>
            <w:webHidden/>
          </w:rPr>
          <w:instrText xml:space="preserve"> PAGEREF _Toc58808403 \h </w:instrText>
        </w:r>
        <w:r w:rsidR="00F66C5C">
          <w:rPr>
            <w:noProof/>
            <w:webHidden/>
          </w:rPr>
        </w:r>
        <w:r w:rsidR="00F66C5C">
          <w:rPr>
            <w:noProof/>
            <w:webHidden/>
          </w:rPr>
          <w:fldChar w:fldCharType="separate"/>
        </w:r>
        <w:r w:rsidR="00F66C5C">
          <w:rPr>
            <w:noProof/>
            <w:webHidden/>
          </w:rPr>
          <w:t>42</w:t>
        </w:r>
        <w:r w:rsidR="00F66C5C">
          <w:rPr>
            <w:noProof/>
            <w:webHidden/>
          </w:rPr>
          <w:fldChar w:fldCharType="end"/>
        </w:r>
      </w:hyperlink>
    </w:p>
    <w:p w14:paraId="22F43107" w14:textId="60EA2E26" w:rsidR="00F66C5C" w:rsidRDefault="002B3D7B">
      <w:pPr>
        <w:pStyle w:val="TOC2"/>
        <w:rPr>
          <w:rFonts w:asciiTheme="minorHAnsi" w:eastAsiaTheme="minorEastAsia" w:hAnsiTheme="minorHAnsi" w:cstheme="minorBidi"/>
          <w:b w:val="0"/>
          <w:noProof/>
          <w:sz w:val="22"/>
          <w:szCs w:val="22"/>
          <w:lang w:val="en-US" w:eastAsia="en-US"/>
        </w:rPr>
      </w:pPr>
      <w:hyperlink w:anchor="_Toc58808404" w:history="1">
        <w:r w:rsidR="00F66C5C" w:rsidRPr="00BE3676">
          <w:rPr>
            <w:rStyle w:val="Hyperlink"/>
            <w:noProof/>
          </w:rPr>
          <w:t>5</w:t>
        </w:r>
        <w:r w:rsidR="00F66C5C">
          <w:rPr>
            <w:rFonts w:asciiTheme="minorHAnsi" w:eastAsiaTheme="minorEastAsia" w:hAnsiTheme="minorHAnsi" w:cstheme="minorBidi"/>
            <w:b w:val="0"/>
            <w:noProof/>
            <w:sz w:val="22"/>
            <w:szCs w:val="22"/>
            <w:lang w:val="en-US" w:eastAsia="en-US"/>
          </w:rPr>
          <w:tab/>
        </w:r>
        <w:r w:rsidR="00F66C5C" w:rsidRPr="00BE3676">
          <w:rPr>
            <w:rStyle w:val="Hyperlink"/>
            <w:noProof/>
          </w:rPr>
          <w:t>CONCLUSION AND RECOMMENDATIONS</w:t>
        </w:r>
        <w:r w:rsidR="00F66C5C">
          <w:rPr>
            <w:noProof/>
            <w:webHidden/>
          </w:rPr>
          <w:tab/>
        </w:r>
        <w:r w:rsidR="00F66C5C">
          <w:rPr>
            <w:noProof/>
            <w:webHidden/>
          </w:rPr>
          <w:fldChar w:fldCharType="begin"/>
        </w:r>
        <w:r w:rsidR="00F66C5C">
          <w:rPr>
            <w:noProof/>
            <w:webHidden/>
          </w:rPr>
          <w:instrText xml:space="preserve"> PAGEREF _Toc58808404 \h </w:instrText>
        </w:r>
        <w:r w:rsidR="00F66C5C">
          <w:rPr>
            <w:noProof/>
            <w:webHidden/>
          </w:rPr>
        </w:r>
        <w:r w:rsidR="00F66C5C">
          <w:rPr>
            <w:noProof/>
            <w:webHidden/>
          </w:rPr>
          <w:fldChar w:fldCharType="separate"/>
        </w:r>
        <w:r w:rsidR="00F66C5C">
          <w:rPr>
            <w:noProof/>
            <w:webHidden/>
          </w:rPr>
          <w:t>43</w:t>
        </w:r>
        <w:r w:rsidR="00F66C5C">
          <w:rPr>
            <w:noProof/>
            <w:webHidden/>
          </w:rPr>
          <w:fldChar w:fldCharType="end"/>
        </w:r>
      </w:hyperlink>
    </w:p>
    <w:p w14:paraId="0D099BA2" w14:textId="12443D79" w:rsidR="00F66C5C" w:rsidRDefault="002B3D7B">
      <w:pPr>
        <w:pStyle w:val="TOC3"/>
        <w:rPr>
          <w:rFonts w:asciiTheme="minorHAnsi" w:eastAsiaTheme="minorEastAsia" w:hAnsiTheme="minorHAnsi" w:cstheme="minorBidi"/>
          <w:noProof/>
          <w:sz w:val="22"/>
          <w:szCs w:val="22"/>
          <w:lang w:val="en-US" w:eastAsia="en-US"/>
        </w:rPr>
      </w:pPr>
      <w:hyperlink w:anchor="_Toc58808405" w:history="1">
        <w:r w:rsidR="00F66C5C" w:rsidRPr="00BE3676">
          <w:rPr>
            <w:rStyle w:val="Hyperlink"/>
            <w:noProof/>
          </w:rPr>
          <w:t>5.1</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Problems</w:t>
        </w:r>
        <w:r w:rsidR="00F66C5C">
          <w:rPr>
            <w:noProof/>
            <w:webHidden/>
          </w:rPr>
          <w:tab/>
        </w:r>
        <w:r w:rsidR="00F66C5C">
          <w:rPr>
            <w:noProof/>
            <w:webHidden/>
          </w:rPr>
          <w:fldChar w:fldCharType="begin"/>
        </w:r>
        <w:r w:rsidR="00F66C5C">
          <w:rPr>
            <w:noProof/>
            <w:webHidden/>
          </w:rPr>
          <w:instrText xml:space="preserve"> PAGEREF _Toc58808405 \h </w:instrText>
        </w:r>
        <w:r w:rsidR="00F66C5C">
          <w:rPr>
            <w:noProof/>
            <w:webHidden/>
          </w:rPr>
        </w:r>
        <w:r w:rsidR="00F66C5C">
          <w:rPr>
            <w:noProof/>
            <w:webHidden/>
          </w:rPr>
          <w:fldChar w:fldCharType="separate"/>
        </w:r>
        <w:r w:rsidR="00F66C5C">
          <w:rPr>
            <w:noProof/>
            <w:webHidden/>
          </w:rPr>
          <w:t>43</w:t>
        </w:r>
        <w:r w:rsidR="00F66C5C">
          <w:rPr>
            <w:noProof/>
            <w:webHidden/>
          </w:rPr>
          <w:fldChar w:fldCharType="end"/>
        </w:r>
      </w:hyperlink>
    </w:p>
    <w:p w14:paraId="44A45145" w14:textId="3B3F8B2F" w:rsidR="00F66C5C" w:rsidRDefault="002B3D7B">
      <w:pPr>
        <w:pStyle w:val="TOC3"/>
        <w:rPr>
          <w:rFonts w:asciiTheme="minorHAnsi" w:eastAsiaTheme="minorEastAsia" w:hAnsiTheme="minorHAnsi" w:cstheme="minorBidi"/>
          <w:noProof/>
          <w:sz w:val="22"/>
          <w:szCs w:val="22"/>
          <w:lang w:val="en-US" w:eastAsia="en-US"/>
        </w:rPr>
      </w:pPr>
      <w:hyperlink w:anchor="_Toc58808406" w:history="1">
        <w:r w:rsidR="00F66C5C" w:rsidRPr="00BE3676">
          <w:rPr>
            <w:rStyle w:val="Hyperlink"/>
            <w:noProof/>
          </w:rPr>
          <w:t>5.2</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Future Directions</w:t>
        </w:r>
        <w:r w:rsidR="00F66C5C">
          <w:rPr>
            <w:noProof/>
            <w:webHidden/>
          </w:rPr>
          <w:tab/>
        </w:r>
        <w:r w:rsidR="00F66C5C">
          <w:rPr>
            <w:noProof/>
            <w:webHidden/>
          </w:rPr>
          <w:fldChar w:fldCharType="begin"/>
        </w:r>
        <w:r w:rsidR="00F66C5C">
          <w:rPr>
            <w:noProof/>
            <w:webHidden/>
          </w:rPr>
          <w:instrText xml:space="preserve"> PAGEREF _Toc58808406 \h </w:instrText>
        </w:r>
        <w:r w:rsidR="00F66C5C">
          <w:rPr>
            <w:noProof/>
            <w:webHidden/>
          </w:rPr>
        </w:r>
        <w:r w:rsidR="00F66C5C">
          <w:rPr>
            <w:noProof/>
            <w:webHidden/>
          </w:rPr>
          <w:fldChar w:fldCharType="separate"/>
        </w:r>
        <w:r w:rsidR="00F66C5C">
          <w:rPr>
            <w:noProof/>
            <w:webHidden/>
          </w:rPr>
          <w:t>43</w:t>
        </w:r>
        <w:r w:rsidR="00F66C5C">
          <w:rPr>
            <w:noProof/>
            <w:webHidden/>
          </w:rPr>
          <w:fldChar w:fldCharType="end"/>
        </w:r>
      </w:hyperlink>
    </w:p>
    <w:p w14:paraId="6ECE9F7A" w14:textId="012C746C" w:rsidR="00F66C5C" w:rsidRDefault="002B3D7B">
      <w:pPr>
        <w:pStyle w:val="TOC3"/>
        <w:rPr>
          <w:rFonts w:asciiTheme="minorHAnsi" w:eastAsiaTheme="minorEastAsia" w:hAnsiTheme="minorHAnsi" w:cstheme="minorBidi"/>
          <w:noProof/>
          <w:sz w:val="22"/>
          <w:szCs w:val="22"/>
          <w:lang w:val="en-US" w:eastAsia="en-US"/>
        </w:rPr>
      </w:pPr>
      <w:hyperlink w:anchor="_Toc58808407" w:history="1">
        <w:r w:rsidR="00F66C5C" w:rsidRPr="00BE3676">
          <w:rPr>
            <w:rStyle w:val="Hyperlink"/>
            <w:noProof/>
          </w:rPr>
          <w:t>5.3</w:t>
        </w:r>
        <w:r w:rsidR="00F66C5C">
          <w:rPr>
            <w:rFonts w:asciiTheme="minorHAnsi" w:eastAsiaTheme="minorEastAsia" w:hAnsiTheme="minorHAnsi" w:cstheme="minorBidi"/>
            <w:noProof/>
            <w:sz w:val="22"/>
            <w:szCs w:val="22"/>
            <w:lang w:val="en-US" w:eastAsia="en-US"/>
          </w:rPr>
          <w:tab/>
        </w:r>
        <w:r w:rsidR="00F66C5C" w:rsidRPr="00BE3676">
          <w:rPr>
            <w:rStyle w:val="Hyperlink"/>
            <w:noProof/>
          </w:rPr>
          <w:t>Summary</w:t>
        </w:r>
        <w:r w:rsidR="00F66C5C">
          <w:rPr>
            <w:noProof/>
            <w:webHidden/>
          </w:rPr>
          <w:tab/>
        </w:r>
        <w:r w:rsidR="00F66C5C">
          <w:rPr>
            <w:noProof/>
            <w:webHidden/>
          </w:rPr>
          <w:fldChar w:fldCharType="begin"/>
        </w:r>
        <w:r w:rsidR="00F66C5C">
          <w:rPr>
            <w:noProof/>
            <w:webHidden/>
          </w:rPr>
          <w:instrText xml:space="preserve"> PAGEREF _Toc58808407 \h </w:instrText>
        </w:r>
        <w:r w:rsidR="00F66C5C">
          <w:rPr>
            <w:noProof/>
            <w:webHidden/>
          </w:rPr>
        </w:r>
        <w:r w:rsidR="00F66C5C">
          <w:rPr>
            <w:noProof/>
            <w:webHidden/>
          </w:rPr>
          <w:fldChar w:fldCharType="separate"/>
        </w:r>
        <w:r w:rsidR="00F66C5C">
          <w:rPr>
            <w:noProof/>
            <w:webHidden/>
          </w:rPr>
          <w:t>44</w:t>
        </w:r>
        <w:r w:rsidR="00F66C5C">
          <w:rPr>
            <w:noProof/>
            <w:webHidden/>
          </w:rPr>
          <w:fldChar w:fldCharType="end"/>
        </w:r>
      </w:hyperlink>
    </w:p>
    <w:p w14:paraId="07C8FC3E" w14:textId="58CD5BDF" w:rsidR="00F66C5C" w:rsidRDefault="002B3D7B">
      <w:pPr>
        <w:pStyle w:val="TOC2"/>
        <w:rPr>
          <w:rFonts w:asciiTheme="minorHAnsi" w:eastAsiaTheme="minorEastAsia" w:hAnsiTheme="minorHAnsi" w:cstheme="minorBidi"/>
          <w:b w:val="0"/>
          <w:noProof/>
          <w:sz w:val="22"/>
          <w:szCs w:val="22"/>
          <w:lang w:val="en-US" w:eastAsia="en-US"/>
        </w:rPr>
      </w:pPr>
      <w:hyperlink w:anchor="_Toc58808408" w:history="1">
        <w:r w:rsidR="00F66C5C" w:rsidRPr="00BE3676">
          <w:rPr>
            <w:rStyle w:val="Hyperlink"/>
            <w:noProof/>
          </w:rPr>
          <w:t>REFERENCES</w:t>
        </w:r>
        <w:r w:rsidR="00F66C5C">
          <w:rPr>
            <w:noProof/>
            <w:webHidden/>
          </w:rPr>
          <w:tab/>
        </w:r>
        <w:r w:rsidR="00F66C5C">
          <w:rPr>
            <w:noProof/>
            <w:webHidden/>
          </w:rPr>
          <w:fldChar w:fldCharType="begin"/>
        </w:r>
        <w:r w:rsidR="00F66C5C">
          <w:rPr>
            <w:noProof/>
            <w:webHidden/>
          </w:rPr>
          <w:instrText xml:space="preserve"> PAGEREF _Toc58808408 \h </w:instrText>
        </w:r>
        <w:r w:rsidR="00F66C5C">
          <w:rPr>
            <w:noProof/>
            <w:webHidden/>
          </w:rPr>
        </w:r>
        <w:r w:rsidR="00F66C5C">
          <w:rPr>
            <w:noProof/>
            <w:webHidden/>
          </w:rPr>
          <w:fldChar w:fldCharType="separate"/>
        </w:r>
        <w:r w:rsidR="00F66C5C">
          <w:rPr>
            <w:noProof/>
            <w:webHidden/>
          </w:rPr>
          <w:t>44</w:t>
        </w:r>
        <w:r w:rsidR="00F66C5C">
          <w:rPr>
            <w:noProof/>
            <w:webHidden/>
          </w:rPr>
          <w:fldChar w:fldCharType="end"/>
        </w:r>
      </w:hyperlink>
    </w:p>
    <w:p w14:paraId="44817FCF" w14:textId="19ED0AC8" w:rsidR="00F66C5C" w:rsidRDefault="002B3D7B">
      <w:pPr>
        <w:pStyle w:val="TOC2"/>
        <w:rPr>
          <w:rFonts w:asciiTheme="minorHAnsi" w:eastAsiaTheme="minorEastAsia" w:hAnsiTheme="minorHAnsi" w:cstheme="minorBidi"/>
          <w:b w:val="0"/>
          <w:noProof/>
          <w:sz w:val="22"/>
          <w:szCs w:val="22"/>
          <w:lang w:val="en-US" w:eastAsia="en-US"/>
        </w:rPr>
      </w:pPr>
      <w:hyperlink w:anchor="_Toc58808409" w:history="1">
        <w:r w:rsidR="00F66C5C" w:rsidRPr="00BE3676">
          <w:rPr>
            <w:rStyle w:val="Hyperlink"/>
            <w:noProof/>
          </w:rPr>
          <w:t>APPENDICES</w:t>
        </w:r>
        <w:r w:rsidR="00F66C5C">
          <w:rPr>
            <w:noProof/>
            <w:webHidden/>
          </w:rPr>
          <w:tab/>
        </w:r>
        <w:r w:rsidR="00F66C5C">
          <w:rPr>
            <w:noProof/>
            <w:webHidden/>
          </w:rPr>
          <w:fldChar w:fldCharType="begin"/>
        </w:r>
        <w:r w:rsidR="00F66C5C">
          <w:rPr>
            <w:noProof/>
            <w:webHidden/>
          </w:rPr>
          <w:instrText xml:space="preserve"> PAGEREF _Toc58808409 \h </w:instrText>
        </w:r>
        <w:r w:rsidR="00F66C5C">
          <w:rPr>
            <w:noProof/>
            <w:webHidden/>
          </w:rPr>
        </w:r>
        <w:r w:rsidR="00F66C5C">
          <w:rPr>
            <w:noProof/>
            <w:webHidden/>
          </w:rPr>
          <w:fldChar w:fldCharType="separate"/>
        </w:r>
        <w:r w:rsidR="00F66C5C">
          <w:rPr>
            <w:noProof/>
            <w:webHidden/>
          </w:rPr>
          <w:t>47</w:t>
        </w:r>
        <w:r w:rsidR="00F66C5C">
          <w:rPr>
            <w:noProof/>
            <w:webHidden/>
          </w:rPr>
          <w:fldChar w:fldCharType="end"/>
        </w:r>
      </w:hyperlink>
    </w:p>
    <w:p w14:paraId="4FB3949C" w14:textId="37110543" w:rsidR="0039059B" w:rsidRPr="006A7A36" w:rsidRDefault="008C012A" w:rsidP="00722084">
      <w:r w:rsidRPr="006A7A36">
        <w:fldChar w:fldCharType="end"/>
      </w:r>
    </w:p>
    <w:p w14:paraId="375911FE" w14:textId="77777777" w:rsidR="00472434" w:rsidRPr="006A7A36" w:rsidRDefault="00472434" w:rsidP="00722084"/>
    <w:p w14:paraId="6F1417A2" w14:textId="77777777" w:rsidR="00472434" w:rsidRPr="006A7A36" w:rsidRDefault="00472434" w:rsidP="00722084"/>
    <w:p w14:paraId="70DBA44D" w14:textId="77777777" w:rsidR="00472434" w:rsidRPr="006A7A36" w:rsidRDefault="00472434" w:rsidP="00722084"/>
    <w:p w14:paraId="353B00F4" w14:textId="77777777" w:rsidR="00472434" w:rsidRPr="006A7A36" w:rsidRDefault="00472434" w:rsidP="00722084"/>
    <w:p w14:paraId="33A06888" w14:textId="77777777" w:rsidR="00472434" w:rsidRPr="006A7A36" w:rsidRDefault="00472434" w:rsidP="00722084"/>
    <w:p w14:paraId="2BD705B8" w14:textId="77777777" w:rsidR="0097625A" w:rsidRPr="006A7A36" w:rsidRDefault="0097625A" w:rsidP="003C7BA7">
      <w:pPr>
        <w:jc w:val="center"/>
      </w:pPr>
      <w:r w:rsidRPr="006A7A36">
        <w:br w:type="page"/>
      </w:r>
      <w:r w:rsidRPr="006A7A36">
        <w:lastRenderedPageBreak/>
        <w:t>LIST OF TABLES</w:t>
      </w:r>
    </w:p>
    <w:p w14:paraId="7303354A" w14:textId="77777777" w:rsidR="00472434" w:rsidRPr="006A7A36" w:rsidRDefault="00472434" w:rsidP="00722084"/>
    <w:p w14:paraId="5D2042BB" w14:textId="77777777" w:rsidR="00320A3C" w:rsidRPr="006A7A36" w:rsidRDefault="00320A3C" w:rsidP="00722084"/>
    <w:p w14:paraId="39ACDAAC" w14:textId="77777777" w:rsidR="00320A3C" w:rsidRPr="006A7A36" w:rsidRDefault="00320A3C" w:rsidP="00722084"/>
    <w:p w14:paraId="374DD10D" w14:textId="77777777" w:rsidR="00472434" w:rsidRPr="006A7A36" w:rsidRDefault="00036CF4" w:rsidP="00043A73">
      <w:pPr>
        <w:tabs>
          <w:tab w:val="center" w:pos="648"/>
          <w:tab w:val="center" w:pos="3969"/>
          <w:tab w:val="center" w:pos="7848"/>
        </w:tabs>
        <w:rPr>
          <w:b/>
        </w:rPr>
      </w:pPr>
      <w:r w:rsidRPr="006A7A36">
        <w:rPr>
          <w:b/>
        </w:rPr>
        <w:tab/>
      </w:r>
      <w:r w:rsidR="00320A3C" w:rsidRPr="006A7A36">
        <w:rPr>
          <w:b/>
        </w:rPr>
        <w:t>TABLE</w:t>
      </w:r>
      <w:r w:rsidR="00320A3C" w:rsidRPr="006A7A36">
        <w:rPr>
          <w:b/>
        </w:rPr>
        <w:tab/>
        <w:t>TITLE</w:t>
      </w:r>
      <w:r w:rsidR="00320A3C" w:rsidRPr="006A7A36">
        <w:rPr>
          <w:b/>
        </w:rPr>
        <w:tab/>
        <w:t>PAGE</w:t>
      </w:r>
    </w:p>
    <w:p w14:paraId="2FD518F0" w14:textId="2501CCEF" w:rsidR="00124690" w:rsidRDefault="008C012A">
      <w:pPr>
        <w:pStyle w:val="TableofFigures"/>
        <w:rPr>
          <w:rFonts w:asciiTheme="minorHAnsi" w:eastAsiaTheme="minorEastAsia" w:hAnsiTheme="minorHAnsi" w:cstheme="minorBidi"/>
          <w:noProof/>
          <w:sz w:val="22"/>
          <w:szCs w:val="22"/>
          <w:lang w:val="en-US" w:eastAsia="en-US"/>
        </w:rPr>
      </w:pPr>
      <w:r w:rsidRPr="006A7A36">
        <w:fldChar w:fldCharType="begin"/>
      </w:r>
      <w:r w:rsidR="00036CF4" w:rsidRPr="006A7A36">
        <w:instrText xml:space="preserve"> TOC \h \z \c "Table" </w:instrText>
      </w:r>
      <w:r w:rsidRPr="006A7A36">
        <w:fldChar w:fldCharType="separate"/>
      </w:r>
      <w:hyperlink w:anchor="_Toc58808549" w:history="1">
        <w:r w:rsidR="00124690" w:rsidRPr="002B7DEE">
          <w:rPr>
            <w:rStyle w:val="Hyperlink"/>
            <w:noProof/>
          </w:rPr>
          <w:t>Table 2:1 Study on Posture Recoginition</w:t>
        </w:r>
        <w:r w:rsidR="00124690">
          <w:rPr>
            <w:noProof/>
            <w:webHidden/>
          </w:rPr>
          <w:tab/>
        </w:r>
        <w:r w:rsidR="00124690">
          <w:rPr>
            <w:noProof/>
            <w:webHidden/>
          </w:rPr>
          <w:fldChar w:fldCharType="begin"/>
        </w:r>
        <w:r w:rsidR="00124690">
          <w:rPr>
            <w:noProof/>
            <w:webHidden/>
          </w:rPr>
          <w:instrText xml:space="preserve"> PAGEREF _Toc58808549 \h </w:instrText>
        </w:r>
        <w:r w:rsidR="00124690">
          <w:rPr>
            <w:noProof/>
            <w:webHidden/>
          </w:rPr>
        </w:r>
        <w:r w:rsidR="00124690">
          <w:rPr>
            <w:noProof/>
            <w:webHidden/>
          </w:rPr>
          <w:fldChar w:fldCharType="separate"/>
        </w:r>
        <w:r w:rsidR="00124690">
          <w:rPr>
            <w:noProof/>
            <w:webHidden/>
          </w:rPr>
          <w:t>8</w:t>
        </w:r>
        <w:r w:rsidR="00124690">
          <w:rPr>
            <w:noProof/>
            <w:webHidden/>
          </w:rPr>
          <w:fldChar w:fldCharType="end"/>
        </w:r>
      </w:hyperlink>
    </w:p>
    <w:p w14:paraId="1D2A8D73" w14:textId="7939E113" w:rsidR="00124690" w:rsidRDefault="002B3D7B">
      <w:pPr>
        <w:pStyle w:val="TableofFigures"/>
        <w:rPr>
          <w:rFonts w:asciiTheme="minorHAnsi" w:eastAsiaTheme="minorEastAsia" w:hAnsiTheme="minorHAnsi" w:cstheme="minorBidi"/>
          <w:noProof/>
          <w:sz w:val="22"/>
          <w:szCs w:val="22"/>
          <w:lang w:val="en-US" w:eastAsia="en-US"/>
        </w:rPr>
      </w:pPr>
      <w:hyperlink w:anchor="_Toc58808550" w:history="1">
        <w:r w:rsidR="00124690" w:rsidRPr="002B7DEE">
          <w:rPr>
            <w:rStyle w:val="Hyperlink"/>
            <w:noProof/>
          </w:rPr>
          <w:t>Table 2 Dataset Collections</w:t>
        </w:r>
        <w:r w:rsidR="00124690">
          <w:rPr>
            <w:noProof/>
            <w:webHidden/>
          </w:rPr>
          <w:tab/>
        </w:r>
        <w:r w:rsidR="00124690">
          <w:rPr>
            <w:noProof/>
            <w:webHidden/>
          </w:rPr>
          <w:fldChar w:fldCharType="begin"/>
        </w:r>
        <w:r w:rsidR="00124690">
          <w:rPr>
            <w:noProof/>
            <w:webHidden/>
          </w:rPr>
          <w:instrText xml:space="preserve"> PAGEREF _Toc58808550 \h </w:instrText>
        </w:r>
        <w:r w:rsidR="00124690">
          <w:rPr>
            <w:noProof/>
            <w:webHidden/>
          </w:rPr>
        </w:r>
        <w:r w:rsidR="00124690">
          <w:rPr>
            <w:noProof/>
            <w:webHidden/>
          </w:rPr>
          <w:fldChar w:fldCharType="separate"/>
        </w:r>
        <w:r w:rsidR="00124690">
          <w:rPr>
            <w:noProof/>
            <w:webHidden/>
          </w:rPr>
          <w:t>23</w:t>
        </w:r>
        <w:r w:rsidR="00124690">
          <w:rPr>
            <w:noProof/>
            <w:webHidden/>
          </w:rPr>
          <w:fldChar w:fldCharType="end"/>
        </w:r>
      </w:hyperlink>
    </w:p>
    <w:p w14:paraId="6F7F0E4E" w14:textId="04813B97" w:rsidR="00472434" w:rsidRPr="006A7A36" w:rsidRDefault="008C012A" w:rsidP="00722084">
      <w:r w:rsidRPr="006A7A36">
        <w:fldChar w:fldCharType="end"/>
      </w:r>
    </w:p>
    <w:p w14:paraId="7854A99D" w14:textId="77777777" w:rsidR="0097625A" w:rsidRPr="006A7A36" w:rsidRDefault="0097625A" w:rsidP="00722084"/>
    <w:p w14:paraId="62FBDFCC" w14:textId="77777777" w:rsidR="00E22440" w:rsidRPr="006A7A36" w:rsidRDefault="00E22440" w:rsidP="00722084"/>
    <w:p w14:paraId="73C5875F" w14:textId="77777777" w:rsidR="00E22440" w:rsidRPr="006A7A36" w:rsidRDefault="00E22440" w:rsidP="00722084"/>
    <w:p w14:paraId="7BE747C9" w14:textId="77777777" w:rsidR="00E22440" w:rsidRPr="006A7A36" w:rsidRDefault="00E22440" w:rsidP="00722084"/>
    <w:p w14:paraId="72B9E905" w14:textId="77777777" w:rsidR="00E22440" w:rsidRPr="006A7A36" w:rsidRDefault="00E22440" w:rsidP="00722084"/>
    <w:p w14:paraId="612D6085" w14:textId="77777777" w:rsidR="00E22440" w:rsidRPr="006A7A36" w:rsidRDefault="00E22440" w:rsidP="00722084"/>
    <w:p w14:paraId="24DCCA53" w14:textId="77777777" w:rsidR="00E22440" w:rsidRPr="006A7A36" w:rsidRDefault="00E22440" w:rsidP="00722084"/>
    <w:p w14:paraId="454A9D3B" w14:textId="77777777" w:rsidR="0097625A" w:rsidRPr="006A7A36" w:rsidRDefault="0097625A" w:rsidP="0097625A">
      <w:pPr>
        <w:jc w:val="center"/>
      </w:pPr>
      <w:r w:rsidRPr="006A7A36">
        <w:br w:type="page"/>
      </w:r>
    </w:p>
    <w:p w14:paraId="5A7EBA6C" w14:textId="77777777" w:rsidR="0097625A" w:rsidRPr="006A7A36" w:rsidRDefault="0097625A" w:rsidP="0097625A">
      <w:pPr>
        <w:jc w:val="center"/>
      </w:pPr>
    </w:p>
    <w:p w14:paraId="4AC2A0D8" w14:textId="77777777" w:rsidR="0097625A" w:rsidRPr="006A7A36" w:rsidRDefault="0097625A" w:rsidP="0097625A">
      <w:pPr>
        <w:jc w:val="center"/>
      </w:pPr>
    </w:p>
    <w:p w14:paraId="27A14F9E" w14:textId="1AE1DF9A" w:rsidR="0097625A" w:rsidRPr="006A7A36" w:rsidRDefault="0097625A" w:rsidP="00F27C13">
      <w:pPr>
        <w:pStyle w:val="Heading9"/>
      </w:pPr>
      <w:bookmarkStart w:id="9" w:name="_Toc58808415"/>
      <w:r w:rsidRPr="006A7A36">
        <w:t>LIST OF FIGURES</w:t>
      </w:r>
      <w:bookmarkEnd w:id="9"/>
    </w:p>
    <w:p w14:paraId="72782F5F" w14:textId="77777777" w:rsidR="00D25BDE" w:rsidRPr="006A7A36" w:rsidRDefault="00D25BDE" w:rsidP="00D25BDE"/>
    <w:p w14:paraId="07BE3A97" w14:textId="77777777" w:rsidR="00D25BDE" w:rsidRPr="006A7A36" w:rsidRDefault="00D25BDE" w:rsidP="00D25BDE"/>
    <w:p w14:paraId="27DA55B3" w14:textId="77777777" w:rsidR="00D25BDE" w:rsidRPr="006A7A36" w:rsidRDefault="00D25BDE" w:rsidP="00D25BDE"/>
    <w:p w14:paraId="7E167942" w14:textId="77777777" w:rsidR="00D25BDE" w:rsidRPr="006A7A36" w:rsidRDefault="00D25BDE" w:rsidP="00043A73">
      <w:pPr>
        <w:tabs>
          <w:tab w:val="center" w:pos="648"/>
          <w:tab w:val="center" w:pos="3969"/>
          <w:tab w:val="center" w:pos="7848"/>
        </w:tabs>
        <w:rPr>
          <w:b/>
        </w:rPr>
      </w:pPr>
      <w:r w:rsidRPr="006A7A36">
        <w:rPr>
          <w:b/>
        </w:rPr>
        <w:tab/>
        <w:t>FIGURE</w:t>
      </w:r>
      <w:r w:rsidRPr="006A7A36">
        <w:rPr>
          <w:b/>
        </w:rPr>
        <w:tab/>
        <w:t>TITLE</w:t>
      </w:r>
      <w:r w:rsidRPr="006A7A36">
        <w:rPr>
          <w:b/>
        </w:rPr>
        <w:tab/>
        <w:t>PAGE</w:t>
      </w:r>
    </w:p>
    <w:p w14:paraId="6EE44A09" w14:textId="5333F871" w:rsidR="00BE01AA" w:rsidRDefault="008C012A">
      <w:pPr>
        <w:pStyle w:val="TableofFigures"/>
        <w:rPr>
          <w:rFonts w:asciiTheme="minorHAnsi" w:eastAsiaTheme="minorEastAsia" w:hAnsiTheme="minorHAnsi" w:cstheme="minorBidi"/>
          <w:noProof/>
          <w:sz w:val="22"/>
          <w:szCs w:val="22"/>
          <w:lang w:val="en-US" w:eastAsia="en-US"/>
        </w:rPr>
      </w:pPr>
      <w:r w:rsidRPr="006A7A36">
        <w:fldChar w:fldCharType="begin"/>
      </w:r>
      <w:r w:rsidR="00D25BDE" w:rsidRPr="006A7A36">
        <w:instrText xml:space="preserve"> TOC \h \z \c "Figure" </w:instrText>
      </w:r>
      <w:r w:rsidRPr="006A7A36">
        <w:fldChar w:fldCharType="separate"/>
      </w:r>
      <w:hyperlink w:anchor="_Toc58808849" w:history="1">
        <w:r w:rsidR="00BE01AA" w:rsidRPr="00A4122A">
          <w:rPr>
            <w:rStyle w:val="Hyperlink"/>
            <w:noProof/>
          </w:rPr>
          <w:t>Figure 1:1 Plank</w:t>
        </w:r>
        <w:r w:rsidR="00BE01AA">
          <w:rPr>
            <w:noProof/>
            <w:webHidden/>
          </w:rPr>
          <w:tab/>
        </w:r>
        <w:r w:rsidR="00BE01AA">
          <w:rPr>
            <w:noProof/>
            <w:webHidden/>
          </w:rPr>
          <w:fldChar w:fldCharType="begin"/>
        </w:r>
        <w:r w:rsidR="00BE01AA">
          <w:rPr>
            <w:noProof/>
            <w:webHidden/>
          </w:rPr>
          <w:instrText xml:space="preserve"> PAGEREF _Toc58808849 \h </w:instrText>
        </w:r>
        <w:r w:rsidR="00BE01AA">
          <w:rPr>
            <w:noProof/>
            <w:webHidden/>
          </w:rPr>
        </w:r>
        <w:r w:rsidR="00BE01AA">
          <w:rPr>
            <w:noProof/>
            <w:webHidden/>
          </w:rPr>
          <w:fldChar w:fldCharType="separate"/>
        </w:r>
        <w:r w:rsidR="00BE01AA">
          <w:rPr>
            <w:noProof/>
            <w:webHidden/>
          </w:rPr>
          <w:t>4</w:t>
        </w:r>
        <w:r w:rsidR="00BE01AA">
          <w:rPr>
            <w:noProof/>
            <w:webHidden/>
          </w:rPr>
          <w:fldChar w:fldCharType="end"/>
        </w:r>
      </w:hyperlink>
    </w:p>
    <w:p w14:paraId="46F91C3A" w14:textId="56E6405F" w:rsidR="00BE01AA" w:rsidRDefault="002B3D7B">
      <w:pPr>
        <w:pStyle w:val="TableofFigures"/>
        <w:rPr>
          <w:rFonts w:asciiTheme="minorHAnsi" w:eastAsiaTheme="minorEastAsia" w:hAnsiTheme="minorHAnsi" w:cstheme="minorBidi"/>
          <w:noProof/>
          <w:sz w:val="22"/>
          <w:szCs w:val="22"/>
          <w:lang w:val="en-US" w:eastAsia="en-US"/>
        </w:rPr>
      </w:pPr>
      <w:hyperlink w:anchor="_Toc58808850" w:history="1">
        <w:r w:rsidR="00BE01AA" w:rsidRPr="00A4122A">
          <w:rPr>
            <w:rStyle w:val="Hyperlink"/>
            <w:noProof/>
          </w:rPr>
          <w:t>Figure 1:2 Warrior</w:t>
        </w:r>
        <w:r w:rsidR="00BE01AA">
          <w:rPr>
            <w:noProof/>
            <w:webHidden/>
          </w:rPr>
          <w:tab/>
        </w:r>
        <w:r w:rsidR="00BE01AA">
          <w:rPr>
            <w:noProof/>
            <w:webHidden/>
          </w:rPr>
          <w:fldChar w:fldCharType="begin"/>
        </w:r>
        <w:r w:rsidR="00BE01AA">
          <w:rPr>
            <w:noProof/>
            <w:webHidden/>
          </w:rPr>
          <w:instrText xml:space="preserve"> PAGEREF _Toc58808850 \h </w:instrText>
        </w:r>
        <w:r w:rsidR="00BE01AA">
          <w:rPr>
            <w:noProof/>
            <w:webHidden/>
          </w:rPr>
        </w:r>
        <w:r w:rsidR="00BE01AA">
          <w:rPr>
            <w:noProof/>
            <w:webHidden/>
          </w:rPr>
          <w:fldChar w:fldCharType="separate"/>
        </w:r>
        <w:r w:rsidR="00BE01AA">
          <w:rPr>
            <w:noProof/>
            <w:webHidden/>
          </w:rPr>
          <w:t>4</w:t>
        </w:r>
        <w:r w:rsidR="00BE01AA">
          <w:rPr>
            <w:noProof/>
            <w:webHidden/>
          </w:rPr>
          <w:fldChar w:fldCharType="end"/>
        </w:r>
      </w:hyperlink>
    </w:p>
    <w:p w14:paraId="5DBCB8B5" w14:textId="76A7AB35" w:rsidR="00BE01AA" w:rsidRDefault="002B3D7B">
      <w:pPr>
        <w:pStyle w:val="TableofFigures"/>
        <w:rPr>
          <w:rFonts w:asciiTheme="minorHAnsi" w:eastAsiaTheme="minorEastAsia" w:hAnsiTheme="minorHAnsi" w:cstheme="minorBidi"/>
          <w:noProof/>
          <w:sz w:val="22"/>
          <w:szCs w:val="22"/>
          <w:lang w:val="en-US" w:eastAsia="en-US"/>
        </w:rPr>
      </w:pPr>
      <w:hyperlink w:anchor="_Toc58808851" w:history="1">
        <w:r w:rsidR="00BE01AA" w:rsidRPr="00A4122A">
          <w:rPr>
            <w:rStyle w:val="Hyperlink"/>
            <w:noProof/>
          </w:rPr>
          <w:t>Figure 1:3 Reverse Warrior</w:t>
        </w:r>
        <w:r w:rsidR="00BE01AA">
          <w:rPr>
            <w:noProof/>
            <w:webHidden/>
          </w:rPr>
          <w:tab/>
        </w:r>
        <w:r w:rsidR="00BE01AA">
          <w:rPr>
            <w:noProof/>
            <w:webHidden/>
          </w:rPr>
          <w:fldChar w:fldCharType="begin"/>
        </w:r>
        <w:r w:rsidR="00BE01AA">
          <w:rPr>
            <w:noProof/>
            <w:webHidden/>
          </w:rPr>
          <w:instrText xml:space="preserve"> PAGEREF _Toc58808851 \h </w:instrText>
        </w:r>
        <w:r w:rsidR="00BE01AA">
          <w:rPr>
            <w:noProof/>
            <w:webHidden/>
          </w:rPr>
        </w:r>
        <w:r w:rsidR="00BE01AA">
          <w:rPr>
            <w:noProof/>
            <w:webHidden/>
          </w:rPr>
          <w:fldChar w:fldCharType="separate"/>
        </w:r>
        <w:r w:rsidR="00BE01AA">
          <w:rPr>
            <w:noProof/>
            <w:webHidden/>
          </w:rPr>
          <w:t>5</w:t>
        </w:r>
        <w:r w:rsidR="00BE01AA">
          <w:rPr>
            <w:noProof/>
            <w:webHidden/>
          </w:rPr>
          <w:fldChar w:fldCharType="end"/>
        </w:r>
      </w:hyperlink>
    </w:p>
    <w:p w14:paraId="2C06D737" w14:textId="77D3DC5E" w:rsidR="00BE01AA" w:rsidRDefault="002B3D7B">
      <w:pPr>
        <w:pStyle w:val="TableofFigures"/>
        <w:rPr>
          <w:rFonts w:asciiTheme="minorHAnsi" w:eastAsiaTheme="minorEastAsia" w:hAnsiTheme="minorHAnsi" w:cstheme="minorBidi"/>
          <w:noProof/>
          <w:sz w:val="22"/>
          <w:szCs w:val="22"/>
          <w:lang w:val="en-US" w:eastAsia="en-US"/>
        </w:rPr>
      </w:pPr>
      <w:hyperlink w:anchor="_Toc58808852" w:history="1">
        <w:r w:rsidR="00BE01AA" w:rsidRPr="00A4122A">
          <w:rPr>
            <w:rStyle w:val="Hyperlink"/>
            <w:noProof/>
          </w:rPr>
          <w:t>Figure 2:1 Structure of the Literature Review</w:t>
        </w:r>
        <w:r w:rsidR="00BE01AA">
          <w:rPr>
            <w:noProof/>
            <w:webHidden/>
          </w:rPr>
          <w:tab/>
        </w:r>
        <w:r w:rsidR="00BE01AA">
          <w:rPr>
            <w:noProof/>
            <w:webHidden/>
          </w:rPr>
          <w:fldChar w:fldCharType="begin"/>
        </w:r>
        <w:r w:rsidR="00BE01AA">
          <w:rPr>
            <w:noProof/>
            <w:webHidden/>
          </w:rPr>
          <w:instrText xml:space="preserve"> PAGEREF _Toc58808852 \h </w:instrText>
        </w:r>
        <w:r w:rsidR="00BE01AA">
          <w:rPr>
            <w:noProof/>
            <w:webHidden/>
          </w:rPr>
        </w:r>
        <w:r w:rsidR="00BE01AA">
          <w:rPr>
            <w:noProof/>
            <w:webHidden/>
          </w:rPr>
          <w:fldChar w:fldCharType="separate"/>
        </w:r>
        <w:r w:rsidR="00BE01AA">
          <w:rPr>
            <w:noProof/>
            <w:webHidden/>
          </w:rPr>
          <w:t>6</w:t>
        </w:r>
        <w:r w:rsidR="00BE01AA">
          <w:rPr>
            <w:noProof/>
            <w:webHidden/>
          </w:rPr>
          <w:fldChar w:fldCharType="end"/>
        </w:r>
      </w:hyperlink>
    </w:p>
    <w:p w14:paraId="1D7B1C32" w14:textId="701A6F9B" w:rsidR="00BE01AA" w:rsidRDefault="002B3D7B">
      <w:pPr>
        <w:pStyle w:val="TableofFigures"/>
        <w:rPr>
          <w:rFonts w:asciiTheme="minorHAnsi" w:eastAsiaTheme="minorEastAsia" w:hAnsiTheme="minorHAnsi" w:cstheme="minorBidi"/>
          <w:noProof/>
          <w:sz w:val="22"/>
          <w:szCs w:val="22"/>
          <w:lang w:val="en-US" w:eastAsia="en-US"/>
        </w:rPr>
      </w:pPr>
      <w:hyperlink w:anchor="_Toc58808853" w:history="1">
        <w:r w:rsidR="00BE01AA" w:rsidRPr="00A4122A">
          <w:rPr>
            <w:rStyle w:val="Hyperlink"/>
            <w:noProof/>
          </w:rPr>
          <w:t>Figure 2:2 Angular Displacement Maps</w:t>
        </w:r>
        <w:r w:rsidR="00BE01AA">
          <w:rPr>
            <w:noProof/>
            <w:webHidden/>
          </w:rPr>
          <w:tab/>
        </w:r>
        <w:r w:rsidR="00BE01AA">
          <w:rPr>
            <w:noProof/>
            <w:webHidden/>
          </w:rPr>
          <w:fldChar w:fldCharType="begin"/>
        </w:r>
        <w:r w:rsidR="00BE01AA">
          <w:rPr>
            <w:noProof/>
            <w:webHidden/>
          </w:rPr>
          <w:instrText xml:space="preserve"> PAGEREF _Toc58808853 \h </w:instrText>
        </w:r>
        <w:r w:rsidR="00BE01AA">
          <w:rPr>
            <w:noProof/>
            <w:webHidden/>
          </w:rPr>
        </w:r>
        <w:r w:rsidR="00BE01AA">
          <w:rPr>
            <w:noProof/>
            <w:webHidden/>
          </w:rPr>
          <w:fldChar w:fldCharType="separate"/>
        </w:r>
        <w:r w:rsidR="00BE01AA">
          <w:rPr>
            <w:noProof/>
            <w:webHidden/>
          </w:rPr>
          <w:t>16</w:t>
        </w:r>
        <w:r w:rsidR="00BE01AA">
          <w:rPr>
            <w:noProof/>
            <w:webHidden/>
          </w:rPr>
          <w:fldChar w:fldCharType="end"/>
        </w:r>
      </w:hyperlink>
    </w:p>
    <w:p w14:paraId="16F55B05" w14:textId="2C445D7A" w:rsidR="00BE01AA" w:rsidRDefault="002B3D7B">
      <w:pPr>
        <w:pStyle w:val="TableofFigures"/>
        <w:rPr>
          <w:rFonts w:asciiTheme="minorHAnsi" w:eastAsiaTheme="minorEastAsia" w:hAnsiTheme="minorHAnsi" w:cstheme="minorBidi"/>
          <w:noProof/>
          <w:sz w:val="22"/>
          <w:szCs w:val="22"/>
          <w:lang w:val="en-US" w:eastAsia="en-US"/>
        </w:rPr>
      </w:pPr>
      <w:hyperlink w:anchor="_Toc58808854" w:history="1">
        <w:r w:rsidR="00BE01AA" w:rsidRPr="00A4122A">
          <w:rPr>
            <w:rStyle w:val="Hyperlink"/>
            <w:noProof/>
          </w:rPr>
          <w:t>Figure 2:3 Sensor Based &amp; Optical Camera Based Methods</w:t>
        </w:r>
        <w:r w:rsidR="00BE01AA">
          <w:rPr>
            <w:noProof/>
            <w:webHidden/>
          </w:rPr>
          <w:tab/>
        </w:r>
        <w:r w:rsidR="00BE01AA">
          <w:rPr>
            <w:noProof/>
            <w:webHidden/>
          </w:rPr>
          <w:fldChar w:fldCharType="begin"/>
        </w:r>
        <w:r w:rsidR="00BE01AA">
          <w:rPr>
            <w:noProof/>
            <w:webHidden/>
          </w:rPr>
          <w:instrText xml:space="preserve"> PAGEREF _Toc58808854 \h </w:instrText>
        </w:r>
        <w:r w:rsidR="00BE01AA">
          <w:rPr>
            <w:noProof/>
            <w:webHidden/>
          </w:rPr>
        </w:r>
        <w:r w:rsidR="00BE01AA">
          <w:rPr>
            <w:noProof/>
            <w:webHidden/>
          </w:rPr>
          <w:fldChar w:fldCharType="separate"/>
        </w:r>
        <w:r w:rsidR="00BE01AA">
          <w:rPr>
            <w:noProof/>
            <w:webHidden/>
          </w:rPr>
          <w:t>17</w:t>
        </w:r>
        <w:r w:rsidR="00BE01AA">
          <w:rPr>
            <w:noProof/>
            <w:webHidden/>
          </w:rPr>
          <w:fldChar w:fldCharType="end"/>
        </w:r>
      </w:hyperlink>
    </w:p>
    <w:p w14:paraId="5DB192C6" w14:textId="03B40A00" w:rsidR="00BE01AA" w:rsidRDefault="002B3D7B">
      <w:pPr>
        <w:pStyle w:val="TableofFigures"/>
        <w:rPr>
          <w:rFonts w:asciiTheme="minorHAnsi" w:eastAsiaTheme="minorEastAsia" w:hAnsiTheme="minorHAnsi" w:cstheme="minorBidi"/>
          <w:noProof/>
          <w:sz w:val="22"/>
          <w:szCs w:val="22"/>
          <w:lang w:val="en-US" w:eastAsia="en-US"/>
        </w:rPr>
      </w:pPr>
      <w:hyperlink w:anchor="_Toc58808855" w:history="1">
        <w:r w:rsidR="00BE01AA" w:rsidRPr="00A4122A">
          <w:rPr>
            <w:rStyle w:val="Hyperlink"/>
            <w:noProof/>
          </w:rPr>
          <w:t>Figure 2:4 Iterative Model</w:t>
        </w:r>
        <w:r w:rsidR="00BE01AA">
          <w:rPr>
            <w:noProof/>
            <w:webHidden/>
          </w:rPr>
          <w:tab/>
        </w:r>
        <w:r w:rsidR="00BE01AA">
          <w:rPr>
            <w:noProof/>
            <w:webHidden/>
          </w:rPr>
          <w:fldChar w:fldCharType="begin"/>
        </w:r>
        <w:r w:rsidR="00BE01AA">
          <w:rPr>
            <w:noProof/>
            <w:webHidden/>
          </w:rPr>
          <w:instrText xml:space="preserve"> PAGEREF _Toc58808855 \h </w:instrText>
        </w:r>
        <w:r w:rsidR="00BE01AA">
          <w:rPr>
            <w:noProof/>
            <w:webHidden/>
          </w:rPr>
        </w:r>
        <w:r w:rsidR="00BE01AA">
          <w:rPr>
            <w:noProof/>
            <w:webHidden/>
          </w:rPr>
          <w:fldChar w:fldCharType="separate"/>
        </w:r>
        <w:r w:rsidR="00BE01AA">
          <w:rPr>
            <w:noProof/>
            <w:webHidden/>
          </w:rPr>
          <w:t>19</w:t>
        </w:r>
        <w:r w:rsidR="00BE01AA">
          <w:rPr>
            <w:noProof/>
            <w:webHidden/>
          </w:rPr>
          <w:fldChar w:fldCharType="end"/>
        </w:r>
      </w:hyperlink>
    </w:p>
    <w:p w14:paraId="0058AC78" w14:textId="4F6BAF2C" w:rsidR="00BE01AA" w:rsidRDefault="002B3D7B">
      <w:pPr>
        <w:pStyle w:val="TableofFigures"/>
        <w:rPr>
          <w:rFonts w:asciiTheme="minorHAnsi" w:eastAsiaTheme="minorEastAsia" w:hAnsiTheme="minorHAnsi" w:cstheme="minorBidi"/>
          <w:noProof/>
          <w:sz w:val="22"/>
          <w:szCs w:val="22"/>
          <w:lang w:val="en-US" w:eastAsia="en-US"/>
        </w:rPr>
      </w:pPr>
      <w:hyperlink w:anchor="_Toc58808856" w:history="1">
        <w:r w:rsidR="00BE01AA" w:rsidRPr="00A4122A">
          <w:rPr>
            <w:rStyle w:val="Hyperlink"/>
            <w:noProof/>
          </w:rPr>
          <w:t>Figure 2:5 Deep Learning &amp; Iterative Methodology</w:t>
        </w:r>
        <w:r w:rsidR="00BE01AA">
          <w:rPr>
            <w:noProof/>
            <w:webHidden/>
          </w:rPr>
          <w:tab/>
        </w:r>
        <w:r w:rsidR="00BE01AA">
          <w:rPr>
            <w:noProof/>
            <w:webHidden/>
          </w:rPr>
          <w:fldChar w:fldCharType="begin"/>
        </w:r>
        <w:r w:rsidR="00BE01AA">
          <w:rPr>
            <w:noProof/>
            <w:webHidden/>
          </w:rPr>
          <w:instrText xml:space="preserve"> PAGEREF _Toc58808856 \h </w:instrText>
        </w:r>
        <w:r w:rsidR="00BE01AA">
          <w:rPr>
            <w:noProof/>
            <w:webHidden/>
          </w:rPr>
        </w:r>
        <w:r w:rsidR="00BE01AA">
          <w:rPr>
            <w:noProof/>
            <w:webHidden/>
          </w:rPr>
          <w:fldChar w:fldCharType="separate"/>
        </w:r>
        <w:r w:rsidR="00BE01AA">
          <w:rPr>
            <w:noProof/>
            <w:webHidden/>
          </w:rPr>
          <w:t>20</w:t>
        </w:r>
        <w:r w:rsidR="00BE01AA">
          <w:rPr>
            <w:noProof/>
            <w:webHidden/>
          </w:rPr>
          <w:fldChar w:fldCharType="end"/>
        </w:r>
      </w:hyperlink>
    </w:p>
    <w:p w14:paraId="64DD38B4" w14:textId="05C2C1E8" w:rsidR="00BE01AA" w:rsidRDefault="002B3D7B">
      <w:pPr>
        <w:pStyle w:val="TableofFigures"/>
        <w:rPr>
          <w:rFonts w:asciiTheme="minorHAnsi" w:eastAsiaTheme="minorEastAsia" w:hAnsiTheme="minorHAnsi" w:cstheme="minorBidi"/>
          <w:noProof/>
          <w:sz w:val="22"/>
          <w:szCs w:val="22"/>
          <w:lang w:val="en-US" w:eastAsia="en-US"/>
        </w:rPr>
      </w:pPr>
      <w:hyperlink w:anchor="_Toc58808857" w:history="1">
        <w:r w:rsidR="00BE01AA" w:rsidRPr="00A4122A">
          <w:rPr>
            <w:rStyle w:val="Hyperlink"/>
            <w:noProof/>
          </w:rPr>
          <w:t>Figure 3:1 Workflow of Proposed Solution</w:t>
        </w:r>
        <w:r w:rsidR="00BE01AA">
          <w:rPr>
            <w:noProof/>
            <w:webHidden/>
          </w:rPr>
          <w:tab/>
        </w:r>
        <w:r w:rsidR="00BE01AA">
          <w:rPr>
            <w:noProof/>
            <w:webHidden/>
          </w:rPr>
          <w:fldChar w:fldCharType="begin"/>
        </w:r>
        <w:r w:rsidR="00BE01AA">
          <w:rPr>
            <w:noProof/>
            <w:webHidden/>
          </w:rPr>
          <w:instrText xml:space="preserve"> PAGEREF _Toc58808857 \h </w:instrText>
        </w:r>
        <w:r w:rsidR="00BE01AA">
          <w:rPr>
            <w:noProof/>
            <w:webHidden/>
          </w:rPr>
        </w:r>
        <w:r w:rsidR="00BE01AA">
          <w:rPr>
            <w:noProof/>
            <w:webHidden/>
          </w:rPr>
          <w:fldChar w:fldCharType="separate"/>
        </w:r>
        <w:r w:rsidR="00BE01AA">
          <w:rPr>
            <w:noProof/>
            <w:webHidden/>
          </w:rPr>
          <w:t>22</w:t>
        </w:r>
        <w:r w:rsidR="00BE01AA">
          <w:rPr>
            <w:noProof/>
            <w:webHidden/>
          </w:rPr>
          <w:fldChar w:fldCharType="end"/>
        </w:r>
      </w:hyperlink>
    </w:p>
    <w:p w14:paraId="15D54BAE" w14:textId="133282DF" w:rsidR="00BE01AA" w:rsidRDefault="002B3D7B">
      <w:pPr>
        <w:pStyle w:val="TableofFigures"/>
        <w:rPr>
          <w:rFonts w:asciiTheme="minorHAnsi" w:eastAsiaTheme="minorEastAsia" w:hAnsiTheme="minorHAnsi" w:cstheme="minorBidi"/>
          <w:noProof/>
          <w:sz w:val="22"/>
          <w:szCs w:val="22"/>
          <w:lang w:val="en-US" w:eastAsia="en-US"/>
        </w:rPr>
      </w:pPr>
      <w:hyperlink w:anchor="_Toc58808858" w:history="1">
        <w:r w:rsidR="00BE01AA" w:rsidRPr="00A4122A">
          <w:rPr>
            <w:rStyle w:val="Hyperlink"/>
            <w:noProof/>
          </w:rPr>
          <w:t>Figure 3:2 Augmented Dataset Example</w:t>
        </w:r>
        <w:r w:rsidR="00BE01AA">
          <w:rPr>
            <w:noProof/>
            <w:webHidden/>
          </w:rPr>
          <w:tab/>
        </w:r>
        <w:r w:rsidR="00BE01AA">
          <w:rPr>
            <w:noProof/>
            <w:webHidden/>
          </w:rPr>
          <w:fldChar w:fldCharType="begin"/>
        </w:r>
        <w:r w:rsidR="00BE01AA">
          <w:rPr>
            <w:noProof/>
            <w:webHidden/>
          </w:rPr>
          <w:instrText xml:space="preserve"> PAGEREF _Toc58808858 \h </w:instrText>
        </w:r>
        <w:r w:rsidR="00BE01AA">
          <w:rPr>
            <w:noProof/>
            <w:webHidden/>
          </w:rPr>
        </w:r>
        <w:r w:rsidR="00BE01AA">
          <w:rPr>
            <w:noProof/>
            <w:webHidden/>
          </w:rPr>
          <w:fldChar w:fldCharType="separate"/>
        </w:r>
        <w:r w:rsidR="00BE01AA">
          <w:rPr>
            <w:noProof/>
            <w:webHidden/>
          </w:rPr>
          <w:t>23</w:t>
        </w:r>
        <w:r w:rsidR="00BE01AA">
          <w:rPr>
            <w:noProof/>
            <w:webHidden/>
          </w:rPr>
          <w:fldChar w:fldCharType="end"/>
        </w:r>
      </w:hyperlink>
    </w:p>
    <w:p w14:paraId="32C4FE7F" w14:textId="581CF566" w:rsidR="00BE01AA" w:rsidRDefault="002B3D7B">
      <w:pPr>
        <w:pStyle w:val="TableofFigures"/>
        <w:rPr>
          <w:rFonts w:asciiTheme="minorHAnsi" w:eastAsiaTheme="minorEastAsia" w:hAnsiTheme="minorHAnsi" w:cstheme="minorBidi"/>
          <w:noProof/>
          <w:sz w:val="22"/>
          <w:szCs w:val="22"/>
          <w:lang w:val="en-US" w:eastAsia="en-US"/>
        </w:rPr>
      </w:pPr>
      <w:hyperlink r:id="rId8" w:anchor="_Toc58808859" w:history="1">
        <w:r w:rsidR="00BE01AA" w:rsidRPr="00A4122A">
          <w:rPr>
            <w:rStyle w:val="Hyperlink"/>
            <w:noProof/>
          </w:rPr>
          <w:t>Figure 3:3 Joint Point Detection Code</w:t>
        </w:r>
        <w:r w:rsidR="00BE01AA">
          <w:rPr>
            <w:noProof/>
            <w:webHidden/>
          </w:rPr>
          <w:tab/>
        </w:r>
        <w:r w:rsidR="00BE01AA">
          <w:rPr>
            <w:noProof/>
            <w:webHidden/>
          </w:rPr>
          <w:fldChar w:fldCharType="begin"/>
        </w:r>
        <w:r w:rsidR="00BE01AA">
          <w:rPr>
            <w:noProof/>
            <w:webHidden/>
          </w:rPr>
          <w:instrText xml:space="preserve"> PAGEREF _Toc58808859 \h </w:instrText>
        </w:r>
        <w:r w:rsidR="00BE01AA">
          <w:rPr>
            <w:noProof/>
            <w:webHidden/>
          </w:rPr>
        </w:r>
        <w:r w:rsidR="00BE01AA">
          <w:rPr>
            <w:noProof/>
            <w:webHidden/>
          </w:rPr>
          <w:fldChar w:fldCharType="separate"/>
        </w:r>
        <w:r w:rsidR="00BE01AA">
          <w:rPr>
            <w:noProof/>
            <w:webHidden/>
          </w:rPr>
          <w:t>25</w:t>
        </w:r>
        <w:r w:rsidR="00BE01AA">
          <w:rPr>
            <w:noProof/>
            <w:webHidden/>
          </w:rPr>
          <w:fldChar w:fldCharType="end"/>
        </w:r>
      </w:hyperlink>
    </w:p>
    <w:p w14:paraId="4A640F06" w14:textId="7D6BC422" w:rsidR="00BE01AA" w:rsidRDefault="002B3D7B">
      <w:pPr>
        <w:pStyle w:val="TableofFigures"/>
        <w:rPr>
          <w:rFonts w:asciiTheme="minorHAnsi" w:eastAsiaTheme="minorEastAsia" w:hAnsiTheme="minorHAnsi" w:cstheme="minorBidi"/>
          <w:noProof/>
          <w:sz w:val="22"/>
          <w:szCs w:val="22"/>
          <w:lang w:val="en-US" w:eastAsia="en-US"/>
        </w:rPr>
      </w:pPr>
      <w:hyperlink w:anchor="_Toc58808860" w:history="1">
        <w:r w:rsidR="00BE01AA" w:rsidRPr="00A4122A">
          <w:rPr>
            <w:rStyle w:val="Hyperlink"/>
            <w:noProof/>
          </w:rPr>
          <w:t>Figure 3:4 Joint Point Detection-1</w:t>
        </w:r>
        <w:r w:rsidR="00BE01AA">
          <w:rPr>
            <w:noProof/>
            <w:webHidden/>
          </w:rPr>
          <w:tab/>
        </w:r>
        <w:r w:rsidR="00BE01AA">
          <w:rPr>
            <w:noProof/>
            <w:webHidden/>
          </w:rPr>
          <w:fldChar w:fldCharType="begin"/>
        </w:r>
        <w:r w:rsidR="00BE01AA">
          <w:rPr>
            <w:noProof/>
            <w:webHidden/>
          </w:rPr>
          <w:instrText xml:space="preserve"> PAGEREF _Toc58808860 \h </w:instrText>
        </w:r>
        <w:r w:rsidR="00BE01AA">
          <w:rPr>
            <w:noProof/>
            <w:webHidden/>
          </w:rPr>
        </w:r>
        <w:r w:rsidR="00BE01AA">
          <w:rPr>
            <w:noProof/>
            <w:webHidden/>
          </w:rPr>
          <w:fldChar w:fldCharType="separate"/>
        </w:r>
        <w:r w:rsidR="00BE01AA">
          <w:rPr>
            <w:noProof/>
            <w:webHidden/>
          </w:rPr>
          <w:t>25</w:t>
        </w:r>
        <w:r w:rsidR="00BE01AA">
          <w:rPr>
            <w:noProof/>
            <w:webHidden/>
          </w:rPr>
          <w:fldChar w:fldCharType="end"/>
        </w:r>
      </w:hyperlink>
    </w:p>
    <w:p w14:paraId="7BA13E8E" w14:textId="6E06494D" w:rsidR="00BE01AA" w:rsidRDefault="002B3D7B">
      <w:pPr>
        <w:pStyle w:val="TableofFigures"/>
        <w:rPr>
          <w:rFonts w:asciiTheme="minorHAnsi" w:eastAsiaTheme="minorEastAsia" w:hAnsiTheme="minorHAnsi" w:cstheme="minorBidi"/>
          <w:noProof/>
          <w:sz w:val="22"/>
          <w:szCs w:val="22"/>
          <w:lang w:val="en-US" w:eastAsia="en-US"/>
        </w:rPr>
      </w:pPr>
      <w:hyperlink w:anchor="_Toc58808861" w:history="1">
        <w:r w:rsidR="00BE01AA" w:rsidRPr="00A4122A">
          <w:rPr>
            <w:rStyle w:val="Hyperlink"/>
            <w:noProof/>
          </w:rPr>
          <w:t>Figure 3:5 Joint Point Detection-2</w:t>
        </w:r>
        <w:r w:rsidR="00BE01AA">
          <w:rPr>
            <w:noProof/>
            <w:webHidden/>
          </w:rPr>
          <w:tab/>
        </w:r>
        <w:r w:rsidR="00BE01AA">
          <w:rPr>
            <w:noProof/>
            <w:webHidden/>
          </w:rPr>
          <w:fldChar w:fldCharType="begin"/>
        </w:r>
        <w:r w:rsidR="00BE01AA">
          <w:rPr>
            <w:noProof/>
            <w:webHidden/>
          </w:rPr>
          <w:instrText xml:space="preserve"> PAGEREF _Toc58808861 \h </w:instrText>
        </w:r>
        <w:r w:rsidR="00BE01AA">
          <w:rPr>
            <w:noProof/>
            <w:webHidden/>
          </w:rPr>
        </w:r>
        <w:r w:rsidR="00BE01AA">
          <w:rPr>
            <w:noProof/>
            <w:webHidden/>
          </w:rPr>
          <w:fldChar w:fldCharType="separate"/>
        </w:r>
        <w:r w:rsidR="00BE01AA">
          <w:rPr>
            <w:noProof/>
            <w:webHidden/>
          </w:rPr>
          <w:t>26</w:t>
        </w:r>
        <w:r w:rsidR="00BE01AA">
          <w:rPr>
            <w:noProof/>
            <w:webHidden/>
          </w:rPr>
          <w:fldChar w:fldCharType="end"/>
        </w:r>
      </w:hyperlink>
    </w:p>
    <w:p w14:paraId="73E9C492" w14:textId="4A0BFE25" w:rsidR="00BE01AA" w:rsidRDefault="002B3D7B">
      <w:pPr>
        <w:pStyle w:val="TableofFigures"/>
        <w:rPr>
          <w:rFonts w:asciiTheme="minorHAnsi" w:eastAsiaTheme="minorEastAsia" w:hAnsiTheme="minorHAnsi" w:cstheme="minorBidi"/>
          <w:noProof/>
          <w:sz w:val="22"/>
          <w:szCs w:val="22"/>
          <w:lang w:val="en-US" w:eastAsia="en-US"/>
        </w:rPr>
      </w:pPr>
      <w:hyperlink w:anchor="_Toc58808862" w:history="1">
        <w:r w:rsidR="00BE01AA" w:rsidRPr="00A4122A">
          <w:rPr>
            <w:rStyle w:val="Hyperlink"/>
            <w:noProof/>
          </w:rPr>
          <w:t>Figure 3:6 Joint Point Detection-3</w:t>
        </w:r>
        <w:r w:rsidR="00BE01AA">
          <w:rPr>
            <w:noProof/>
            <w:webHidden/>
          </w:rPr>
          <w:tab/>
        </w:r>
        <w:r w:rsidR="00BE01AA">
          <w:rPr>
            <w:noProof/>
            <w:webHidden/>
          </w:rPr>
          <w:fldChar w:fldCharType="begin"/>
        </w:r>
        <w:r w:rsidR="00BE01AA">
          <w:rPr>
            <w:noProof/>
            <w:webHidden/>
          </w:rPr>
          <w:instrText xml:space="preserve"> PAGEREF _Toc58808862 \h </w:instrText>
        </w:r>
        <w:r w:rsidR="00BE01AA">
          <w:rPr>
            <w:noProof/>
            <w:webHidden/>
          </w:rPr>
        </w:r>
        <w:r w:rsidR="00BE01AA">
          <w:rPr>
            <w:noProof/>
            <w:webHidden/>
          </w:rPr>
          <w:fldChar w:fldCharType="separate"/>
        </w:r>
        <w:r w:rsidR="00BE01AA">
          <w:rPr>
            <w:noProof/>
            <w:webHidden/>
          </w:rPr>
          <w:t>26</w:t>
        </w:r>
        <w:r w:rsidR="00BE01AA">
          <w:rPr>
            <w:noProof/>
            <w:webHidden/>
          </w:rPr>
          <w:fldChar w:fldCharType="end"/>
        </w:r>
      </w:hyperlink>
    </w:p>
    <w:p w14:paraId="6A26FFF6" w14:textId="27FBDBEA" w:rsidR="00BE01AA" w:rsidRDefault="002B3D7B">
      <w:pPr>
        <w:pStyle w:val="TableofFigures"/>
        <w:rPr>
          <w:rFonts w:asciiTheme="minorHAnsi" w:eastAsiaTheme="minorEastAsia" w:hAnsiTheme="minorHAnsi" w:cstheme="minorBidi"/>
          <w:noProof/>
          <w:sz w:val="22"/>
          <w:szCs w:val="22"/>
          <w:lang w:val="en-US" w:eastAsia="en-US"/>
        </w:rPr>
      </w:pPr>
      <w:hyperlink w:anchor="_Toc58808863" w:history="1">
        <w:r w:rsidR="00BE01AA" w:rsidRPr="00A4122A">
          <w:rPr>
            <w:rStyle w:val="Hyperlink"/>
            <w:noProof/>
          </w:rPr>
          <w:t>Figure 3:7 Joint Point Detection-4</w:t>
        </w:r>
        <w:r w:rsidR="00BE01AA">
          <w:rPr>
            <w:noProof/>
            <w:webHidden/>
          </w:rPr>
          <w:tab/>
        </w:r>
        <w:r w:rsidR="00BE01AA">
          <w:rPr>
            <w:noProof/>
            <w:webHidden/>
          </w:rPr>
          <w:fldChar w:fldCharType="begin"/>
        </w:r>
        <w:r w:rsidR="00BE01AA">
          <w:rPr>
            <w:noProof/>
            <w:webHidden/>
          </w:rPr>
          <w:instrText xml:space="preserve"> PAGEREF _Toc58808863 \h </w:instrText>
        </w:r>
        <w:r w:rsidR="00BE01AA">
          <w:rPr>
            <w:noProof/>
            <w:webHidden/>
          </w:rPr>
        </w:r>
        <w:r w:rsidR="00BE01AA">
          <w:rPr>
            <w:noProof/>
            <w:webHidden/>
          </w:rPr>
          <w:fldChar w:fldCharType="separate"/>
        </w:r>
        <w:r w:rsidR="00BE01AA">
          <w:rPr>
            <w:noProof/>
            <w:webHidden/>
          </w:rPr>
          <w:t>27</w:t>
        </w:r>
        <w:r w:rsidR="00BE01AA">
          <w:rPr>
            <w:noProof/>
            <w:webHidden/>
          </w:rPr>
          <w:fldChar w:fldCharType="end"/>
        </w:r>
      </w:hyperlink>
    </w:p>
    <w:p w14:paraId="753661FF" w14:textId="57169181" w:rsidR="00BE01AA" w:rsidRDefault="002B3D7B">
      <w:pPr>
        <w:pStyle w:val="TableofFigures"/>
        <w:rPr>
          <w:rFonts w:asciiTheme="minorHAnsi" w:eastAsiaTheme="minorEastAsia" w:hAnsiTheme="minorHAnsi" w:cstheme="minorBidi"/>
          <w:noProof/>
          <w:sz w:val="22"/>
          <w:szCs w:val="22"/>
          <w:lang w:val="en-US" w:eastAsia="en-US"/>
        </w:rPr>
      </w:pPr>
      <w:hyperlink w:anchor="_Toc58808864" w:history="1">
        <w:r w:rsidR="00BE01AA" w:rsidRPr="00A4122A">
          <w:rPr>
            <w:rStyle w:val="Hyperlink"/>
            <w:noProof/>
          </w:rPr>
          <w:t>Figure 3:8 Joint Point Detection-5</w:t>
        </w:r>
        <w:r w:rsidR="00BE01AA">
          <w:rPr>
            <w:noProof/>
            <w:webHidden/>
          </w:rPr>
          <w:tab/>
        </w:r>
        <w:r w:rsidR="00BE01AA">
          <w:rPr>
            <w:noProof/>
            <w:webHidden/>
          </w:rPr>
          <w:fldChar w:fldCharType="begin"/>
        </w:r>
        <w:r w:rsidR="00BE01AA">
          <w:rPr>
            <w:noProof/>
            <w:webHidden/>
          </w:rPr>
          <w:instrText xml:space="preserve"> PAGEREF _Toc58808864 \h </w:instrText>
        </w:r>
        <w:r w:rsidR="00BE01AA">
          <w:rPr>
            <w:noProof/>
            <w:webHidden/>
          </w:rPr>
        </w:r>
        <w:r w:rsidR="00BE01AA">
          <w:rPr>
            <w:noProof/>
            <w:webHidden/>
          </w:rPr>
          <w:fldChar w:fldCharType="separate"/>
        </w:r>
        <w:r w:rsidR="00BE01AA">
          <w:rPr>
            <w:noProof/>
            <w:webHidden/>
          </w:rPr>
          <w:t>27</w:t>
        </w:r>
        <w:r w:rsidR="00BE01AA">
          <w:rPr>
            <w:noProof/>
            <w:webHidden/>
          </w:rPr>
          <w:fldChar w:fldCharType="end"/>
        </w:r>
      </w:hyperlink>
    </w:p>
    <w:p w14:paraId="425A677A" w14:textId="3390B413" w:rsidR="00BE01AA" w:rsidRDefault="002B3D7B">
      <w:pPr>
        <w:pStyle w:val="TableofFigures"/>
        <w:rPr>
          <w:rFonts w:asciiTheme="minorHAnsi" w:eastAsiaTheme="minorEastAsia" w:hAnsiTheme="minorHAnsi" w:cstheme="minorBidi"/>
          <w:noProof/>
          <w:sz w:val="22"/>
          <w:szCs w:val="22"/>
          <w:lang w:val="en-US" w:eastAsia="en-US"/>
        </w:rPr>
      </w:pPr>
      <w:hyperlink w:anchor="_Toc58808865" w:history="1">
        <w:r w:rsidR="00BE01AA" w:rsidRPr="00A4122A">
          <w:rPr>
            <w:rStyle w:val="Hyperlink"/>
            <w:noProof/>
          </w:rPr>
          <w:t>Figure 3:9 Joint Point Detection-6</w:t>
        </w:r>
        <w:r w:rsidR="00BE01AA">
          <w:rPr>
            <w:noProof/>
            <w:webHidden/>
          </w:rPr>
          <w:tab/>
        </w:r>
        <w:r w:rsidR="00BE01AA">
          <w:rPr>
            <w:noProof/>
            <w:webHidden/>
          </w:rPr>
          <w:fldChar w:fldCharType="begin"/>
        </w:r>
        <w:r w:rsidR="00BE01AA">
          <w:rPr>
            <w:noProof/>
            <w:webHidden/>
          </w:rPr>
          <w:instrText xml:space="preserve"> PAGEREF _Toc58808865 \h </w:instrText>
        </w:r>
        <w:r w:rsidR="00BE01AA">
          <w:rPr>
            <w:noProof/>
            <w:webHidden/>
          </w:rPr>
        </w:r>
        <w:r w:rsidR="00BE01AA">
          <w:rPr>
            <w:noProof/>
            <w:webHidden/>
          </w:rPr>
          <w:fldChar w:fldCharType="separate"/>
        </w:r>
        <w:r w:rsidR="00BE01AA">
          <w:rPr>
            <w:noProof/>
            <w:webHidden/>
          </w:rPr>
          <w:t>28</w:t>
        </w:r>
        <w:r w:rsidR="00BE01AA">
          <w:rPr>
            <w:noProof/>
            <w:webHidden/>
          </w:rPr>
          <w:fldChar w:fldCharType="end"/>
        </w:r>
      </w:hyperlink>
    </w:p>
    <w:p w14:paraId="21408645" w14:textId="6D63302C" w:rsidR="00BE01AA" w:rsidRDefault="002B3D7B">
      <w:pPr>
        <w:pStyle w:val="TableofFigures"/>
        <w:rPr>
          <w:rFonts w:asciiTheme="minorHAnsi" w:eastAsiaTheme="minorEastAsia" w:hAnsiTheme="minorHAnsi" w:cstheme="minorBidi"/>
          <w:noProof/>
          <w:sz w:val="22"/>
          <w:szCs w:val="22"/>
          <w:lang w:val="en-US" w:eastAsia="en-US"/>
        </w:rPr>
      </w:pPr>
      <w:hyperlink w:anchor="_Toc58808866" w:history="1">
        <w:r w:rsidR="00BE01AA" w:rsidRPr="00A4122A">
          <w:rPr>
            <w:rStyle w:val="Hyperlink"/>
            <w:noProof/>
          </w:rPr>
          <w:t>Figure 3:10 Architecture of Sequential Model</w:t>
        </w:r>
        <w:r w:rsidR="00BE01AA">
          <w:rPr>
            <w:noProof/>
            <w:webHidden/>
          </w:rPr>
          <w:tab/>
        </w:r>
        <w:r w:rsidR="00BE01AA">
          <w:rPr>
            <w:noProof/>
            <w:webHidden/>
          </w:rPr>
          <w:fldChar w:fldCharType="begin"/>
        </w:r>
        <w:r w:rsidR="00BE01AA">
          <w:rPr>
            <w:noProof/>
            <w:webHidden/>
          </w:rPr>
          <w:instrText xml:space="preserve"> PAGEREF _Toc58808866 \h </w:instrText>
        </w:r>
        <w:r w:rsidR="00BE01AA">
          <w:rPr>
            <w:noProof/>
            <w:webHidden/>
          </w:rPr>
        </w:r>
        <w:r w:rsidR="00BE01AA">
          <w:rPr>
            <w:noProof/>
            <w:webHidden/>
          </w:rPr>
          <w:fldChar w:fldCharType="separate"/>
        </w:r>
        <w:r w:rsidR="00BE01AA">
          <w:rPr>
            <w:noProof/>
            <w:webHidden/>
          </w:rPr>
          <w:t>29</w:t>
        </w:r>
        <w:r w:rsidR="00BE01AA">
          <w:rPr>
            <w:noProof/>
            <w:webHidden/>
          </w:rPr>
          <w:fldChar w:fldCharType="end"/>
        </w:r>
      </w:hyperlink>
    </w:p>
    <w:p w14:paraId="436BBB77" w14:textId="38356912" w:rsidR="00BE01AA" w:rsidRDefault="002B3D7B">
      <w:pPr>
        <w:pStyle w:val="TableofFigures"/>
        <w:rPr>
          <w:rFonts w:asciiTheme="minorHAnsi" w:eastAsiaTheme="minorEastAsia" w:hAnsiTheme="minorHAnsi" w:cstheme="minorBidi"/>
          <w:noProof/>
          <w:sz w:val="22"/>
          <w:szCs w:val="22"/>
          <w:lang w:val="en-US" w:eastAsia="en-US"/>
        </w:rPr>
      </w:pPr>
      <w:hyperlink w:anchor="_Toc58808867" w:history="1">
        <w:r w:rsidR="00BE01AA" w:rsidRPr="00A4122A">
          <w:rPr>
            <w:rStyle w:val="Hyperlink"/>
            <w:noProof/>
          </w:rPr>
          <w:t>Figure 3:11 Categorical Cross-Entropy Loss Function</w:t>
        </w:r>
        <w:r w:rsidR="00BE01AA">
          <w:rPr>
            <w:noProof/>
            <w:webHidden/>
          </w:rPr>
          <w:tab/>
        </w:r>
        <w:r w:rsidR="00BE01AA">
          <w:rPr>
            <w:noProof/>
            <w:webHidden/>
          </w:rPr>
          <w:fldChar w:fldCharType="begin"/>
        </w:r>
        <w:r w:rsidR="00BE01AA">
          <w:rPr>
            <w:noProof/>
            <w:webHidden/>
          </w:rPr>
          <w:instrText xml:space="preserve"> PAGEREF _Toc58808867 \h </w:instrText>
        </w:r>
        <w:r w:rsidR="00BE01AA">
          <w:rPr>
            <w:noProof/>
            <w:webHidden/>
          </w:rPr>
        </w:r>
        <w:r w:rsidR="00BE01AA">
          <w:rPr>
            <w:noProof/>
            <w:webHidden/>
          </w:rPr>
          <w:fldChar w:fldCharType="separate"/>
        </w:r>
        <w:r w:rsidR="00BE01AA">
          <w:rPr>
            <w:noProof/>
            <w:webHidden/>
          </w:rPr>
          <w:t>30</w:t>
        </w:r>
        <w:r w:rsidR="00BE01AA">
          <w:rPr>
            <w:noProof/>
            <w:webHidden/>
          </w:rPr>
          <w:fldChar w:fldCharType="end"/>
        </w:r>
      </w:hyperlink>
    </w:p>
    <w:p w14:paraId="17039921" w14:textId="34021662" w:rsidR="00BE01AA" w:rsidRDefault="002B3D7B">
      <w:pPr>
        <w:pStyle w:val="TableofFigures"/>
        <w:rPr>
          <w:rFonts w:asciiTheme="minorHAnsi" w:eastAsiaTheme="minorEastAsia" w:hAnsiTheme="minorHAnsi" w:cstheme="minorBidi"/>
          <w:noProof/>
          <w:sz w:val="22"/>
          <w:szCs w:val="22"/>
          <w:lang w:val="en-US" w:eastAsia="en-US"/>
        </w:rPr>
      </w:pPr>
      <w:hyperlink w:anchor="_Toc58808868" w:history="1">
        <w:r w:rsidR="00BE01AA" w:rsidRPr="00A4122A">
          <w:rPr>
            <w:rStyle w:val="Hyperlink"/>
            <w:noProof/>
          </w:rPr>
          <w:t>Figure 3:12 25 Epochs Model Accuracy</w:t>
        </w:r>
        <w:r w:rsidR="00BE01AA">
          <w:rPr>
            <w:noProof/>
            <w:webHidden/>
          </w:rPr>
          <w:tab/>
        </w:r>
        <w:r w:rsidR="00BE01AA">
          <w:rPr>
            <w:noProof/>
            <w:webHidden/>
          </w:rPr>
          <w:fldChar w:fldCharType="begin"/>
        </w:r>
        <w:r w:rsidR="00BE01AA">
          <w:rPr>
            <w:noProof/>
            <w:webHidden/>
          </w:rPr>
          <w:instrText xml:space="preserve"> PAGEREF _Toc58808868 \h </w:instrText>
        </w:r>
        <w:r w:rsidR="00BE01AA">
          <w:rPr>
            <w:noProof/>
            <w:webHidden/>
          </w:rPr>
        </w:r>
        <w:r w:rsidR="00BE01AA">
          <w:rPr>
            <w:noProof/>
            <w:webHidden/>
          </w:rPr>
          <w:fldChar w:fldCharType="separate"/>
        </w:r>
        <w:r w:rsidR="00BE01AA">
          <w:rPr>
            <w:noProof/>
            <w:webHidden/>
          </w:rPr>
          <w:t>31</w:t>
        </w:r>
        <w:r w:rsidR="00BE01AA">
          <w:rPr>
            <w:noProof/>
            <w:webHidden/>
          </w:rPr>
          <w:fldChar w:fldCharType="end"/>
        </w:r>
      </w:hyperlink>
    </w:p>
    <w:p w14:paraId="001632C0" w14:textId="060016AA" w:rsidR="00BE01AA" w:rsidRDefault="002B3D7B">
      <w:pPr>
        <w:pStyle w:val="TableofFigures"/>
        <w:rPr>
          <w:rFonts w:asciiTheme="minorHAnsi" w:eastAsiaTheme="minorEastAsia" w:hAnsiTheme="minorHAnsi" w:cstheme="minorBidi"/>
          <w:noProof/>
          <w:sz w:val="22"/>
          <w:szCs w:val="22"/>
          <w:lang w:val="en-US" w:eastAsia="en-US"/>
        </w:rPr>
      </w:pPr>
      <w:hyperlink w:anchor="_Toc58808869" w:history="1">
        <w:r w:rsidR="00BE01AA" w:rsidRPr="00A4122A">
          <w:rPr>
            <w:rStyle w:val="Hyperlink"/>
            <w:noProof/>
          </w:rPr>
          <w:t>Figure 3:13 25 Epochs Model Loss</w:t>
        </w:r>
        <w:r w:rsidR="00BE01AA">
          <w:rPr>
            <w:noProof/>
            <w:webHidden/>
          </w:rPr>
          <w:tab/>
        </w:r>
        <w:r w:rsidR="00BE01AA">
          <w:rPr>
            <w:noProof/>
            <w:webHidden/>
          </w:rPr>
          <w:fldChar w:fldCharType="begin"/>
        </w:r>
        <w:r w:rsidR="00BE01AA">
          <w:rPr>
            <w:noProof/>
            <w:webHidden/>
          </w:rPr>
          <w:instrText xml:space="preserve"> PAGEREF _Toc58808869 \h </w:instrText>
        </w:r>
        <w:r w:rsidR="00BE01AA">
          <w:rPr>
            <w:noProof/>
            <w:webHidden/>
          </w:rPr>
        </w:r>
        <w:r w:rsidR="00BE01AA">
          <w:rPr>
            <w:noProof/>
            <w:webHidden/>
          </w:rPr>
          <w:fldChar w:fldCharType="separate"/>
        </w:r>
        <w:r w:rsidR="00BE01AA">
          <w:rPr>
            <w:noProof/>
            <w:webHidden/>
          </w:rPr>
          <w:t>31</w:t>
        </w:r>
        <w:r w:rsidR="00BE01AA">
          <w:rPr>
            <w:noProof/>
            <w:webHidden/>
          </w:rPr>
          <w:fldChar w:fldCharType="end"/>
        </w:r>
      </w:hyperlink>
    </w:p>
    <w:p w14:paraId="6EA5A638" w14:textId="1F9D2BF2" w:rsidR="00BE01AA" w:rsidRDefault="002B3D7B">
      <w:pPr>
        <w:pStyle w:val="TableofFigures"/>
        <w:rPr>
          <w:rFonts w:asciiTheme="minorHAnsi" w:eastAsiaTheme="minorEastAsia" w:hAnsiTheme="minorHAnsi" w:cstheme="minorBidi"/>
          <w:noProof/>
          <w:sz w:val="22"/>
          <w:szCs w:val="22"/>
          <w:lang w:val="en-US" w:eastAsia="en-US"/>
        </w:rPr>
      </w:pPr>
      <w:hyperlink w:anchor="_Toc58808870" w:history="1">
        <w:r w:rsidR="00BE01AA" w:rsidRPr="00A4122A">
          <w:rPr>
            <w:rStyle w:val="Hyperlink"/>
            <w:noProof/>
          </w:rPr>
          <w:t>Figure 3:14 50 Epochs Model Accuracy</w:t>
        </w:r>
        <w:r w:rsidR="00BE01AA">
          <w:rPr>
            <w:noProof/>
            <w:webHidden/>
          </w:rPr>
          <w:tab/>
        </w:r>
        <w:r w:rsidR="00BE01AA">
          <w:rPr>
            <w:noProof/>
            <w:webHidden/>
          </w:rPr>
          <w:fldChar w:fldCharType="begin"/>
        </w:r>
        <w:r w:rsidR="00BE01AA">
          <w:rPr>
            <w:noProof/>
            <w:webHidden/>
          </w:rPr>
          <w:instrText xml:space="preserve"> PAGEREF _Toc58808870 \h </w:instrText>
        </w:r>
        <w:r w:rsidR="00BE01AA">
          <w:rPr>
            <w:noProof/>
            <w:webHidden/>
          </w:rPr>
        </w:r>
        <w:r w:rsidR="00BE01AA">
          <w:rPr>
            <w:noProof/>
            <w:webHidden/>
          </w:rPr>
          <w:fldChar w:fldCharType="separate"/>
        </w:r>
        <w:r w:rsidR="00BE01AA">
          <w:rPr>
            <w:noProof/>
            <w:webHidden/>
          </w:rPr>
          <w:t>32</w:t>
        </w:r>
        <w:r w:rsidR="00BE01AA">
          <w:rPr>
            <w:noProof/>
            <w:webHidden/>
          </w:rPr>
          <w:fldChar w:fldCharType="end"/>
        </w:r>
      </w:hyperlink>
    </w:p>
    <w:p w14:paraId="63E6B492" w14:textId="3DE0E998" w:rsidR="00BE01AA" w:rsidRDefault="002B3D7B">
      <w:pPr>
        <w:pStyle w:val="TableofFigures"/>
        <w:rPr>
          <w:rFonts w:asciiTheme="minorHAnsi" w:eastAsiaTheme="minorEastAsia" w:hAnsiTheme="minorHAnsi" w:cstheme="minorBidi"/>
          <w:noProof/>
          <w:sz w:val="22"/>
          <w:szCs w:val="22"/>
          <w:lang w:val="en-US" w:eastAsia="en-US"/>
        </w:rPr>
      </w:pPr>
      <w:hyperlink w:anchor="_Toc58808871" w:history="1">
        <w:r w:rsidR="00BE01AA" w:rsidRPr="00A4122A">
          <w:rPr>
            <w:rStyle w:val="Hyperlink"/>
            <w:noProof/>
          </w:rPr>
          <w:t>Figure 3:15 50 Epochs Model Loss</w:t>
        </w:r>
        <w:r w:rsidR="00BE01AA">
          <w:rPr>
            <w:noProof/>
            <w:webHidden/>
          </w:rPr>
          <w:tab/>
        </w:r>
        <w:r w:rsidR="00BE01AA">
          <w:rPr>
            <w:noProof/>
            <w:webHidden/>
          </w:rPr>
          <w:fldChar w:fldCharType="begin"/>
        </w:r>
        <w:r w:rsidR="00BE01AA">
          <w:rPr>
            <w:noProof/>
            <w:webHidden/>
          </w:rPr>
          <w:instrText xml:space="preserve"> PAGEREF _Toc58808871 \h </w:instrText>
        </w:r>
        <w:r w:rsidR="00BE01AA">
          <w:rPr>
            <w:noProof/>
            <w:webHidden/>
          </w:rPr>
        </w:r>
        <w:r w:rsidR="00BE01AA">
          <w:rPr>
            <w:noProof/>
            <w:webHidden/>
          </w:rPr>
          <w:fldChar w:fldCharType="separate"/>
        </w:r>
        <w:r w:rsidR="00BE01AA">
          <w:rPr>
            <w:noProof/>
            <w:webHidden/>
          </w:rPr>
          <w:t>32</w:t>
        </w:r>
        <w:r w:rsidR="00BE01AA">
          <w:rPr>
            <w:noProof/>
            <w:webHidden/>
          </w:rPr>
          <w:fldChar w:fldCharType="end"/>
        </w:r>
      </w:hyperlink>
    </w:p>
    <w:p w14:paraId="24AA20D4" w14:textId="6E16E6FB" w:rsidR="00BE01AA" w:rsidRDefault="002B3D7B">
      <w:pPr>
        <w:pStyle w:val="TableofFigures"/>
        <w:rPr>
          <w:rFonts w:asciiTheme="minorHAnsi" w:eastAsiaTheme="minorEastAsia" w:hAnsiTheme="minorHAnsi" w:cstheme="minorBidi"/>
          <w:noProof/>
          <w:sz w:val="22"/>
          <w:szCs w:val="22"/>
          <w:lang w:val="en-US" w:eastAsia="en-US"/>
        </w:rPr>
      </w:pPr>
      <w:hyperlink w:anchor="_Toc58808872" w:history="1">
        <w:r w:rsidR="00BE01AA" w:rsidRPr="00A4122A">
          <w:rPr>
            <w:rStyle w:val="Hyperlink"/>
            <w:noProof/>
          </w:rPr>
          <w:t>Figure 3:16 Video Testing Results</w:t>
        </w:r>
        <w:r w:rsidR="00BE01AA">
          <w:rPr>
            <w:noProof/>
            <w:webHidden/>
          </w:rPr>
          <w:tab/>
        </w:r>
        <w:r w:rsidR="00BE01AA">
          <w:rPr>
            <w:noProof/>
            <w:webHidden/>
          </w:rPr>
          <w:fldChar w:fldCharType="begin"/>
        </w:r>
        <w:r w:rsidR="00BE01AA">
          <w:rPr>
            <w:noProof/>
            <w:webHidden/>
          </w:rPr>
          <w:instrText xml:space="preserve"> PAGEREF _Toc58808872 \h </w:instrText>
        </w:r>
        <w:r w:rsidR="00BE01AA">
          <w:rPr>
            <w:noProof/>
            <w:webHidden/>
          </w:rPr>
        </w:r>
        <w:r w:rsidR="00BE01AA">
          <w:rPr>
            <w:noProof/>
            <w:webHidden/>
          </w:rPr>
          <w:fldChar w:fldCharType="separate"/>
        </w:r>
        <w:r w:rsidR="00BE01AA">
          <w:rPr>
            <w:noProof/>
            <w:webHidden/>
          </w:rPr>
          <w:t>33</w:t>
        </w:r>
        <w:r w:rsidR="00BE01AA">
          <w:rPr>
            <w:noProof/>
            <w:webHidden/>
          </w:rPr>
          <w:fldChar w:fldCharType="end"/>
        </w:r>
      </w:hyperlink>
    </w:p>
    <w:p w14:paraId="2DBA2C0D" w14:textId="6C282C6A" w:rsidR="00BE01AA" w:rsidRDefault="002B3D7B">
      <w:pPr>
        <w:pStyle w:val="TableofFigures"/>
        <w:rPr>
          <w:rFonts w:asciiTheme="minorHAnsi" w:eastAsiaTheme="minorEastAsia" w:hAnsiTheme="minorHAnsi" w:cstheme="minorBidi"/>
          <w:noProof/>
          <w:sz w:val="22"/>
          <w:szCs w:val="22"/>
          <w:lang w:val="en-US" w:eastAsia="en-US"/>
        </w:rPr>
      </w:pPr>
      <w:hyperlink w:anchor="_Toc58808873" w:history="1">
        <w:r w:rsidR="00BE01AA" w:rsidRPr="00A4122A">
          <w:rPr>
            <w:rStyle w:val="Hyperlink"/>
            <w:noProof/>
          </w:rPr>
          <w:t>Figure 3:17 Iterative Methodology</w:t>
        </w:r>
        <w:r w:rsidR="00BE01AA">
          <w:rPr>
            <w:noProof/>
            <w:webHidden/>
          </w:rPr>
          <w:tab/>
        </w:r>
        <w:r w:rsidR="00BE01AA">
          <w:rPr>
            <w:noProof/>
            <w:webHidden/>
          </w:rPr>
          <w:fldChar w:fldCharType="begin"/>
        </w:r>
        <w:r w:rsidR="00BE01AA">
          <w:rPr>
            <w:noProof/>
            <w:webHidden/>
          </w:rPr>
          <w:instrText xml:space="preserve"> PAGEREF _Toc58808873 \h </w:instrText>
        </w:r>
        <w:r w:rsidR="00BE01AA">
          <w:rPr>
            <w:noProof/>
            <w:webHidden/>
          </w:rPr>
        </w:r>
        <w:r w:rsidR="00BE01AA">
          <w:rPr>
            <w:noProof/>
            <w:webHidden/>
          </w:rPr>
          <w:fldChar w:fldCharType="separate"/>
        </w:r>
        <w:r w:rsidR="00BE01AA">
          <w:rPr>
            <w:noProof/>
            <w:webHidden/>
          </w:rPr>
          <w:t>34</w:t>
        </w:r>
        <w:r w:rsidR="00BE01AA">
          <w:rPr>
            <w:noProof/>
            <w:webHidden/>
          </w:rPr>
          <w:fldChar w:fldCharType="end"/>
        </w:r>
      </w:hyperlink>
    </w:p>
    <w:p w14:paraId="5A38A9B1" w14:textId="681140CF" w:rsidR="00BE01AA" w:rsidRDefault="002B3D7B">
      <w:pPr>
        <w:pStyle w:val="TableofFigures"/>
        <w:rPr>
          <w:rFonts w:asciiTheme="minorHAnsi" w:eastAsiaTheme="minorEastAsia" w:hAnsiTheme="minorHAnsi" w:cstheme="minorBidi"/>
          <w:noProof/>
          <w:sz w:val="22"/>
          <w:szCs w:val="22"/>
          <w:lang w:val="en-US" w:eastAsia="en-US"/>
        </w:rPr>
      </w:pPr>
      <w:hyperlink w:anchor="_Toc58808874" w:history="1">
        <w:r w:rsidR="00BE01AA" w:rsidRPr="00A4122A">
          <w:rPr>
            <w:rStyle w:val="Hyperlink"/>
            <w:noProof/>
          </w:rPr>
          <w:t>Figure 4:1 StartPage</w:t>
        </w:r>
        <w:r w:rsidR="00BE01AA">
          <w:rPr>
            <w:noProof/>
            <w:webHidden/>
          </w:rPr>
          <w:tab/>
        </w:r>
        <w:r w:rsidR="00BE01AA">
          <w:rPr>
            <w:noProof/>
            <w:webHidden/>
          </w:rPr>
          <w:fldChar w:fldCharType="begin"/>
        </w:r>
        <w:r w:rsidR="00BE01AA">
          <w:rPr>
            <w:noProof/>
            <w:webHidden/>
          </w:rPr>
          <w:instrText xml:space="preserve"> PAGEREF _Toc58808874 \h </w:instrText>
        </w:r>
        <w:r w:rsidR="00BE01AA">
          <w:rPr>
            <w:noProof/>
            <w:webHidden/>
          </w:rPr>
        </w:r>
        <w:r w:rsidR="00BE01AA">
          <w:rPr>
            <w:noProof/>
            <w:webHidden/>
          </w:rPr>
          <w:fldChar w:fldCharType="separate"/>
        </w:r>
        <w:r w:rsidR="00BE01AA">
          <w:rPr>
            <w:noProof/>
            <w:webHidden/>
          </w:rPr>
          <w:t>36</w:t>
        </w:r>
        <w:r w:rsidR="00BE01AA">
          <w:rPr>
            <w:noProof/>
            <w:webHidden/>
          </w:rPr>
          <w:fldChar w:fldCharType="end"/>
        </w:r>
      </w:hyperlink>
    </w:p>
    <w:p w14:paraId="4AD2C344" w14:textId="61CEC4C8" w:rsidR="00BE01AA" w:rsidRDefault="002B3D7B">
      <w:pPr>
        <w:pStyle w:val="TableofFigures"/>
        <w:rPr>
          <w:rFonts w:asciiTheme="minorHAnsi" w:eastAsiaTheme="minorEastAsia" w:hAnsiTheme="minorHAnsi" w:cstheme="minorBidi"/>
          <w:noProof/>
          <w:sz w:val="22"/>
          <w:szCs w:val="22"/>
          <w:lang w:val="en-US" w:eastAsia="en-US"/>
        </w:rPr>
      </w:pPr>
      <w:hyperlink w:anchor="_Toc58808875" w:history="1">
        <w:r w:rsidR="00BE01AA" w:rsidRPr="00A4122A">
          <w:rPr>
            <w:rStyle w:val="Hyperlink"/>
            <w:noProof/>
          </w:rPr>
          <w:t>Figure 4:2 Image Uploader-1</w:t>
        </w:r>
        <w:r w:rsidR="00BE01AA">
          <w:rPr>
            <w:noProof/>
            <w:webHidden/>
          </w:rPr>
          <w:tab/>
        </w:r>
        <w:r w:rsidR="00BE01AA">
          <w:rPr>
            <w:noProof/>
            <w:webHidden/>
          </w:rPr>
          <w:fldChar w:fldCharType="begin"/>
        </w:r>
        <w:r w:rsidR="00BE01AA">
          <w:rPr>
            <w:noProof/>
            <w:webHidden/>
          </w:rPr>
          <w:instrText xml:space="preserve"> PAGEREF _Toc58808875 \h </w:instrText>
        </w:r>
        <w:r w:rsidR="00BE01AA">
          <w:rPr>
            <w:noProof/>
            <w:webHidden/>
          </w:rPr>
        </w:r>
        <w:r w:rsidR="00BE01AA">
          <w:rPr>
            <w:noProof/>
            <w:webHidden/>
          </w:rPr>
          <w:fldChar w:fldCharType="separate"/>
        </w:r>
        <w:r w:rsidR="00BE01AA">
          <w:rPr>
            <w:noProof/>
            <w:webHidden/>
          </w:rPr>
          <w:t>37</w:t>
        </w:r>
        <w:r w:rsidR="00BE01AA">
          <w:rPr>
            <w:noProof/>
            <w:webHidden/>
          </w:rPr>
          <w:fldChar w:fldCharType="end"/>
        </w:r>
      </w:hyperlink>
    </w:p>
    <w:p w14:paraId="1299EAFC" w14:textId="7935A63D" w:rsidR="00BE01AA" w:rsidRDefault="002B3D7B">
      <w:pPr>
        <w:pStyle w:val="TableofFigures"/>
        <w:rPr>
          <w:rFonts w:asciiTheme="minorHAnsi" w:eastAsiaTheme="minorEastAsia" w:hAnsiTheme="minorHAnsi" w:cstheme="minorBidi"/>
          <w:noProof/>
          <w:sz w:val="22"/>
          <w:szCs w:val="22"/>
          <w:lang w:val="en-US" w:eastAsia="en-US"/>
        </w:rPr>
      </w:pPr>
      <w:hyperlink w:anchor="_Toc58808876" w:history="1">
        <w:r w:rsidR="00BE01AA" w:rsidRPr="00A4122A">
          <w:rPr>
            <w:rStyle w:val="Hyperlink"/>
            <w:noProof/>
          </w:rPr>
          <w:t>Figure 4:3 ImageUploader-2</w:t>
        </w:r>
        <w:r w:rsidR="00BE01AA">
          <w:rPr>
            <w:noProof/>
            <w:webHidden/>
          </w:rPr>
          <w:tab/>
        </w:r>
        <w:r w:rsidR="00BE01AA">
          <w:rPr>
            <w:noProof/>
            <w:webHidden/>
          </w:rPr>
          <w:fldChar w:fldCharType="begin"/>
        </w:r>
        <w:r w:rsidR="00BE01AA">
          <w:rPr>
            <w:noProof/>
            <w:webHidden/>
          </w:rPr>
          <w:instrText xml:space="preserve"> PAGEREF _Toc58808876 \h </w:instrText>
        </w:r>
        <w:r w:rsidR="00BE01AA">
          <w:rPr>
            <w:noProof/>
            <w:webHidden/>
          </w:rPr>
        </w:r>
        <w:r w:rsidR="00BE01AA">
          <w:rPr>
            <w:noProof/>
            <w:webHidden/>
          </w:rPr>
          <w:fldChar w:fldCharType="separate"/>
        </w:r>
        <w:r w:rsidR="00BE01AA">
          <w:rPr>
            <w:noProof/>
            <w:webHidden/>
          </w:rPr>
          <w:t>37</w:t>
        </w:r>
        <w:r w:rsidR="00BE01AA">
          <w:rPr>
            <w:noProof/>
            <w:webHidden/>
          </w:rPr>
          <w:fldChar w:fldCharType="end"/>
        </w:r>
      </w:hyperlink>
    </w:p>
    <w:p w14:paraId="35D892E0" w14:textId="397ED594" w:rsidR="00BE01AA" w:rsidRDefault="002B3D7B">
      <w:pPr>
        <w:pStyle w:val="TableofFigures"/>
        <w:rPr>
          <w:rFonts w:asciiTheme="minorHAnsi" w:eastAsiaTheme="minorEastAsia" w:hAnsiTheme="minorHAnsi" w:cstheme="minorBidi"/>
          <w:noProof/>
          <w:sz w:val="22"/>
          <w:szCs w:val="22"/>
          <w:lang w:val="en-US" w:eastAsia="en-US"/>
        </w:rPr>
      </w:pPr>
      <w:hyperlink w:anchor="_Toc58808877" w:history="1">
        <w:r w:rsidR="00BE01AA" w:rsidRPr="00A4122A">
          <w:rPr>
            <w:rStyle w:val="Hyperlink"/>
            <w:noProof/>
          </w:rPr>
          <w:t>Figure 4:4 Image Uploader-3</w:t>
        </w:r>
        <w:r w:rsidR="00BE01AA">
          <w:rPr>
            <w:noProof/>
            <w:webHidden/>
          </w:rPr>
          <w:tab/>
        </w:r>
        <w:r w:rsidR="00BE01AA">
          <w:rPr>
            <w:noProof/>
            <w:webHidden/>
          </w:rPr>
          <w:fldChar w:fldCharType="begin"/>
        </w:r>
        <w:r w:rsidR="00BE01AA">
          <w:rPr>
            <w:noProof/>
            <w:webHidden/>
          </w:rPr>
          <w:instrText xml:space="preserve"> PAGEREF _Toc58808877 \h </w:instrText>
        </w:r>
        <w:r w:rsidR="00BE01AA">
          <w:rPr>
            <w:noProof/>
            <w:webHidden/>
          </w:rPr>
        </w:r>
        <w:r w:rsidR="00BE01AA">
          <w:rPr>
            <w:noProof/>
            <w:webHidden/>
          </w:rPr>
          <w:fldChar w:fldCharType="separate"/>
        </w:r>
        <w:r w:rsidR="00BE01AA">
          <w:rPr>
            <w:noProof/>
            <w:webHidden/>
          </w:rPr>
          <w:t>38</w:t>
        </w:r>
        <w:r w:rsidR="00BE01AA">
          <w:rPr>
            <w:noProof/>
            <w:webHidden/>
          </w:rPr>
          <w:fldChar w:fldCharType="end"/>
        </w:r>
      </w:hyperlink>
    </w:p>
    <w:p w14:paraId="5087603C" w14:textId="7508530D" w:rsidR="00BE01AA" w:rsidRDefault="002B3D7B">
      <w:pPr>
        <w:pStyle w:val="TableofFigures"/>
        <w:rPr>
          <w:rFonts w:asciiTheme="minorHAnsi" w:eastAsiaTheme="minorEastAsia" w:hAnsiTheme="minorHAnsi" w:cstheme="minorBidi"/>
          <w:noProof/>
          <w:sz w:val="22"/>
          <w:szCs w:val="22"/>
          <w:lang w:val="en-US" w:eastAsia="en-US"/>
        </w:rPr>
      </w:pPr>
      <w:hyperlink w:anchor="_Toc58808878" w:history="1">
        <w:r w:rsidR="00BE01AA" w:rsidRPr="00A4122A">
          <w:rPr>
            <w:rStyle w:val="Hyperlink"/>
            <w:noProof/>
          </w:rPr>
          <w:t>Figure 4:5 ImageUploader-4</w:t>
        </w:r>
        <w:r w:rsidR="00BE01AA">
          <w:rPr>
            <w:noProof/>
            <w:webHidden/>
          </w:rPr>
          <w:tab/>
        </w:r>
        <w:r w:rsidR="00BE01AA">
          <w:rPr>
            <w:noProof/>
            <w:webHidden/>
          </w:rPr>
          <w:fldChar w:fldCharType="begin"/>
        </w:r>
        <w:r w:rsidR="00BE01AA">
          <w:rPr>
            <w:noProof/>
            <w:webHidden/>
          </w:rPr>
          <w:instrText xml:space="preserve"> PAGEREF _Toc58808878 \h </w:instrText>
        </w:r>
        <w:r w:rsidR="00BE01AA">
          <w:rPr>
            <w:noProof/>
            <w:webHidden/>
          </w:rPr>
        </w:r>
        <w:r w:rsidR="00BE01AA">
          <w:rPr>
            <w:noProof/>
            <w:webHidden/>
          </w:rPr>
          <w:fldChar w:fldCharType="separate"/>
        </w:r>
        <w:r w:rsidR="00BE01AA">
          <w:rPr>
            <w:noProof/>
            <w:webHidden/>
          </w:rPr>
          <w:t>38</w:t>
        </w:r>
        <w:r w:rsidR="00BE01AA">
          <w:rPr>
            <w:noProof/>
            <w:webHidden/>
          </w:rPr>
          <w:fldChar w:fldCharType="end"/>
        </w:r>
      </w:hyperlink>
    </w:p>
    <w:p w14:paraId="7483B4DC" w14:textId="74CD881E" w:rsidR="00BE01AA" w:rsidRDefault="002B3D7B">
      <w:pPr>
        <w:pStyle w:val="TableofFigures"/>
        <w:rPr>
          <w:rFonts w:asciiTheme="minorHAnsi" w:eastAsiaTheme="minorEastAsia" w:hAnsiTheme="minorHAnsi" w:cstheme="minorBidi"/>
          <w:noProof/>
          <w:sz w:val="22"/>
          <w:szCs w:val="22"/>
          <w:lang w:val="en-US" w:eastAsia="en-US"/>
        </w:rPr>
      </w:pPr>
      <w:hyperlink w:anchor="_Toc58808879" w:history="1">
        <w:r w:rsidR="00BE01AA" w:rsidRPr="00A4122A">
          <w:rPr>
            <w:rStyle w:val="Hyperlink"/>
            <w:noProof/>
          </w:rPr>
          <w:t>Figure 4:6 VideoUploader-1</w:t>
        </w:r>
        <w:r w:rsidR="00BE01AA">
          <w:rPr>
            <w:noProof/>
            <w:webHidden/>
          </w:rPr>
          <w:tab/>
        </w:r>
        <w:r w:rsidR="00BE01AA">
          <w:rPr>
            <w:noProof/>
            <w:webHidden/>
          </w:rPr>
          <w:fldChar w:fldCharType="begin"/>
        </w:r>
        <w:r w:rsidR="00BE01AA">
          <w:rPr>
            <w:noProof/>
            <w:webHidden/>
          </w:rPr>
          <w:instrText xml:space="preserve"> PAGEREF _Toc58808879 \h </w:instrText>
        </w:r>
        <w:r w:rsidR="00BE01AA">
          <w:rPr>
            <w:noProof/>
            <w:webHidden/>
          </w:rPr>
        </w:r>
        <w:r w:rsidR="00BE01AA">
          <w:rPr>
            <w:noProof/>
            <w:webHidden/>
          </w:rPr>
          <w:fldChar w:fldCharType="separate"/>
        </w:r>
        <w:r w:rsidR="00BE01AA">
          <w:rPr>
            <w:noProof/>
            <w:webHidden/>
          </w:rPr>
          <w:t>39</w:t>
        </w:r>
        <w:r w:rsidR="00BE01AA">
          <w:rPr>
            <w:noProof/>
            <w:webHidden/>
          </w:rPr>
          <w:fldChar w:fldCharType="end"/>
        </w:r>
      </w:hyperlink>
    </w:p>
    <w:p w14:paraId="7BBE5EAB" w14:textId="5F2FFE93" w:rsidR="00BE01AA" w:rsidRDefault="002B3D7B">
      <w:pPr>
        <w:pStyle w:val="TableofFigures"/>
        <w:rPr>
          <w:rFonts w:asciiTheme="minorHAnsi" w:eastAsiaTheme="minorEastAsia" w:hAnsiTheme="minorHAnsi" w:cstheme="minorBidi"/>
          <w:noProof/>
          <w:sz w:val="22"/>
          <w:szCs w:val="22"/>
          <w:lang w:val="en-US" w:eastAsia="en-US"/>
        </w:rPr>
      </w:pPr>
      <w:hyperlink w:anchor="_Toc58808880" w:history="1">
        <w:r w:rsidR="00BE01AA" w:rsidRPr="00A4122A">
          <w:rPr>
            <w:rStyle w:val="Hyperlink"/>
            <w:noProof/>
          </w:rPr>
          <w:t>Figure 4:7 VideoUploader-2</w:t>
        </w:r>
        <w:r w:rsidR="00BE01AA">
          <w:rPr>
            <w:noProof/>
            <w:webHidden/>
          </w:rPr>
          <w:tab/>
        </w:r>
        <w:r w:rsidR="00BE01AA">
          <w:rPr>
            <w:noProof/>
            <w:webHidden/>
          </w:rPr>
          <w:fldChar w:fldCharType="begin"/>
        </w:r>
        <w:r w:rsidR="00BE01AA">
          <w:rPr>
            <w:noProof/>
            <w:webHidden/>
          </w:rPr>
          <w:instrText xml:space="preserve"> PAGEREF _Toc58808880 \h </w:instrText>
        </w:r>
        <w:r w:rsidR="00BE01AA">
          <w:rPr>
            <w:noProof/>
            <w:webHidden/>
          </w:rPr>
        </w:r>
        <w:r w:rsidR="00BE01AA">
          <w:rPr>
            <w:noProof/>
            <w:webHidden/>
          </w:rPr>
          <w:fldChar w:fldCharType="separate"/>
        </w:r>
        <w:r w:rsidR="00BE01AA">
          <w:rPr>
            <w:noProof/>
            <w:webHidden/>
          </w:rPr>
          <w:t>39</w:t>
        </w:r>
        <w:r w:rsidR="00BE01AA">
          <w:rPr>
            <w:noProof/>
            <w:webHidden/>
          </w:rPr>
          <w:fldChar w:fldCharType="end"/>
        </w:r>
      </w:hyperlink>
    </w:p>
    <w:p w14:paraId="5142C4F9" w14:textId="173D57AB" w:rsidR="00BE01AA" w:rsidRDefault="002B3D7B">
      <w:pPr>
        <w:pStyle w:val="TableofFigures"/>
        <w:rPr>
          <w:rFonts w:asciiTheme="minorHAnsi" w:eastAsiaTheme="minorEastAsia" w:hAnsiTheme="minorHAnsi" w:cstheme="minorBidi"/>
          <w:noProof/>
          <w:sz w:val="22"/>
          <w:szCs w:val="22"/>
          <w:lang w:val="en-US" w:eastAsia="en-US"/>
        </w:rPr>
      </w:pPr>
      <w:hyperlink w:anchor="_Toc58808881" w:history="1">
        <w:r w:rsidR="00BE01AA" w:rsidRPr="00A4122A">
          <w:rPr>
            <w:rStyle w:val="Hyperlink"/>
            <w:noProof/>
          </w:rPr>
          <w:t>Figure 4:8 LiveCameraCapture-1</w:t>
        </w:r>
        <w:r w:rsidR="00BE01AA">
          <w:rPr>
            <w:noProof/>
            <w:webHidden/>
          </w:rPr>
          <w:tab/>
        </w:r>
        <w:r w:rsidR="00BE01AA">
          <w:rPr>
            <w:noProof/>
            <w:webHidden/>
          </w:rPr>
          <w:fldChar w:fldCharType="begin"/>
        </w:r>
        <w:r w:rsidR="00BE01AA">
          <w:rPr>
            <w:noProof/>
            <w:webHidden/>
          </w:rPr>
          <w:instrText xml:space="preserve"> PAGEREF _Toc58808881 \h </w:instrText>
        </w:r>
        <w:r w:rsidR="00BE01AA">
          <w:rPr>
            <w:noProof/>
            <w:webHidden/>
          </w:rPr>
        </w:r>
        <w:r w:rsidR="00BE01AA">
          <w:rPr>
            <w:noProof/>
            <w:webHidden/>
          </w:rPr>
          <w:fldChar w:fldCharType="separate"/>
        </w:r>
        <w:r w:rsidR="00BE01AA">
          <w:rPr>
            <w:noProof/>
            <w:webHidden/>
          </w:rPr>
          <w:t>40</w:t>
        </w:r>
        <w:r w:rsidR="00BE01AA">
          <w:rPr>
            <w:noProof/>
            <w:webHidden/>
          </w:rPr>
          <w:fldChar w:fldCharType="end"/>
        </w:r>
      </w:hyperlink>
    </w:p>
    <w:p w14:paraId="098B723B" w14:textId="2B26E66B" w:rsidR="00BE01AA" w:rsidRDefault="002B3D7B">
      <w:pPr>
        <w:pStyle w:val="TableofFigures"/>
        <w:rPr>
          <w:rFonts w:asciiTheme="minorHAnsi" w:eastAsiaTheme="minorEastAsia" w:hAnsiTheme="minorHAnsi" w:cstheme="minorBidi"/>
          <w:noProof/>
          <w:sz w:val="22"/>
          <w:szCs w:val="22"/>
          <w:lang w:val="en-US" w:eastAsia="en-US"/>
        </w:rPr>
      </w:pPr>
      <w:hyperlink w:anchor="_Toc58808882" w:history="1">
        <w:r w:rsidR="00BE01AA" w:rsidRPr="00A4122A">
          <w:rPr>
            <w:rStyle w:val="Hyperlink"/>
            <w:noProof/>
          </w:rPr>
          <w:t>Figure 4:9 LiveCameraCapture-2</w:t>
        </w:r>
        <w:r w:rsidR="00BE01AA">
          <w:rPr>
            <w:noProof/>
            <w:webHidden/>
          </w:rPr>
          <w:tab/>
        </w:r>
        <w:r w:rsidR="00BE01AA">
          <w:rPr>
            <w:noProof/>
            <w:webHidden/>
          </w:rPr>
          <w:fldChar w:fldCharType="begin"/>
        </w:r>
        <w:r w:rsidR="00BE01AA">
          <w:rPr>
            <w:noProof/>
            <w:webHidden/>
          </w:rPr>
          <w:instrText xml:space="preserve"> PAGEREF _Toc58808882 \h </w:instrText>
        </w:r>
        <w:r w:rsidR="00BE01AA">
          <w:rPr>
            <w:noProof/>
            <w:webHidden/>
          </w:rPr>
        </w:r>
        <w:r w:rsidR="00BE01AA">
          <w:rPr>
            <w:noProof/>
            <w:webHidden/>
          </w:rPr>
          <w:fldChar w:fldCharType="separate"/>
        </w:r>
        <w:r w:rsidR="00BE01AA">
          <w:rPr>
            <w:noProof/>
            <w:webHidden/>
          </w:rPr>
          <w:t>40</w:t>
        </w:r>
        <w:r w:rsidR="00BE01AA">
          <w:rPr>
            <w:noProof/>
            <w:webHidden/>
          </w:rPr>
          <w:fldChar w:fldCharType="end"/>
        </w:r>
      </w:hyperlink>
    </w:p>
    <w:p w14:paraId="45A9F8E1" w14:textId="2393795F" w:rsidR="00BE01AA" w:rsidRDefault="002B3D7B">
      <w:pPr>
        <w:pStyle w:val="TableofFigures"/>
        <w:rPr>
          <w:rFonts w:asciiTheme="minorHAnsi" w:eastAsiaTheme="minorEastAsia" w:hAnsiTheme="minorHAnsi" w:cstheme="minorBidi"/>
          <w:noProof/>
          <w:sz w:val="22"/>
          <w:szCs w:val="22"/>
          <w:lang w:val="en-US" w:eastAsia="en-US"/>
        </w:rPr>
      </w:pPr>
      <w:hyperlink w:anchor="_Toc58808883" w:history="1">
        <w:r w:rsidR="00BE01AA" w:rsidRPr="00A4122A">
          <w:rPr>
            <w:rStyle w:val="Hyperlink"/>
            <w:noProof/>
          </w:rPr>
          <w:t>Figure 4:10 LiveCameraCapture-3</w:t>
        </w:r>
        <w:r w:rsidR="00BE01AA">
          <w:rPr>
            <w:noProof/>
            <w:webHidden/>
          </w:rPr>
          <w:tab/>
        </w:r>
        <w:r w:rsidR="00BE01AA">
          <w:rPr>
            <w:noProof/>
            <w:webHidden/>
          </w:rPr>
          <w:fldChar w:fldCharType="begin"/>
        </w:r>
        <w:r w:rsidR="00BE01AA">
          <w:rPr>
            <w:noProof/>
            <w:webHidden/>
          </w:rPr>
          <w:instrText xml:space="preserve"> PAGEREF _Toc58808883 \h </w:instrText>
        </w:r>
        <w:r w:rsidR="00BE01AA">
          <w:rPr>
            <w:noProof/>
            <w:webHidden/>
          </w:rPr>
        </w:r>
        <w:r w:rsidR="00BE01AA">
          <w:rPr>
            <w:noProof/>
            <w:webHidden/>
          </w:rPr>
          <w:fldChar w:fldCharType="separate"/>
        </w:r>
        <w:r w:rsidR="00BE01AA">
          <w:rPr>
            <w:noProof/>
            <w:webHidden/>
          </w:rPr>
          <w:t>41</w:t>
        </w:r>
        <w:r w:rsidR="00BE01AA">
          <w:rPr>
            <w:noProof/>
            <w:webHidden/>
          </w:rPr>
          <w:fldChar w:fldCharType="end"/>
        </w:r>
      </w:hyperlink>
    </w:p>
    <w:p w14:paraId="24BDB977" w14:textId="5FA8F88C" w:rsidR="00BE01AA" w:rsidRDefault="002B3D7B">
      <w:pPr>
        <w:pStyle w:val="TableofFigures"/>
        <w:rPr>
          <w:rFonts w:asciiTheme="minorHAnsi" w:eastAsiaTheme="minorEastAsia" w:hAnsiTheme="minorHAnsi" w:cstheme="minorBidi"/>
          <w:noProof/>
          <w:sz w:val="22"/>
          <w:szCs w:val="22"/>
          <w:lang w:val="en-US" w:eastAsia="en-US"/>
        </w:rPr>
      </w:pPr>
      <w:hyperlink w:anchor="_Toc58808884" w:history="1">
        <w:r w:rsidR="00BE01AA" w:rsidRPr="00A4122A">
          <w:rPr>
            <w:rStyle w:val="Hyperlink"/>
            <w:noProof/>
          </w:rPr>
          <w:t>Figure 4:11 WorkFlow of Proposed Solution</w:t>
        </w:r>
        <w:r w:rsidR="00BE01AA">
          <w:rPr>
            <w:noProof/>
            <w:webHidden/>
          </w:rPr>
          <w:tab/>
        </w:r>
        <w:r w:rsidR="00BE01AA">
          <w:rPr>
            <w:noProof/>
            <w:webHidden/>
          </w:rPr>
          <w:fldChar w:fldCharType="begin"/>
        </w:r>
        <w:r w:rsidR="00BE01AA">
          <w:rPr>
            <w:noProof/>
            <w:webHidden/>
          </w:rPr>
          <w:instrText xml:space="preserve"> PAGEREF _Toc58808884 \h </w:instrText>
        </w:r>
        <w:r w:rsidR="00BE01AA">
          <w:rPr>
            <w:noProof/>
            <w:webHidden/>
          </w:rPr>
        </w:r>
        <w:r w:rsidR="00BE01AA">
          <w:rPr>
            <w:noProof/>
            <w:webHidden/>
          </w:rPr>
          <w:fldChar w:fldCharType="separate"/>
        </w:r>
        <w:r w:rsidR="00BE01AA">
          <w:rPr>
            <w:noProof/>
            <w:webHidden/>
          </w:rPr>
          <w:t>42</w:t>
        </w:r>
        <w:r w:rsidR="00BE01AA">
          <w:rPr>
            <w:noProof/>
            <w:webHidden/>
          </w:rPr>
          <w:fldChar w:fldCharType="end"/>
        </w:r>
      </w:hyperlink>
    </w:p>
    <w:p w14:paraId="3676290C" w14:textId="1D80C906" w:rsidR="0097625A" w:rsidRPr="006A7A36" w:rsidRDefault="008C012A" w:rsidP="00D25BDE">
      <w:r w:rsidRPr="006A7A36">
        <w:fldChar w:fldCharType="end"/>
      </w:r>
    </w:p>
    <w:p w14:paraId="232999A2" w14:textId="1BFD6BD1" w:rsidR="009F6D37" w:rsidRPr="006A7A36" w:rsidRDefault="009F6D37" w:rsidP="003A656A">
      <w:r w:rsidRPr="006A7A36">
        <w:br w:type="page"/>
      </w:r>
    </w:p>
    <w:p w14:paraId="0DF7B3D2" w14:textId="77777777" w:rsidR="009F6D37" w:rsidRPr="006A7A36" w:rsidRDefault="009F6D37" w:rsidP="009F6D37">
      <w:pPr>
        <w:jc w:val="center"/>
      </w:pPr>
    </w:p>
    <w:p w14:paraId="72BA47B4" w14:textId="77777777" w:rsidR="009F6D37" w:rsidRPr="006A7A36" w:rsidRDefault="009F6D37" w:rsidP="009F6D37">
      <w:pPr>
        <w:jc w:val="center"/>
      </w:pPr>
    </w:p>
    <w:p w14:paraId="6F5DC6BA" w14:textId="19A2416C" w:rsidR="009F6D37" w:rsidRPr="006A7A36" w:rsidRDefault="009F6D37" w:rsidP="009F6D37">
      <w:pPr>
        <w:pStyle w:val="Heading9"/>
      </w:pPr>
      <w:bookmarkStart w:id="10" w:name="_Toc58808416"/>
      <w:r w:rsidRPr="006A7A36">
        <w:t>LIST OF APPENDICES</w:t>
      </w:r>
      <w:bookmarkEnd w:id="10"/>
      <w:r w:rsidRPr="006A7A36">
        <w:t xml:space="preserve"> </w:t>
      </w:r>
    </w:p>
    <w:p w14:paraId="7B9DB93D" w14:textId="77777777" w:rsidR="009F6D37" w:rsidRDefault="009F6D37" w:rsidP="009F6D37"/>
    <w:p w14:paraId="6CD85A1C" w14:textId="77777777" w:rsidR="000A3F43" w:rsidRDefault="000A3F43" w:rsidP="009F6D37"/>
    <w:p w14:paraId="4305D53D" w14:textId="77777777" w:rsidR="000A3F43" w:rsidRDefault="000A3F43" w:rsidP="009F6D37"/>
    <w:p w14:paraId="51D262BF" w14:textId="77777777" w:rsidR="000A3F43" w:rsidRPr="006A7A36" w:rsidRDefault="000A3F43" w:rsidP="000A3F43">
      <w:pPr>
        <w:tabs>
          <w:tab w:val="center" w:pos="720"/>
          <w:tab w:val="center" w:pos="3969"/>
          <w:tab w:val="center" w:pos="7848"/>
        </w:tabs>
        <w:rPr>
          <w:b/>
        </w:rPr>
      </w:pPr>
      <w:r>
        <w:rPr>
          <w:b/>
        </w:rPr>
        <w:tab/>
        <w:t>APPENDIX</w:t>
      </w:r>
      <w:r w:rsidRPr="006A7A36">
        <w:rPr>
          <w:b/>
        </w:rPr>
        <w:tab/>
        <w:t>TITLE</w:t>
      </w:r>
      <w:r w:rsidRPr="006A7A36">
        <w:rPr>
          <w:b/>
        </w:rPr>
        <w:tab/>
        <w:t>PAGE</w:t>
      </w:r>
    </w:p>
    <w:p w14:paraId="01E0330D" w14:textId="73CAFAA5" w:rsidR="00F902BE" w:rsidRDefault="008C012A">
      <w:pPr>
        <w:pStyle w:val="TableofFigures"/>
        <w:rPr>
          <w:rFonts w:asciiTheme="minorHAnsi" w:eastAsiaTheme="minorEastAsia" w:hAnsiTheme="minorHAnsi" w:cstheme="minorBidi"/>
          <w:noProof/>
          <w:sz w:val="22"/>
          <w:szCs w:val="22"/>
          <w:lang w:val="en-US" w:eastAsia="en-US"/>
        </w:rPr>
      </w:pPr>
      <w:r>
        <w:fldChar w:fldCharType="begin"/>
      </w:r>
      <w:r w:rsidR="00043A73">
        <w:instrText xml:space="preserve"> TOC \h \z \c "APPENDIX" </w:instrText>
      </w:r>
      <w:r>
        <w:fldChar w:fldCharType="separate"/>
      </w:r>
      <w:hyperlink w:anchor="_Toc48522270" w:history="1">
        <w:r w:rsidR="00F902BE" w:rsidRPr="00002522">
          <w:rPr>
            <w:rStyle w:val="Hyperlink"/>
            <w:noProof/>
          </w:rPr>
          <w:t xml:space="preserve">APPENDIX A: </w:t>
        </w:r>
        <w:r w:rsidR="00F902BE">
          <w:rPr>
            <w:rStyle w:val="Hyperlink"/>
            <w:noProof/>
          </w:rPr>
          <w:t xml:space="preserve">     </w:t>
        </w:r>
        <w:r w:rsidR="00F902BE" w:rsidRPr="00002522">
          <w:rPr>
            <w:rStyle w:val="Hyperlink"/>
            <w:noProof/>
          </w:rPr>
          <w:t>Project Milestones</w:t>
        </w:r>
        <w:r w:rsidR="00F902BE">
          <w:rPr>
            <w:noProof/>
            <w:webHidden/>
          </w:rPr>
          <w:tab/>
        </w:r>
        <w:r w:rsidR="00F902BE">
          <w:rPr>
            <w:noProof/>
            <w:webHidden/>
          </w:rPr>
          <w:fldChar w:fldCharType="begin"/>
        </w:r>
        <w:r w:rsidR="00F902BE">
          <w:rPr>
            <w:noProof/>
            <w:webHidden/>
          </w:rPr>
          <w:instrText xml:space="preserve"> PAGEREF _Toc48522270 \h </w:instrText>
        </w:r>
        <w:r w:rsidR="00F902BE">
          <w:rPr>
            <w:noProof/>
            <w:webHidden/>
          </w:rPr>
        </w:r>
        <w:r w:rsidR="00F902BE">
          <w:rPr>
            <w:noProof/>
            <w:webHidden/>
          </w:rPr>
          <w:fldChar w:fldCharType="separate"/>
        </w:r>
        <w:r w:rsidR="0071000E">
          <w:rPr>
            <w:noProof/>
            <w:webHidden/>
          </w:rPr>
          <w:t>47</w:t>
        </w:r>
        <w:r w:rsidR="00F902BE">
          <w:rPr>
            <w:noProof/>
            <w:webHidden/>
          </w:rPr>
          <w:fldChar w:fldCharType="end"/>
        </w:r>
      </w:hyperlink>
    </w:p>
    <w:p w14:paraId="1113337F" w14:textId="5A6D6F1E" w:rsidR="00F902BE" w:rsidRDefault="002B3D7B">
      <w:pPr>
        <w:pStyle w:val="TableofFigures"/>
        <w:rPr>
          <w:rFonts w:asciiTheme="minorHAnsi" w:eastAsiaTheme="minorEastAsia" w:hAnsiTheme="minorHAnsi" w:cstheme="minorBidi"/>
          <w:noProof/>
          <w:sz w:val="22"/>
          <w:szCs w:val="22"/>
          <w:lang w:val="en-US" w:eastAsia="en-US"/>
        </w:rPr>
      </w:pPr>
      <w:hyperlink w:anchor="_Toc48522271" w:history="1">
        <w:r w:rsidR="00F902BE" w:rsidRPr="00002522">
          <w:rPr>
            <w:rStyle w:val="Hyperlink"/>
            <w:noProof/>
          </w:rPr>
          <w:t xml:space="preserve">APPENDIX B: </w:t>
        </w:r>
        <w:r w:rsidR="00F902BE">
          <w:rPr>
            <w:rStyle w:val="Hyperlink"/>
            <w:noProof/>
          </w:rPr>
          <w:t xml:space="preserve">     </w:t>
        </w:r>
        <w:r w:rsidR="00F902BE" w:rsidRPr="00002522">
          <w:rPr>
            <w:rStyle w:val="Hyperlink"/>
            <w:noProof/>
          </w:rPr>
          <w:t>Project Gantt Chart</w:t>
        </w:r>
        <w:r w:rsidR="00F902BE">
          <w:rPr>
            <w:noProof/>
            <w:webHidden/>
          </w:rPr>
          <w:tab/>
        </w:r>
        <w:r w:rsidR="00F902BE">
          <w:rPr>
            <w:noProof/>
            <w:webHidden/>
          </w:rPr>
          <w:fldChar w:fldCharType="begin"/>
        </w:r>
        <w:r w:rsidR="00F902BE">
          <w:rPr>
            <w:noProof/>
            <w:webHidden/>
          </w:rPr>
          <w:instrText xml:space="preserve"> PAGEREF _Toc48522271 \h </w:instrText>
        </w:r>
        <w:r w:rsidR="00F902BE">
          <w:rPr>
            <w:noProof/>
            <w:webHidden/>
          </w:rPr>
        </w:r>
        <w:r w:rsidR="00F902BE">
          <w:rPr>
            <w:noProof/>
            <w:webHidden/>
          </w:rPr>
          <w:fldChar w:fldCharType="separate"/>
        </w:r>
        <w:r w:rsidR="0071000E">
          <w:rPr>
            <w:noProof/>
            <w:webHidden/>
          </w:rPr>
          <w:t>48</w:t>
        </w:r>
        <w:r w:rsidR="00F902BE">
          <w:rPr>
            <w:noProof/>
            <w:webHidden/>
          </w:rPr>
          <w:fldChar w:fldCharType="end"/>
        </w:r>
      </w:hyperlink>
    </w:p>
    <w:p w14:paraId="3B68C0BD" w14:textId="28AB4457" w:rsidR="000A3F43" w:rsidRPr="006A7A36" w:rsidRDefault="008C012A" w:rsidP="000A3F43">
      <w:r>
        <w:fldChar w:fldCharType="end"/>
      </w:r>
    </w:p>
    <w:p w14:paraId="3CB6EE26" w14:textId="77777777" w:rsidR="009F6D37" w:rsidRPr="006A7A36" w:rsidRDefault="009F6D37" w:rsidP="009F6D37"/>
    <w:p w14:paraId="50DAF953" w14:textId="77777777" w:rsidR="009F6D37" w:rsidRPr="006A7A36" w:rsidRDefault="009F6D37" w:rsidP="009F6D37"/>
    <w:p w14:paraId="7B9BD6F7" w14:textId="77777777" w:rsidR="0097625A" w:rsidRPr="006A7A36" w:rsidRDefault="0097625A" w:rsidP="0097625A">
      <w:pPr>
        <w:sectPr w:rsidR="0097625A" w:rsidRPr="006A7A36" w:rsidSect="00F33D21">
          <w:headerReference w:type="even" r:id="rId9"/>
          <w:headerReference w:type="default" r:id="rId10"/>
          <w:pgSz w:w="11909" w:h="16834" w:code="9"/>
          <w:pgMar w:top="1418" w:right="1418" w:bottom="1418" w:left="2268" w:header="851" w:footer="851" w:gutter="0"/>
          <w:pgNumType w:fmt="lowerRoman"/>
          <w:cols w:space="720"/>
          <w:docGrid w:linePitch="360"/>
        </w:sectPr>
      </w:pPr>
    </w:p>
    <w:p w14:paraId="2492BE90" w14:textId="77777777" w:rsidR="002C7EFD" w:rsidRPr="006A7A36" w:rsidRDefault="002C7EFD" w:rsidP="002C7EFD">
      <w:pPr>
        <w:jc w:val="center"/>
      </w:pPr>
    </w:p>
    <w:p w14:paraId="2CA56578" w14:textId="77777777" w:rsidR="002C7EFD" w:rsidRPr="006A7A36" w:rsidRDefault="002C7EFD" w:rsidP="002C7EFD">
      <w:pPr>
        <w:jc w:val="center"/>
      </w:pPr>
    </w:p>
    <w:p w14:paraId="60326730" w14:textId="77777777" w:rsidR="002C7EFD" w:rsidRPr="006A7A36" w:rsidRDefault="002C7EFD" w:rsidP="002C7EFD">
      <w:pPr>
        <w:jc w:val="center"/>
      </w:pPr>
    </w:p>
    <w:p w14:paraId="08AD77EE" w14:textId="77777777" w:rsidR="00655E19" w:rsidRPr="006A7A36" w:rsidRDefault="00655E19" w:rsidP="00AD47DF">
      <w:pPr>
        <w:pStyle w:val="Heading1"/>
      </w:pPr>
    </w:p>
    <w:p w14:paraId="01DE90A0" w14:textId="77777777" w:rsidR="00655E19" w:rsidRPr="006A7A36" w:rsidRDefault="00655E19" w:rsidP="00655E19">
      <w:pPr>
        <w:jc w:val="center"/>
      </w:pPr>
    </w:p>
    <w:p w14:paraId="525EEF37" w14:textId="77777777" w:rsidR="00655E19" w:rsidRPr="006A7A36" w:rsidRDefault="00655E19" w:rsidP="00655E19">
      <w:pPr>
        <w:jc w:val="center"/>
      </w:pPr>
    </w:p>
    <w:p w14:paraId="1F0BE774" w14:textId="77777777" w:rsidR="00655E19" w:rsidRPr="006A7A36" w:rsidRDefault="00655E19" w:rsidP="00655E19">
      <w:pPr>
        <w:jc w:val="center"/>
      </w:pPr>
    </w:p>
    <w:p w14:paraId="26BB08C9" w14:textId="77777777" w:rsidR="002C7EFD" w:rsidRPr="006A7A36" w:rsidRDefault="002C7EFD" w:rsidP="00655E19">
      <w:pPr>
        <w:pStyle w:val="Heading2"/>
        <w:tabs>
          <w:tab w:val="clear" w:pos="130"/>
          <w:tab w:val="left" w:pos="0"/>
        </w:tabs>
        <w:ind w:left="-144"/>
      </w:pPr>
      <w:bookmarkStart w:id="11" w:name="_Toc58808376"/>
      <w:r w:rsidRPr="006A7A36">
        <w:t>INTRODUCTION</w:t>
      </w:r>
      <w:bookmarkEnd w:id="11"/>
    </w:p>
    <w:p w14:paraId="704CD0F9" w14:textId="77777777" w:rsidR="0097625A" w:rsidRPr="006A7A36" w:rsidRDefault="0097625A" w:rsidP="0097625A"/>
    <w:p w14:paraId="4DF9C503" w14:textId="77777777" w:rsidR="00A372F4" w:rsidRPr="006A7A36" w:rsidRDefault="00A372F4" w:rsidP="0097625A"/>
    <w:p w14:paraId="0207D4F1" w14:textId="77777777" w:rsidR="00A372F4" w:rsidRPr="006A7A36" w:rsidRDefault="00A372F4" w:rsidP="0097625A"/>
    <w:p w14:paraId="466ADFDD" w14:textId="181A32DE" w:rsidR="00A372F4" w:rsidRPr="006A7A36" w:rsidRDefault="00A372F4" w:rsidP="00A372F4">
      <w:pPr>
        <w:pStyle w:val="Heading3"/>
        <w:ind w:hanging="864"/>
      </w:pPr>
      <w:bookmarkStart w:id="12" w:name="_Toc216161117"/>
      <w:bookmarkStart w:id="13" w:name="_Toc58808377"/>
      <w:r w:rsidRPr="006A7A36">
        <w:t>Background</w:t>
      </w:r>
      <w:bookmarkEnd w:id="12"/>
      <w:bookmarkEnd w:id="13"/>
    </w:p>
    <w:p w14:paraId="5FD88A8C" w14:textId="67D64A11" w:rsidR="00A372F4" w:rsidRPr="006A7A36" w:rsidRDefault="0031020C" w:rsidP="00AD5D21">
      <w:pPr>
        <w:spacing w:before="360" w:after="360"/>
      </w:pPr>
      <w:proofErr w:type="spellStart"/>
      <w:r w:rsidRPr="00A81CB2">
        <w:t>Analy</w:t>
      </w:r>
      <w:r>
        <w:t>z</w:t>
      </w:r>
      <w:r w:rsidRPr="00A81CB2">
        <w:t>ing</w:t>
      </w:r>
      <w:proofErr w:type="spellEnd"/>
      <w:r w:rsidR="00A81CB2" w:rsidRPr="00A81CB2">
        <w:t xml:space="preserve"> and understanding human poses estimation is a subject that has been studied extensively in the past two decades. Therefore, this represents interest for many promising applications in different domains, such as security, video games, physical therapy, etc</w:t>
      </w:r>
      <w:r w:rsidR="009B5117">
        <w:t xml:space="preserve"> </w:t>
      </w:r>
      <w:r w:rsidR="001971C3">
        <w:fldChar w:fldCharType="begin"/>
      </w:r>
      <w:r w:rsidR="001971C3">
        <w:instrText xml:space="preserve"> ADDIN ZOTERO_ITEM CSL_CITATION {"citationID":"qdPVti0l","properties":{"formattedCitation":"[1]","plainCitation":"[1]","noteIndex":0},"citationItems":[{"id":70,"uris":["http://zotero.org/users/local/VJYD268w/items/I6BTCBM4"],"uri":["http://zotero.org/users/local/VJYD268w/items/I6BTCBM4"],"itemData":{"id":70,"type":"paper-conference","event":"Proceedings of the IEEE Conference on Computer Vision and Pattern Recognition","page":"1653-1660","source":"openaccess.thecvf.com","title":"DeepPose: Human Pose Estimation via Deep Neural Networks","title-short":"DeepPose","URL":"https://openaccess.thecvf.com/content_cvpr_2014/html/Toshev_DeepPose_Human_Pose_2014_CVPR_paper.html","author":[{"family":"Toshev","given":"Alexander"},{"family":"Szegedy","given":"Christian"}],"accessed":{"date-parts":[["2020",8,15]]},"issued":{"date-parts":[["2014"]]}}}],"schema":"https://github.com/citation-style-language/schema/raw/master/csl-citation.json"} </w:instrText>
      </w:r>
      <w:r w:rsidR="001971C3">
        <w:fldChar w:fldCharType="separate"/>
      </w:r>
      <w:r w:rsidR="001971C3" w:rsidRPr="001971C3">
        <w:t>[1]</w:t>
      </w:r>
      <w:r w:rsidR="001971C3">
        <w:fldChar w:fldCharType="end"/>
      </w:r>
      <w:r w:rsidR="00A81CB2" w:rsidRPr="00A81CB2">
        <w:t xml:space="preserve">. </w:t>
      </w:r>
      <w:r w:rsidR="00736B05" w:rsidRPr="00736B05">
        <w:t xml:space="preserve">Issues emerge when checking human </w:t>
      </w:r>
      <w:r w:rsidR="00736B05">
        <w:t>posture</w:t>
      </w:r>
      <w:r w:rsidR="00736B05" w:rsidRPr="00736B05">
        <w:t xml:space="preserve"> is required. It is about the limitation of human joints in an image or video to shape a skeletal portrayal.</w:t>
      </w:r>
      <w:r w:rsidR="00736B05">
        <w:t xml:space="preserve"> </w:t>
      </w:r>
      <w:r w:rsidR="00A81CB2" w:rsidRPr="00A81CB2">
        <w:t>The automatic detection of a</w:t>
      </w:r>
      <w:r w:rsidR="00736B05">
        <w:t>n</w:t>
      </w:r>
      <w:r w:rsidR="00A81CB2" w:rsidRPr="00A81CB2">
        <w:t xml:space="preserve"> </w:t>
      </w:r>
      <w:r w:rsidR="005E6A4A">
        <w:t>individual</w:t>
      </w:r>
      <w:r w:rsidR="00A81CB2" w:rsidRPr="00A81CB2">
        <w:t>'s pose in a picture is difficult as it depends on numerous factors including size and image resolution, variations in clothing and surroundings, and also interaction with other humans. One of the challenges in post estimation is yoga which has attracted many researchers in the field of pose estimation</w:t>
      </w:r>
      <w:r w:rsidR="00A95CD9">
        <w:t xml:space="preserve"> </w:t>
      </w:r>
      <w:r w:rsidR="001A26EF">
        <w:fldChar w:fldCharType="begin"/>
      </w:r>
      <w:r w:rsidR="001A26EF">
        <w:instrText xml:space="preserve"> ADDIN ZOTERO_ITEM CSL_CITATION {"citationID":"YOcvw34L","properties":{"formattedCitation":"[2]","plainCitation":"[2]","noteIndex":0},"citationItems":[{"id":75,"uris":["http://zotero.org/users/local/VJYD268w/items/C52AU4QK"],"uri":["http://zotero.org/users/local/VJYD268w/items/C52AU4QK"],"itemData":{"id":75,"type":"paper-conference","event":"Proceedings of the IEEE International Conference on Computer Vision","page":"1212-1221","source":"openaccess.thecvf.com","title":"Adversarial PoseNet: A Structure-Aware Convolutional Network for Human Pose Estimation","title-short":"Adversarial PoseNet","URL":"https://openaccess.thecvf.com/content_iccv_2017/html/Chen_Adversarial_PoseNet_A_ICCV_2017_paper.html","author":[{"family":"Chen","given":"Yu"},{"family":"Shen","given":"Chunhua"},{"family":"Wei","given":"Xiu-Shen"},{"family":"Liu","given":"Lingqiao"},{"family":"Yang","given":"Jian"}],"accessed":{"date-parts":[["2020",8,15]]},"issued":{"date-parts":[["2017"]]}}}],"schema":"https://github.com/citation-style-language/schema/raw/master/csl-citation.json"} </w:instrText>
      </w:r>
      <w:r w:rsidR="001A26EF">
        <w:fldChar w:fldCharType="separate"/>
      </w:r>
      <w:r w:rsidR="001A26EF" w:rsidRPr="001A26EF">
        <w:t>[2]</w:t>
      </w:r>
      <w:r w:rsidR="001A26EF">
        <w:fldChar w:fldCharType="end"/>
      </w:r>
      <w:r w:rsidR="00A81CB2" w:rsidRPr="00A81CB2">
        <w:t xml:space="preserve">. </w:t>
      </w:r>
      <w:r w:rsidR="00736B05" w:rsidRPr="00736B05">
        <w:t>Yoga has now become a notable overall order which is a protected and viable exercise to increment active work, particularly in strength, adaptability and equilibrium, to increment physical and mental prosperity</w:t>
      </w:r>
      <w:r w:rsidR="0032178C">
        <w:fldChar w:fldCharType="begin"/>
      </w:r>
      <w:r w:rsidR="0032178C">
        <w:instrText xml:space="preserve"> ADDIN ZOTERO_ITEM CSL_CITATION {"citationID":"grbMmjFF","properties":{"formattedCitation":"[3]","plainCitation":"[3]","noteIndex":0},"citationItems":[{"id":17,"uris":["http://zotero.org/users/local/VJYD268w/items/F9SA6WNA"],"uri":["http://zotero.org/users/local/VJYD268w/items/F9SA6WNA"],"itemData":{"id":17,"type":"article-journal","abstract":"An approach to accurately recognize various Yoga asanas using deep learning algorithms has been presented in this work. A dataset of six Yoga asanas (i.e. Bhujangasana, Padmasana, Shavasana, Tadasana, Trikonasana, and Vrikshasana) has been created using 15 individuals (ten males and five females) with a normal RGB webcam and is made publicly available. A hybrid deep learning model is proposed using convolutional neural network (CNN) and long short-term memory (LSTM) for Yoga recognition on real-time videos, where CNN layer is used to extract features from keypoints of each frame obtained from OpenPose and is followed by LSTM to give temporal predictions. To the best of our knowledge, this is the first study using an end-to-end deep learning pipeline to detect Yoga from videos. The system achieves a test accuracy of 99.04% on single frames and 99.38% accuracy after polling of predictions on 45 frames of the videos. Using a model with temporal data leverages the information from previous frames to give an accurate and robust result. We have also tested the system in real time for a different set of 12 persons (five males and seven females) and achieved 98.92% accuracy. Experimental results provide a qualitative assessment of the method as well as a comparison to the state-of-the-art.","container-title":"Neural Computing and Applications","DOI":"10.1007/s00521-019-04232-7","ISSN":"1433-3058","issue":"12","journalAbbreviation":"Neural Comput &amp; Applic","language":"en","page":"9349-9361","source":"Springer Link","title":"Real-time Yoga recognition using deep learning","volume":"31","author":[{"family":"Yadav","given":"Santosh Kumar"},{"family":"Singh","given":"Amitojdeep"},{"family":"Gupta","given":"Abhishek"},{"family":"Raheja","given":"Jagdish Lal"}],"issued":{"date-parts":[["2019",12,1]]}}}],"schema":"https://github.com/citation-style-language/schema/raw/master/csl-citation.json"} </w:instrText>
      </w:r>
      <w:r w:rsidR="0032178C">
        <w:fldChar w:fldCharType="separate"/>
      </w:r>
      <w:r w:rsidR="0032178C" w:rsidRPr="0032178C">
        <w:t>[3]</w:t>
      </w:r>
      <w:r w:rsidR="0032178C">
        <w:fldChar w:fldCharType="end"/>
      </w:r>
      <w:r w:rsidR="00A81CB2" w:rsidRPr="00A81CB2">
        <w:t xml:space="preserve">. </w:t>
      </w:r>
      <w:r w:rsidR="00736B05" w:rsidRPr="00736B05">
        <w:t>Yoga is a sort of activity that assists with profound breathing, reflection, or unwinding for the entire brain and body.</w:t>
      </w:r>
    </w:p>
    <w:p w14:paraId="020F7B7A" w14:textId="77777777" w:rsidR="002F3211" w:rsidRDefault="00594C82" w:rsidP="002F3211">
      <w:pPr>
        <w:spacing w:before="360" w:after="360"/>
        <w:ind w:firstLine="720"/>
      </w:pPr>
      <w:r w:rsidRPr="003528B6">
        <w:t>Yoga is said as the art of relaxation. From last year, people are dealing with greater pressure and suffering from stress faster than ever before. Even kids are struggling too as they</w:t>
      </w:r>
      <w:r w:rsidR="00F03783">
        <w:t xml:space="preserve"> are</w:t>
      </w:r>
      <w:r w:rsidRPr="003528B6">
        <w:t xml:space="preserve"> spend</w:t>
      </w:r>
      <w:r w:rsidR="00F03783">
        <w:t xml:space="preserve">ing </w:t>
      </w:r>
      <w:r w:rsidRPr="003528B6">
        <w:t>too much time on smartphones and table</w:t>
      </w:r>
      <w:r w:rsidR="00AD5D21">
        <w:t>t</w:t>
      </w:r>
      <w:r w:rsidRPr="003528B6">
        <w:t xml:space="preserve">. </w:t>
      </w:r>
      <w:r w:rsidR="00F03783" w:rsidRPr="00F03783">
        <w:t xml:space="preserve">In recent decades, disease has emerged with new dimensions, expressions, </w:t>
      </w:r>
      <w:r w:rsidR="00FF3BF5">
        <w:t xml:space="preserve">and </w:t>
      </w:r>
      <w:r w:rsidR="00F03783" w:rsidRPr="00F03783">
        <w:t>manifestations</w:t>
      </w:r>
      <w:r w:rsidRPr="003528B6">
        <w:t xml:space="preserve">. </w:t>
      </w:r>
      <w:r w:rsidR="00285C43" w:rsidRPr="00285C43">
        <w:t>The great plagues of the past have come to an end in medical research, but we now are </w:t>
      </w:r>
      <w:proofErr w:type="spellStart"/>
      <w:r w:rsidR="00285C43" w:rsidRPr="00285C43">
        <w:t>faceing</w:t>
      </w:r>
      <w:proofErr w:type="spellEnd"/>
      <w:r w:rsidR="00285C43" w:rsidRPr="00285C43">
        <w:t xml:space="preserve">  stress-related disorders caused by our inability to adjust to the highly </w:t>
      </w:r>
      <w:r w:rsidR="00285C43" w:rsidRPr="00285C43">
        <w:lastRenderedPageBreak/>
        <w:t>competitive pace of modern life.</w:t>
      </w:r>
      <w:r w:rsidRPr="003528B6">
        <w:t xml:space="preserve">. </w:t>
      </w:r>
      <w:r w:rsidR="00FD548B" w:rsidRPr="00FD548B">
        <w:t xml:space="preserve">Psychosomatic problems such as diabetes, high blood pressure, obesity, thyroid disorders, migraine, asthma, ulcers, digestive and skin disorders are said to be result from the stresses of the body and mind </w:t>
      </w:r>
      <w:r w:rsidR="00D925CD">
        <w:fldChar w:fldCharType="begin"/>
      </w:r>
      <w:r w:rsidR="00D925CD">
        <w:instrText xml:space="preserve"> ADDIN ZOTERO_ITEM CSL_CITATION {"citationID":"JyjUi5Ux","properties":{"formattedCitation":"[4]","plainCitation":"[4]","noteIndex":0},"citationItems":[{"id":80,"uris":["http://zotero.org/users/local/VJYD268w/items/863BSIBZ"],"uri":["http://zotero.org/users/local/VJYD268w/items/863BSIBZ"],"itemData":{"id":80,"type":"webpage","title":"The Health Benefits of Yoga and Exercise: A Review of Comparison Studies | The Journal of Alternative and Complementary Medicine","URL":"https://www.liebertpub.com/doi/abs/10.1089/acm.2009.0044","accessed":{"date-parts":[["2020",8,15]]}}}],"schema":"https://github.com/citation-style-language/schema/raw/master/csl-citation.json"} </w:instrText>
      </w:r>
      <w:r w:rsidR="00D925CD">
        <w:fldChar w:fldCharType="separate"/>
      </w:r>
      <w:r w:rsidR="00D925CD" w:rsidRPr="00D925CD">
        <w:t>[4]</w:t>
      </w:r>
      <w:r w:rsidR="00D925CD">
        <w:fldChar w:fldCharType="end"/>
      </w:r>
      <w:r w:rsidRPr="003528B6">
        <w:t xml:space="preserve">. </w:t>
      </w:r>
      <w:r w:rsidR="00E64316" w:rsidRPr="00E64316">
        <w:t>In developing countries, the leading causes of death such as cancer and heart disease often rise from stress</w:t>
      </w:r>
      <w:r w:rsidRPr="003528B6">
        <w:t xml:space="preserve">. Though Modern medical science is trying to tackle these problems in different ways, but they have failed to deliver the good necessary health to man. This is because the real problem is not in the body but comes from the changing ideals of the man, his way of thinking and his feelings. Today international problem is not hunger, poverty, drugs or fear of war. It is tension, hypertension. </w:t>
      </w:r>
      <w:r w:rsidR="00CA128E" w:rsidRPr="00CA128E">
        <w:t>Anyone who knows how to alleviate stress and how to control it can control high blood pressure, heart disease, etc. In the different layers of human personality, such pressures and tensions accumulate</w:t>
      </w:r>
      <w:r w:rsidRPr="003528B6">
        <w:t xml:space="preserve">. Such </w:t>
      </w:r>
      <w:r w:rsidR="00CA128E">
        <w:t>pressure</w:t>
      </w:r>
      <w:r w:rsidRPr="003528B6">
        <w:t xml:space="preserve"> and tension accumulate in the </w:t>
      </w:r>
      <w:r w:rsidR="00CA128E">
        <w:t>different</w:t>
      </w:r>
      <w:r w:rsidRPr="003528B6">
        <w:t xml:space="preserve"> layers of human personality. We concentrate in the physical, intellectual, and emotional systems. Yoga solves tension issues with a big periscope</w:t>
      </w:r>
      <w:r w:rsidR="009426AF">
        <w:t xml:space="preserve"> </w:t>
      </w:r>
      <w:r w:rsidR="00D8271F">
        <w:fldChar w:fldCharType="begin"/>
      </w:r>
      <w:r w:rsidR="00D8271F">
        <w:instrText xml:space="preserve"> ADDIN ZOTERO_ITEM CSL_CITATION {"citationID":"poJGGfXM","properties":{"formattedCitation":"[5]","plainCitation":"[5]","noteIndex":0},"citationItems":[{"id":82,"uris":["http://zotero.org/users/local/VJYD268w/items/QHPIDJUA"],"uri":["http://zotero.org/users/local/VJYD268w/items/QHPIDJUA"],"itemData":{"id":82,"type":"article-journal","abstract":"Objectives\n: To explore perceived benefits, barriers, and cues to action of yoga practice among adults.\n\nMethods\n: Focus groups were conducted with persons who had never practiced yoga, practitioners of one year or less, and practitioners for more than one\nyear. The Health Belief Model was the theoretical foundation of inquiry.\n\nResults\n: All participants acknowledged a variety of benefits of yoga. Barriers outweighed benefits among persons who had never practiced despite knowledge of benefits. Positive experiences with yoga and\nyoga instructors facilitated practice.\n\nConclusions\n: Newly identified benefits and barriers indicate the need for quantitative research and behavioral trials.","container-title":"American Journal of Health Behavior","DOI":"10.5993/AJHB.33.1.1","issue":"1","journalAbbreviation":"American Journal of Health Behavior","page":"3-14","source":"IngentaConnect","title":"Benefits, Barriers, and Cues to Action of Yoga Practice: A Focus Group Approach","title-short":"Benefits, Barriers, and Cues to Action of Yoga Practice","volume":"33","author":[{"family":"Atkinson","given":"Nancy L."},{"family":"Permuth-Levine","given":"Rachel"}],"issued":{"date-parts":[["2009",1,1]]}}}],"schema":"https://github.com/citation-style-language/schema/raw/master/csl-citation.json"} </w:instrText>
      </w:r>
      <w:r w:rsidR="00D8271F">
        <w:fldChar w:fldCharType="separate"/>
      </w:r>
      <w:r w:rsidR="00D8271F" w:rsidRPr="00D8271F">
        <w:t>[5]</w:t>
      </w:r>
      <w:r w:rsidR="00D8271F">
        <w:fldChar w:fldCharType="end"/>
      </w:r>
      <w:r w:rsidRPr="003528B6">
        <w:t xml:space="preserve">. </w:t>
      </w:r>
      <w:r w:rsidR="002F3211" w:rsidRPr="002F3211">
        <w:t>One of the main concerns in yoga is relief from stresses and so the practise of yoga will change the nature of the mind, cure diseases and restore the creative genius.</w:t>
      </w:r>
    </w:p>
    <w:p w14:paraId="5D2D679F" w14:textId="251F0550" w:rsidR="00A372F4" w:rsidRPr="006A7A36" w:rsidRDefault="008B016D" w:rsidP="002F3211">
      <w:pPr>
        <w:spacing w:before="360" w:after="360"/>
        <w:ind w:firstLine="720"/>
      </w:pPr>
      <w:r w:rsidRPr="008B016D">
        <w:t xml:space="preserve">Yoga has become very popular and well known all over the globe recently. Some sources say this is because of the advantages it offers. Power, stamina and versatility are some of the benefits that help preserve body and spirit harmony and enhance them at the same time. </w:t>
      </w:r>
      <w:r w:rsidR="00767587">
        <w:fldChar w:fldCharType="begin"/>
      </w:r>
      <w:r w:rsidR="00767587">
        <w:instrText xml:space="preserve"> ADDIN ZOTERO_ITEM CSL_CITATION {"citationID":"ykKrRW80","properties":{"formattedCitation":"[3]","plainCitation":"[3]","noteIndex":0},"citationItems":[{"id":17,"uris":["http://zotero.org/users/local/VJYD268w/items/F9SA6WNA"],"uri":["http://zotero.org/users/local/VJYD268w/items/F9SA6WNA"],"itemData":{"id":17,"type":"article-journal","abstract":"An approach to accurately recognize various Yoga asanas using deep learning algorithms has been presented in this work. A dataset of six Yoga asanas (i.e. Bhujangasana, Padmasana, Shavasana, Tadasana, Trikonasana, and Vrikshasana) has been created using 15 individuals (ten males and five females) with a normal RGB webcam and is made publicly available. A hybrid deep learning model is proposed using convolutional neural network (CNN) and long short-term memory (LSTM) for Yoga recognition on real-time videos, where CNN layer is used to extract features from keypoints of each frame obtained from OpenPose and is followed by LSTM to give temporal predictions. To the best of our knowledge, this is the first study using an end-to-end deep learning pipeline to detect Yoga from videos. The system achieves a test accuracy of 99.04% on single frames and 99.38% accuracy after polling of predictions on 45 frames of the videos. Using a model with temporal data leverages the information from previous frames to give an accurate and robust result. We have also tested the system in real time for a different set of 12 persons (five males and seven females) and achieved 98.92% accuracy. Experimental results provide a qualitative assessment of the method as well as a comparison to the state-of-the-art.","container-title":"Neural Computing and Applications","DOI":"10.1007/s00521-019-04232-7","ISSN":"1433-3058","issue":"12","journalAbbreviation":"Neural Comput &amp; Applic","language":"en","page":"9349-9361","source":"Springer Link","title":"Real-time Yoga recognition using deep learning","volume":"31","author":[{"family":"Yadav","given":"Santosh Kumar"},{"family":"Singh","given":"Amitojdeep"},{"family":"Gupta","given":"Abhishek"},{"family":"Raheja","given":"Jagdish Lal"}],"issued":{"date-parts":[["2019",12,1]]}}}],"schema":"https://github.com/citation-style-language/schema/raw/master/csl-citation.json"} </w:instrText>
      </w:r>
      <w:r w:rsidR="00767587">
        <w:fldChar w:fldCharType="separate"/>
      </w:r>
      <w:r w:rsidR="00767587" w:rsidRPr="00767587">
        <w:t>[3]</w:t>
      </w:r>
      <w:r w:rsidR="00767587">
        <w:fldChar w:fldCharType="end"/>
      </w:r>
      <w:r w:rsidR="00AD7541" w:rsidRPr="00AD7541">
        <w:t xml:space="preserve">. </w:t>
      </w:r>
      <w:r w:rsidR="003A0589" w:rsidRPr="003A0589">
        <w:t>Yoga is helpful for people with high blood pressure, cardiac disease, pain or stress</w:t>
      </w:r>
      <w:r w:rsidR="00EA10DF">
        <w:t>.</w:t>
      </w:r>
    </w:p>
    <w:p w14:paraId="31ED2304" w14:textId="77777777" w:rsidR="00FF0C03" w:rsidRPr="006A7A36" w:rsidRDefault="002A613C" w:rsidP="0067299A">
      <w:pPr>
        <w:pStyle w:val="Heading3"/>
        <w:tabs>
          <w:tab w:val="num" w:pos="850"/>
          <w:tab w:val="num" w:pos="1067"/>
        </w:tabs>
        <w:ind w:hanging="1067"/>
      </w:pPr>
      <w:bookmarkStart w:id="14" w:name="_Toc58808378"/>
      <w:r>
        <w:t>Problem Statements</w:t>
      </w:r>
      <w:bookmarkEnd w:id="14"/>
    </w:p>
    <w:p w14:paraId="061ED097" w14:textId="5644B36B" w:rsidR="009878F5" w:rsidRDefault="009878F5" w:rsidP="004E049B">
      <w:pPr>
        <w:spacing w:before="360" w:after="360"/>
      </w:pPr>
      <w:r>
        <w:t>Regular yoga practices can reduce causes of their suffering. As a result, it has become growing massively and increasingly over the past few years around the world. However, not everyone can go out to participate in yoga classes because of inconvenient public transportation systems for the old people, mostly people can’t go due to time issue. Therefore, it is important for them to practice Yoga at homes by themselves. However, it is not easy for novice Yoga people, particularly seniors, to find the incorrect parts of their Yoga poses by themselves. Usually people doing yoga poses at home without instructor either do in incorrect manner or overdo the poses which lead to acute pain and long-</w:t>
      </w:r>
      <w:r w:rsidR="009236D6">
        <w:t>term</w:t>
      </w:r>
      <w:r>
        <w:t xml:space="preserve"> chronic problems. </w:t>
      </w:r>
    </w:p>
    <w:p w14:paraId="6734D9D7" w14:textId="13DAFF9A" w:rsidR="009878F5" w:rsidRDefault="00797D31" w:rsidP="009878F5">
      <w:pPr>
        <w:ind w:firstLine="720"/>
      </w:pPr>
      <w:r w:rsidRPr="00797D31">
        <w:lastRenderedPageBreak/>
        <w:t xml:space="preserve">We know that yoga is a great form of exercise and has advantages such as increasing flexibility and strength, and reducing stress and anxiety, but if done wrongly, certain serious health issues  can arise from doing wrong </w:t>
      </w:r>
      <w:r>
        <w:t xml:space="preserve">poses which </w:t>
      </w:r>
      <w:r w:rsidR="009878F5" w:rsidRPr="000D3CED">
        <w:t>are:</w:t>
      </w:r>
    </w:p>
    <w:p w14:paraId="71960BA6" w14:textId="77777777" w:rsidR="009878F5" w:rsidRDefault="009878F5" w:rsidP="009878F5">
      <w:pPr>
        <w:pStyle w:val="ListParagraph"/>
        <w:numPr>
          <w:ilvl w:val="0"/>
          <w:numId w:val="16"/>
        </w:numPr>
        <w:spacing w:line="360" w:lineRule="auto"/>
        <w:jc w:val="both"/>
        <w:rPr>
          <w:rFonts w:eastAsia="SimSun"/>
          <w:lang w:val="en-GB" w:eastAsia="zh-CN"/>
        </w:rPr>
      </w:pPr>
      <w:r>
        <w:rPr>
          <w:rFonts w:eastAsia="SimSun"/>
          <w:lang w:val="en-GB" w:eastAsia="zh-CN"/>
        </w:rPr>
        <w:t>Backache</w:t>
      </w:r>
    </w:p>
    <w:p w14:paraId="2449C835" w14:textId="77777777" w:rsidR="009878F5" w:rsidRDefault="009878F5" w:rsidP="009878F5">
      <w:pPr>
        <w:pStyle w:val="ListParagraph"/>
        <w:numPr>
          <w:ilvl w:val="0"/>
          <w:numId w:val="16"/>
        </w:numPr>
        <w:spacing w:line="360" w:lineRule="auto"/>
        <w:jc w:val="both"/>
        <w:rPr>
          <w:rFonts w:eastAsia="SimSun"/>
          <w:lang w:val="en-GB" w:eastAsia="zh-CN"/>
        </w:rPr>
      </w:pPr>
      <w:r>
        <w:rPr>
          <w:rFonts w:eastAsia="SimSun"/>
          <w:lang w:val="en-GB" w:eastAsia="zh-CN"/>
        </w:rPr>
        <w:t>Ankle Sprain</w:t>
      </w:r>
    </w:p>
    <w:p w14:paraId="3D92581F" w14:textId="77777777" w:rsidR="009878F5" w:rsidRDefault="009878F5" w:rsidP="009878F5">
      <w:pPr>
        <w:pStyle w:val="ListParagraph"/>
        <w:numPr>
          <w:ilvl w:val="0"/>
          <w:numId w:val="16"/>
        </w:numPr>
        <w:spacing w:line="360" w:lineRule="auto"/>
        <w:jc w:val="both"/>
        <w:rPr>
          <w:rFonts w:eastAsia="SimSun"/>
          <w:lang w:val="en-GB" w:eastAsia="zh-CN"/>
        </w:rPr>
      </w:pPr>
      <w:r>
        <w:rPr>
          <w:rFonts w:eastAsia="SimSun"/>
          <w:lang w:val="en-GB" w:eastAsia="zh-CN"/>
        </w:rPr>
        <w:t>Stiff neck, sprain and pain in the neck</w:t>
      </w:r>
    </w:p>
    <w:p w14:paraId="48919385" w14:textId="4970090B" w:rsidR="002A613C" w:rsidRPr="009878F5" w:rsidRDefault="009878F5" w:rsidP="009878F5">
      <w:pPr>
        <w:pStyle w:val="ListParagraph"/>
        <w:numPr>
          <w:ilvl w:val="0"/>
          <w:numId w:val="16"/>
        </w:numPr>
        <w:spacing w:line="1080" w:lineRule="auto"/>
        <w:contextualSpacing w:val="0"/>
        <w:jc w:val="both"/>
        <w:rPr>
          <w:rFonts w:eastAsia="SimSun"/>
          <w:lang w:val="en-GB" w:eastAsia="zh-CN"/>
        </w:rPr>
      </w:pPr>
      <w:r>
        <w:rPr>
          <w:rFonts w:eastAsia="SimSun"/>
          <w:lang w:val="en-GB" w:eastAsia="zh-CN"/>
        </w:rPr>
        <w:t>Muscle Pulls</w:t>
      </w:r>
    </w:p>
    <w:p w14:paraId="13D53BF9" w14:textId="77777777" w:rsidR="002A613C" w:rsidRPr="006A7A36" w:rsidRDefault="002A613C" w:rsidP="009878F5">
      <w:pPr>
        <w:pStyle w:val="Heading3"/>
        <w:spacing w:line="240" w:lineRule="auto"/>
        <w:ind w:hanging="864"/>
      </w:pPr>
      <w:bookmarkStart w:id="15" w:name="_Toc58808379"/>
      <w:r w:rsidRPr="006A7A36">
        <w:t>Aims and Objectives</w:t>
      </w:r>
      <w:bookmarkEnd w:id="15"/>
    </w:p>
    <w:p w14:paraId="3F977B43" w14:textId="77777777" w:rsidR="001B1977" w:rsidRPr="00A33561" w:rsidRDefault="001B1977" w:rsidP="001B1977">
      <w:pPr>
        <w:spacing w:before="360" w:line="480" w:lineRule="auto"/>
        <w:rPr>
          <w:b/>
        </w:rPr>
      </w:pPr>
      <w:r>
        <w:t>The objectives of the project are shown as following</w:t>
      </w:r>
      <w:r w:rsidRPr="00A33561">
        <w:t>:</w:t>
      </w:r>
    </w:p>
    <w:p w14:paraId="316091C2" w14:textId="77777777" w:rsidR="001B1977" w:rsidRDefault="001B1977" w:rsidP="001B1977">
      <w:pPr>
        <w:pStyle w:val="ListParagraph"/>
        <w:numPr>
          <w:ilvl w:val="0"/>
          <w:numId w:val="5"/>
        </w:numPr>
        <w:spacing w:line="360" w:lineRule="auto"/>
        <w:jc w:val="both"/>
      </w:pPr>
      <w:r>
        <w:t>To provide an application for correct yoga poses</w:t>
      </w:r>
    </w:p>
    <w:p w14:paraId="56DFE774" w14:textId="2D236F80" w:rsidR="002A613C" w:rsidRDefault="001B1977" w:rsidP="00CA5B7E">
      <w:pPr>
        <w:pStyle w:val="ListParagraph"/>
        <w:numPr>
          <w:ilvl w:val="0"/>
          <w:numId w:val="5"/>
        </w:numPr>
        <w:spacing w:line="1080" w:lineRule="auto"/>
        <w:ind w:left="691" w:hanging="403"/>
        <w:jc w:val="both"/>
      </w:pPr>
      <w:r>
        <w:t>To work on correct pose estimation using real time image capturing.</w:t>
      </w:r>
    </w:p>
    <w:p w14:paraId="66BF35BD" w14:textId="77777777" w:rsidR="00A81AD0" w:rsidRPr="006A7A36" w:rsidRDefault="00A81AD0" w:rsidP="001B1977">
      <w:pPr>
        <w:pStyle w:val="Heading3"/>
        <w:spacing w:line="240" w:lineRule="auto"/>
        <w:ind w:hanging="864"/>
      </w:pPr>
      <w:bookmarkStart w:id="16" w:name="_Toc58808380"/>
      <w:r>
        <w:t>Scope of Project</w:t>
      </w:r>
      <w:bookmarkEnd w:id="16"/>
    </w:p>
    <w:p w14:paraId="507D8361" w14:textId="77777777" w:rsidR="00A81AD0" w:rsidRPr="006A7A36" w:rsidRDefault="00A81AD0" w:rsidP="00A81AD0"/>
    <w:p w14:paraId="2A4CFD6B" w14:textId="77777777" w:rsidR="006130DF" w:rsidRPr="006130DF" w:rsidRDefault="006130DF" w:rsidP="006130DF">
      <w:pPr>
        <w:spacing w:after="360"/>
        <w:ind w:left="288"/>
        <w:contextualSpacing/>
        <w:rPr>
          <w:bCs/>
          <w:lang w:val="en-US"/>
        </w:rPr>
      </w:pPr>
      <w:r w:rsidRPr="006130DF">
        <w:rPr>
          <w:bCs/>
        </w:rPr>
        <w:t>Our project will cover 3 main yoga poses which are:</w:t>
      </w:r>
    </w:p>
    <w:p w14:paraId="66A2A844" w14:textId="77777777" w:rsidR="006130DF" w:rsidRPr="006130DF" w:rsidRDefault="006130DF" w:rsidP="006130DF">
      <w:pPr>
        <w:spacing w:line="480" w:lineRule="auto"/>
        <w:ind w:left="284"/>
      </w:pPr>
    </w:p>
    <w:p w14:paraId="091E33F7" w14:textId="77777777" w:rsidR="006130DF" w:rsidRPr="006130DF" w:rsidRDefault="006130DF" w:rsidP="005A58AD">
      <w:pPr>
        <w:pStyle w:val="Heading4"/>
        <w:rPr>
          <w:lang w:val="en-US"/>
        </w:rPr>
      </w:pPr>
      <w:bookmarkStart w:id="17" w:name="_Toc58808381"/>
      <w:r w:rsidRPr="006130DF">
        <w:rPr>
          <w:lang w:val="en-US"/>
        </w:rPr>
        <w:t>Plank</w:t>
      </w:r>
      <w:bookmarkEnd w:id="17"/>
    </w:p>
    <w:p w14:paraId="66BC367D" w14:textId="77777777" w:rsidR="006130DF" w:rsidRPr="006130DF" w:rsidRDefault="006130DF" w:rsidP="006130DF">
      <w:pPr>
        <w:ind w:left="284"/>
        <w:rPr>
          <w:lang w:val="en-US"/>
        </w:rPr>
      </w:pPr>
    </w:p>
    <w:p w14:paraId="5D83363F" w14:textId="027C59AA" w:rsidR="006130DF" w:rsidRPr="006130DF" w:rsidRDefault="006130DF" w:rsidP="00470A41">
      <w:pPr>
        <w:spacing w:before="360" w:after="360" w:line="480" w:lineRule="auto"/>
        <w:ind w:left="288"/>
        <w:contextualSpacing/>
        <w:rPr>
          <w:bCs/>
          <w:lang w:val="en-US"/>
        </w:rPr>
      </w:pPr>
      <w:r w:rsidRPr="006130DF">
        <w:rPr>
          <w:bCs/>
          <w:lang w:val="en-US"/>
        </w:rPr>
        <w:t xml:space="preserve">Subject </w:t>
      </w:r>
      <w:r w:rsidRPr="006130DF">
        <w:rPr>
          <w:bCs/>
        </w:rPr>
        <w:t xml:space="preserve">position its elbows directly under shoulders and rest of forearms on the ground. Then </w:t>
      </w:r>
      <w:r w:rsidR="009955E3">
        <w:rPr>
          <w:bCs/>
        </w:rPr>
        <w:t>t</w:t>
      </w:r>
      <w:r w:rsidR="009955E3" w:rsidRPr="009955E3">
        <w:rPr>
          <w:bCs/>
        </w:rPr>
        <w:t>he subject will pop up on the toes, holding the body from head to toe in a straight line by bending its knees so that the arms and elbows are parallel to the head and each leg remains in a parallel position</w:t>
      </w:r>
      <w:r w:rsidRPr="006130DF">
        <w:rPr>
          <w:bCs/>
          <w:lang w:val="en-US"/>
        </w:rPr>
        <w:t xml:space="preserve"> as shown in Fig</w:t>
      </w:r>
      <w:r w:rsidR="00292AD8">
        <w:rPr>
          <w:bCs/>
          <w:lang w:val="en-US"/>
        </w:rPr>
        <w:t>ure</w:t>
      </w:r>
      <w:r w:rsidRPr="006130DF">
        <w:rPr>
          <w:bCs/>
          <w:lang w:val="en-US"/>
        </w:rPr>
        <w:t xml:space="preserve"> 1</w:t>
      </w:r>
      <w:r w:rsidR="003F20CC">
        <w:rPr>
          <w:bCs/>
          <w:lang w:val="en-US"/>
        </w:rPr>
        <w:t>.1</w:t>
      </w:r>
      <w:r w:rsidRPr="006130DF">
        <w:rPr>
          <w:bCs/>
          <w:lang w:val="en-US"/>
        </w:rPr>
        <w:t>.</w:t>
      </w:r>
    </w:p>
    <w:p w14:paraId="45CEA83C" w14:textId="77777777" w:rsidR="00A81AD0" w:rsidRDefault="00A81AD0" w:rsidP="002A613C">
      <w:pPr>
        <w:spacing w:line="480" w:lineRule="auto"/>
        <w:ind w:left="284"/>
      </w:pPr>
    </w:p>
    <w:p w14:paraId="0D2A6E00" w14:textId="77777777" w:rsidR="00955CE5" w:rsidRDefault="00353F5C" w:rsidP="00955CE5">
      <w:pPr>
        <w:keepNext/>
        <w:spacing w:line="480" w:lineRule="auto"/>
        <w:ind w:left="284"/>
        <w:jc w:val="center"/>
      </w:pPr>
      <w:r>
        <w:rPr>
          <w:noProof/>
          <w:lang w:val="en-US" w:eastAsia="en-US"/>
        </w:rPr>
        <w:lastRenderedPageBreak/>
        <w:drawing>
          <wp:inline distT="0" distB="0" distL="0" distR="0" wp14:anchorId="3D31A6DF" wp14:editId="76FF513F">
            <wp:extent cx="3162300" cy="1752600"/>
            <wp:effectExtent l="0" t="0" r="0" b="0"/>
            <wp:docPr id="2" name="Picture 2" descr="A picture containing person, blue, stand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person, blue, standing, pers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62300" cy="1752600"/>
                    </a:xfrm>
                    <a:prstGeom prst="rect">
                      <a:avLst/>
                    </a:prstGeom>
                  </pic:spPr>
                </pic:pic>
              </a:graphicData>
            </a:graphic>
          </wp:inline>
        </w:drawing>
      </w:r>
    </w:p>
    <w:p w14:paraId="5E8E47E7" w14:textId="5656233E" w:rsidR="00353F5C" w:rsidRDefault="00955CE5" w:rsidP="00A3185C">
      <w:pPr>
        <w:pStyle w:val="Caption"/>
        <w:spacing w:after="720"/>
        <w:jc w:val="center"/>
      </w:pPr>
      <w:bookmarkStart w:id="18" w:name="_Toc58808849"/>
      <w:r>
        <w:t xml:space="preserve">Figure </w:t>
      </w:r>
      <w:r w:rsidR="00124690">
        <w:fldChar w:fldCharType="begin"/>
      </w:r>
      <w:r w:rsidR="00124690">
        <w:instrText xml:space="preserve"> STYLEREF 1 \s </w:instrText>
      </w:r>
      <w:r w:rsidR="00124690">
        <w:fldChar w:fldCharType="separate"/>
      </w:r>
      <w:r w:rsidR="00124690">
        <w:rPr>
          <w:noProof/>
        </w:rPr>
        <w:t>1</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w:t>
      </w:r>
      <w:r w:rsidR="00124690">
        <w:fldChar w:fldCharType="end"/>
      </w:r>
      <w:r>
        <w:t xml:space="preserve"> Plank</w:t>
      </w:r>
      <w:bookmarkEnd w:id="18"/>
    </w:p>
    <w:p w14:paraId="581250EE" w14:textId="2F312382" w:rsidR="003F20CC" w:rsidRPr="00470A41" w:rsidRDefault="003F20CC" w:rsidP="00470A41">
      <w:pPr>
        <w:pStyle w:val="Heading4"/>
        <w:spacing w:before="360" w:after="360"/>
        <w:ind w:left="850" w:hanging="850"/>
        <w:rPr>
          <w:lang w:val="en-US" w:eastAsia="en-US"/>
        </w:rPr>
      </w:pPr>
      <w:bookmarkStart w:id="19" w:name="_Toc58808382"/>
      <w:r w:rsidRPr="002B7A31">
        <w:rPr>
          <w:lang w:val="en-US" w:eastAsia="en-US"/>
        </w:rPr>
        <w:t>W</w:t>
      </w:r>
      <w:r>
        <w:rPr>
          <w:lang w:val="en-US" w:eastAsia="en-US"/>
        </w:rPr>
        <w:t>arrior</w:t>
      </w:r>
      <w:bookmarkEnd w:id="19"/>
      <w:r w:rsidRPr="002B7A31">
        <w:rPr>
          <w:lang w:val="en-US" w:eastAsia="en-US"/>
        </w:rPr>
        <w:t xml:space="preserve"> </w:t>
      </w:r>
    </w:p>
    <w:p w14:paraId="36B3A286" w14:textId="7ABB3168" w:rsidR="00353F5C" w:rsidRDefault="008676F0" w:rsidP="00470A41">
      <w:pPr>
        <w:spacing w:before="360" w:after="360"/>
        <w:rPr>
          <w:rFonts w:eastAsia="Calibri"/>
          <w:bCs/>
          <w:color w:val="000000"/>
          <w:lang w:val="en-US" w:eastAsia="en-US"/>
        </w:rPr>
      </w:pPr>
      <w:r w:rsidRPr="008676F0">
        <w:rPr>
          <w:rFonts w:eastAsia="Calibri"/>
          <w:bCs/>
          <w:color w:val="000000"/>
          <w:lang w:val="en-US" w:eastAsia="en-US"/>
        </w:rPr>
        <w:t xml:space="preserve">As far as possible, the subject stretches his/her left leg while the right leg is vertical to the ground and spreads two hands so that they fall in a line </w:t>
      </w:r>
      <w:r w:rsidR="003F20CC" w:rsidRPr="002B7A31">
        <w:rPr>
          <w:rFonts w:eastAsia="Calibri"/>
          <w:bCs/>
          <w:color w:val="000000"/>
          <w:lang w:val="en-US" w:eastAsia="en-US"/>
        </w:rPr>
        <w:t>as shown in Fig</w:t>
      </w:r>
      <w:r w:rsidR="003F20CC">
        <w:rPr>
          <w:rFonts w:eastAsia="Calibri"/>
          <w:bCs/>
          <w:color w:val="000000"/>
          <w:lang w:val="en-US" w:eastAsia="en-US"/>
        </w:rPr>
        <w:t>ure 1.2</w:t>
      </w:r>
    </w:p>
    <w:p w14:paraId="478599B5" w14:textId="77777777" w:rsidR="00975588" w:rsidRDefault="00975588" w:rsidP="003F20CC">
      <w:pPr>
        <w:spacing w:after="160"/>
        <w:rPr>
          <w:rFonts w:eastAsia="Calibri"/>
          <w:bCs/>
          <w:color w:val="000000"/>
          <w:lang w:val="en-US" w:eastAsia="en-US"/>
        </w:rPr>
      </w:pPr>
    </w:p>
    <w:p w14:paraId="5A1B1698" w14:textId="77777777" w:rsidR="00470A41" w:rsidRDefault="00975588" w:rsidP="003F636F">
      <w:pPr>
        <w:keepNext/>
        <w:spacing w:before="360"/>
        <w:jc w:val="center"/>
      </w:pPr>
      <w:r>
        <w:rPr>
          <w:rFonts w:eastAsia="Calibri"/>
          <w:bCs/>
          <w:noProof/>
          <w:color w:val="000000"/>
          <w:lang w:val="en-US" w:eastAsia="en-US"/>
        </w:rPr>
        <w:drawing>
          <wp:inline distT="0" distB="0" distL="0" distR="0" wp14:anchorId="308044CE" wp14:editId="3BDCCBBB">
            <wp:extent cx="5221605" cy="2936875"/>
            <wp:effectExtent l="0" t="0" r="0" b="0"/>
            <wp:docPr id="3" name="Picture 3"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ns fa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21605" cy="2936875"/>
                    </a:xfrm>
                    <a:prstGeom prst="rect">
                      <a:avLst/>
                    </a:prstGeom>
                  </pic:spPr>
                </pic:pic>
              </a:graphicData>
            </a:graphic>
          </wp:inline>
        </w:drawing>
      </w:r>
    </w:p>
    <w:p w14:paraId="52AA278F" w14:textId="3919571C" w:rsidR="00975588" w:rsidRDefault="00470A41" w:rsidP="00470A41">
      <w:pPr>
        <w:pStyle w:val="Caption"/>
        <w:jc w:val="center"/>
      </w:pPr>
      <w:bookmarkStart w:id="20" w:name="_Toc58808850"/>
      <w:r>
        <w:t xml:space="preserve">Figure </w:t>
      </w:r>
      <w:r w:rsidR="00124690">
        <w:fldChar w:fldCharType="begin"/>
      </w:r>
      <w:r w:rsidR="00124690">
        <w:instrText xml:space="preserve"> STYLEREF 1 \s </w:instrText>
      </w:r>
      <w:r w:rsidR="00124690">
        <w:fldChar w:fldCharType="separate"/>
      </w:r>
      <w:r w:rsidR="00124690">
        <w:rPr>
          <w:noProof/>
        </w:rPr>
        <w:t>1</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2</w:t>
      </w:r>
      <w:r w:rsidR="00124690">
        <w:fldChar w:fldCharType="end"/>
      </w:r>
      <w:r>
        <w:t xml:space="preserve"> Warrior</w:t>
      </w:r>
      <w:bookmarkEnd w:id="20"/>
    </w:p>
    <w:p w14:paraId="2D5B77BF" w14:textId="77777777" w:rsidR="00470A41" w:rsidRDefault="00470A41" w:rsidP="00470A41">
      <w:pPr>
        <w:rPr>
          <w:lang w:val="en-US" w:eastAsia="en-US"/>
        </w:rPr>
      </w:pPr>
    </w:p>
    <w:p w14:paraId="097DD826" w14:textId="77777777" w:rsidR="00470A41" w:rsidRDefault="00470A41" w:rsidP="00470A41">
      <w:pPr>
        <w:rPr>
          <w:lang w:val="en-US" w:eastAsia="en-US"/>
        </w:rPr>
      </w:pPr>
    </w:p>
    <w:p w14:paraId="3CE4A4DA" w14:textId="3A10B140" w:rsidR="00284C16" w:rsidRDefault="00284C16" w:rsidP="006F44CB">
      <w:pPr>
        <w:pStyle w:val="Heading4"/>
        <w:spacing w:before="360" w:after="360"/>
        <w:ind w:left="850" w:hanging="850"/>
      </w:pPr>
      <w:bookmarkStart w:id="21" w:name="_Toc58808383"/>
      <w:r>
        <w:lastRenderedPageBreak/>
        <w:t>Reverse Warrior</w:t>
      </w:r>
      <w:bookmarkEnd w:id="21"/>
    </w:p>
    <w:p w14:paraId="5DBC42D8" w14:textId="1095BA9B" w:rsidR="006F44CB" w:rsidRDefault="00284C16" w:rsidP="006F44CB">
      <w:pPr>
        <w:spacing w:before="360"/>
        <w:rPr>
          <w:bCs/>
          <w:color w:val="000000"/>
        </w:rPr>
      </w:pPr>
      <w:r>
        <w:rPr>
          <w:b/>
          <w:bCs/>
          <w:color w:val="000000"/>
        </w:rPr>
        <w:t xml:space="preserve"> </w:t>
      </w:r>
      <w:r w:rsidR="00135425" w:rsidRPr="00135425">
        <w:rPr>
          <w:bCs/>
          <w:color w:val="000000"/>
        </w:rPr>
        <w:t xml:space="preserve">In this posture, the subject stretches the right leg as far as possible while the left leg is vertical to the ground and holds the right hand on the right knee and positions the left hand parallel to the head and vertical to the ground. </w:t>
      </w:r>
      <w:r>
        <w:rPr>
          <w:bCs/>
          <w:color w:val="000000"/>
        </w:rPr>
        <w:t>as shown in Fig</w:t>
      </w:r>
      <w:r w:rsidR="004921EF">
        <w:rPr>
          <w:bCs/>
          <w:color w:val="000000"/>
        </w:rPr>
        <w:t>ure 1.3</w:t>
      </w:r>
    </w:p>
    <w:p w14:paraId="08312667" w14:textId="77777777" w:rsidR="006F44CB" w:rsidRDefault="006F44CB" w:rsidP="006F44CB">
      <w:pPr>
        <w:spacing w:before="360" w:after="360"/>
        <w:rPr>
          <w:bCs/>
          <w:color w:val="000000"/>
        </w:rPr>
      </w:pPr>
    </w:p>
    <w:p w14:paraId="188AFBE7" w14:textId="77777777" w:rsidR="006F44CB" w:rsidRDefault="006F44CB" w:rsidP="003F636F">
      <w:pPr>
        <w:keepNext/>
        <w:spacing w:before="360" w:after="360"/>
        <w:jc w:val="center"/>
      </w:pPr>
      <w:r>
        <w:rPr>
          <w:bCs/>
          <w:noProof/>
          <w:color w:val="000000"/>
          <w:lang w:val="en-US" w:eastAsia="en-US"/>
        </w:rPr>
        <w:drawing>
          <wp:inline distT="0" distB="0" distL="0" distR="0" wp14:anchorId="0667567B" wp14:editId="2080A9DD">
            <wp:extent cx="3542030" cy="2074786"/>
            <wp:effectExtent l="0" t="0" r="0" b="0"/>
            <wp:docPr id="4" name="Picture 4" descr="A close up of a wo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womans 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47640" cy="2078072"/>
                    </a:xfrm>
                    <a:prstGeom prst="rect">
                      <a:avLst/>
                    </a:prstGeom>
                  </pic:spPr>
                </pic:pic>
              </a:graphicData>
            </a:graphic>
          </wp:inline>
        </w:drawing>
      </w:r>
    </w:p>
    <w:p w14:paraId="1CF7CE73" w14:textId="1B064D04" w:rsidR="006F44CB" w:rsidRPr="004921EF" w:rsidRDefault="006F44CB" w:rsidP="00E163BC">
      <w:pPr>
        <w:pStyle w:val="Caption"/>
        <w:spacing w:after="720"/>
        <w:jc w:val="center"/>
        <w:rPr>
          <w:color w:val="000000"/>
        </w:rPr>
        <w:sectPr w:rsidR="006F44CB" w:rsidRPr="004921EF" w:rsidSect="00A83AD2">
          <w:headerReference w:type="default" r:id="rId14"/>
          <w:pgSz w:w="11909" w:h="16834" w:code="9"/>
          <w:pgMar w:top="1418" w:right="1418" w:bottom="1418" w:left="2268" w:header="851" w:footer="851" w:gutter="0"/>
          <w:pgNumType w:start="1"/>
          <w:cols w:space="720"/>
          <w:docGrid w:linePitch="360"/>
        </w:sectPr>
      </w:pPr>
      <w:bookmarkStart w:id="22" w:name="_Toc58808851"/>
      <w:r>
        <w:t xml:space="preserve">Figure </w:t>
      </w:r>
      <w:r w:rsidR="00124690">
        <w:fldChar w:fldCharType="begin"/>
      </w:r>
      <w:r w:rsidR="00124690">
        <w:instrText xml:space="preserve"> STYLEREF 1 \s </w:instrText>
      </w:r>
      <w:r w:rsidR="00124690">
        <w:fldChar w:fldCharType="separate"/>
      </w:r>
      <w:r w:rsidR="00124690">
        <w:rPr>
          <w:noProof/>
        </w:rPr>
        <w:t>1</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3</w:t>
      </w:r>
      <w:r w:rsidR="00124690">
        <w:fldChar w:fldCharType="end"/>
      </w:r>
      <w:r>
        <w:t xml:space="preserve"> Reverse Warrior</w:t>
      </w:r>
      <w:bookmarkEnd w:id="22"/>
    </w:p>
    <w:p w14:paraId="69B7DA61" w14:textId="77777777" w:rsidR="002A613C" w:rsidRPr="006A7A36" w:rsidRDefault="002A613C" w:rsidP="002A613C">
      <w:pPr>
        <w:jc w:val="center"/>
      </w:pPr>
    </w:p>
    <w:p w14:paraId="4D41BBD1" w14:textId="77777777" w:rsidR="002A613C" w:rsidRPr="006A7A36" w:rsidRDefault="002A613C" w:rsidP="002A613C">
      <w:pPr>
        <w:jc w:val="center"/>
      </w:pPr>
    </w:p>
    <w:p w14:paraId="6DCF0F13" w14:textId="77777777" w:rsidR="002A613C" w:rsidRPr="006A7A36" w:rsidRDefault="002A613C" w:rsidP="002A613C">
      <w:pPr>
        <w:jc w:val="center"/>
      </w:pPr>
    </w:p>
    <w:p w14:paraId="3B82370D" w14:textId="77777777" w:rsidR="002A613C" w:rsidRPr="006A7A36" w:rsidRDefault="002A613C" w:rsidP="002A613C">
      <w:pPr>
        <w:pStyle w:val="Heading1"/>
      </w:pPr>
    </w:p>
    <w:p w14:paraId="0D86BDF9" w14:textId="77777777" w:rsidR="002A613C" w:rsidRPr="006A7A36" w:rsidRDefault="002A613C" w:rsidP="002A613C"/>
    <w:p w14:paraId="0532C18B" w14:textId="77777777" w:rsidR="002A613C" w:rsidRPr="006A7A36" w:rsidRDefault="002A613C" w:rsidP="002A613C"/>
    <w:p w14:paraId="07379AEF" w14:textId="77777777" w:rsidR="002A613C" w:rsidRPr="006A7A36" w:rsidRDefault="002A613C" w:rsidP="002A613C"/>
    <w:p w14:paraId="7B3F8775" w14:textId="77777777" w:rsidR="002A613C" w:rsidRPr="006A7A36" w:rsidRDefault="002A613C" w:rsidP="002A613C">
      <w:pPr>
        <w:pStyle w:val="Heading2"/>
      </w:pPr>
      <w:bookmarkStart w:id="23" w:name="_Toc58808384"/>
      <w:r w:rsidRPr="006A7A36">
        <w:t>LITERATURE REVIEW</w:t>
      </w:r>
      <w:bookmarkEnd w:id="23"/>
    </w:p>
    <w:p w14:paraId="4F3C7C07" w14:textId="77777777" w:rsidR="002A613C" w:rsidRPr="006A7A36" w:rsidRDefault="002A613C" w:rsidP="002A613C"/>
    <w:p w14:paraId="5E6F015E" w14:textId="77777777" w:rsidR="002A613C" w:rsidRPr="006A7A36" w:rsidRDefault="002A613C" w:rsidP="002A613C">
      <w:pPr>
        <w:pStyle w:val="Caption"/>
        <w:rPr>
          <w:b/>
        </w:rPr>
      </w:pPr>
    </w:p>
    <w:p w14:paraId="63945168" w14:textId="77777777" w:rsidR="002A613C" w:rsidRPr="006A7A36" w:rsidRDefault="002A613C" w:rsidP="002A613C"/>
    <w:p w14:paraId="4C03EFF4" w14:textId="68FF666B" w:rsidR="002A613C" w:rsidRPr="006A7A36" w:rsidRDefault="008958EF" w:rsidP="0067299A">
      <w:pPr>
        <w:pStyle w:val="Heading3"/>
        <w:ind w:hanging="864"/>
      </w:pPr>
      <w:bookmarkStart w:id="24" w:name="_Toc58808385"/>
      <w:r>
        <w:t>Introduction</w:t>
      </w:r>
      <w:bookmarkEnd w:id="24"/>
    </w:p>
    <w:p w14:paraId="4E193011" w14:textId="77777777" w:rsidR="002A613C" w:rsidRPr="006A7A36" w:rsidRDefault="002A613C" w:rsidP="002A613C"/>
    <w:p w14:paraId="3755E081" w14:textId="60F1F62B" w:rsidR="002A613C" w:rsidRDefault="002E572F" w:rsidP="00F6619E">
      <w:pPr>
        <w:spacing w:after="360"/>
      </w:pPr>
      <w:r w:rsidRPr="002E572F">
        <w:t xml:space="preserve">The literature review is a search and evaluation technique of the available literature in a given domain topic. This chapter focuses on </w:t>
      </w:r>
      <w:r w:rsidR="006D5933">
        <w:t>human pose estimation technique,</w:t>
      </w:r>
      <w:r w:rsidRPr="002E572F">
        <w:t xml:space="preserve"> functions and characteristics of existing </w:t>
      </w:r>
      <w:r w:rsidR="00B96F33">
        <w:t>yoga corrector</w:t>
      </w:r>
      <w:r w:rsidRPr="002E572F">
        <w:t xml:space="preserve"> applications, </w:t>
      </w:r>
      <w:r w:rsidR="00B96F33">
        <w:t>deep learning model</w:t>
      </w:r>
      <w:r w:rsidR="006D5933">
        <w:t xml:space="preserve"> (CNN) </w:t>
      </w:r>
      <w:r w:rsidR="00B96F33">
        <w:t xml:space="preserve">and </w:t>
      </w:r>
      <w:r w:rsidRPr="002E572F">
        <w:t>characteristics of SDLC methodolog</w:t>
      </w:r>
      <w:r w:rsidR="006E687C">
        <w:t>y used in this project</w:t>
      </w:r>
      <w:r w:rsidR="00B96F33">
        <w:t xml:space="preserve">. </w:t>
      </w:r>
      <w:r w:rsidRPr="002E572F">
        <w:t>The analysis of the literature review is used as a reference in choosing the appropriate methodology to develop the project. The structure of the literature review for this project is illustrated in Figure 2.1 below</w:t>
      </w:r>
    </w:p>
    <w:p w14:paraId="7C2556AA" w14:textId="77777777" w:rsidR="00E971A3" w:rsidRDefault="00E971A3" w:rsidP="00E163BC">
      <w:pPr>
        <w:keepNext/>
        <w:spacing w:before="360"/>
        <w:jc w:val="center"/>
      </w:pPr>
      <w:r>
        <w:rPr>
          <w:noProof/>
          <w:lang w:val="en-US" w:eastAsia="en-US"/>
        </w:rPr>
        <w:drawing>
          <wp:inline distT="0" distB="0" distL="0" distR="0" wp14:anchorId="5DFBD769" wp14:editId="03015077">
            <wp:extent cx="4695825" cy="3048000"/>
            <wp:effectExtent l="19050" t="19050" r="9525"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logo&#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695825" cy="3048000"/>
                    </a:xfrm>
                    <a:prstGeom prst="rect">
                      <a:avLst/>
                    </a:prstGeom>
                    <a:ln>
                      <a:solidFill>
                        <a:schemeClr val="tx1"/>
                      </a:solidFill>
                    </a:ln>
                  </pic:spPr>
                </pic:pic>
              </a:graphicData>
            </a:graphic>
          </wp:inline>
        </w:drawing>
      </w:r>
    </w:p>
    <w:p w14:paraId="5D156624" w14:textId="34A31900" w:rsidR="002A613C" w:rsidRPr="006A7A36" w:rsidRDefault="00E971A3" w:rsidP="00E163BC">
      <w:pPr>
        <w:pStyle w:val="Caption"/>
        <w:spacing w:after="720"/>
        <w:jc w:val="center"/>
      </w:pPr>
      <w:bookmarkStart w:id="25" w:name="_Toc58808852"/>
      <w:r>
        <w:t xml:space="preserve">Figure </w:t>
      </w:r>
      <w:r w:rsidR="00124690">
        <w:fldChar w:fldCharType="begin"/>
      </w:r>
      <w:r w:rsidR="00124690">
        <w:instrText xml:space="preserve"> STYLEREF 1 \s </w:instrText>
      </w:r>
      <w:r w:rsidR="00124690">
        <w:fldChar w:fldCharType="separate"/>
      </w:r>
      <w:r w:rsidR="00124690">
        <w:rPr>
          <w:noProof/>
        </w:rPr>
        <w:t>2</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w:t>
      </w:r>
      <w:r w:rsidR="00124690">
        <w:fldChar w:fldCharType="end"/>
      </w:r>
      <w:r>
        <w:t xml:space="preserve"> Structure of the Literature Review</w:t>
      </w:r>
      <w:bookmarkEnd w:id="25"/>
    </w:p>
    <w:p w14:paraId="18FC4B7F" w14:textId="77777777" w:rsidR="002A613C" w:rsidRPr="006A7A36" w:rsidRDefault="002A613C" w:rsidP="002A613C"/>
    <w:p w14:paraId="21E90781" w14:textId="77777777" w:rsidR="002A613C" w:rsidRPr="006A7A36" w:rsidRDefault="002A613C" w:rsidP="002A613C"/>
    <w:p w14:paraId="03D19478" w14:textId="5154FBD8" w:rsidR="002A613C" w:rsidRPr="006A7A36" w:rsidRDefault="002A613C" w:rsidP="0067299A">
      <w:pPr>
        <w:pStyle w:val="Heading3"/>
        <w:ind w:hanging="864"/>
      </w:pPr>
      <w:bookmarkStart w:id="26" w:name="_Toc216161120"/>
      <w:bookmarkStart w:id="27" w:name="_Toc58808386"/>
      <w:r w:rsidRPr="006A7A36">
        <w:t>S</w:t>
      </w:r>
      <w:bookmarkEnd w:id="26"/>
      <w:r w:rsidR="0033117D">
        <w:t>tudy on Human Pose Estimation</w:t>
      </w:r>
      <w:bookmarkEnd w:id="27"/>
    </w:p>
    <w:p w14:paraId="1A396057" w14:textId="77777777" w:rsidR="002A613C" w:rsidRPr="006A7A36" w:rsidRDefault="002A613C" w:rsidP="002A613C"/>
    <w:p w14:paraId="1223903C" w14:textId="0B427A57" w:rsidR="005977D1" w:rsidRDefault="005977D1" w:rsidP="005977D1">
      <w:pPr>
        <w:pStyle w:val="ListParagraph"/>
        <w:spacing w:line="360" w:lineRule="auto"/>
        <w:ind w:left="0"/>
        <w:jc w:val="both"/>
      </w:pPr>
      <w:r w:rsidRPr="00BF6F95">
        <w:t xml:space="preserve">Pose recognition methods focus on detecting human figures in images and video, with the goal that one could decide, for instance, where somebody's elbow appears in a picture. </w:t>
      </w:r>
      <w:r>
        <w:t>There are a number of works that have been proposed for human posture recognition</w:t>
      </w:r>
      <w:r w:rsidR="00EB2BC5">
        <w:t xml:space="preserve"> </w:t>
      </w:r>
      <w:r w:rsidR="006B6816">
        <w:t xml:space="preserve">[6]-[12] also </w:t>
      </w:r>
      <w:r w:rsidR="00EB2BC5">
        <w:t xml:space="preserve">show in below Table </w:t>
      </w:r>
      <w:r w:rsidR="007D4CCA">
        <w:t>2.1</w:t>
      </w:r>
      <w:r>
        <w:t xml:space="preserve">. </w:t>
      </w:r>
      <w:r w:rsidRPr="004F3106">
        <w:t>Gochoo et al.</w:t>
      </w:r>
      <w:r>
        <w:t xml:space="preserve"> </w:t>
      </w:r>
      <w:r w:rsidR="00C63CD4">
        <w:fldChar w:fldCharType="begin"/>
      </w:r>
      <w:r w:rsidR="00C63CD4">
        <w:instrText xml:space="preserve"> ADDIN ZOTERO_ITEM CSL_CITATION {"citationID":"6YnZOipf","properties":{"formattedCitation":"[6]","plainCitation":"[6]","noteIndex":0},"citationItems":[{"id":14,"uris":["http://zotero.org/users/local/VJYD268w/items/4BYPKBMI"],"uri":["http://zotero.org/users/local/VJYD268w/items/4BYPKBMI"],"itemData":{"id":14,"type":"article-journal","abstract":"In recent years, the number of yoga practitioners has been drastically increased and there are more men and older people practice yoga than ever before. Internet of Things (IoT)-based yoga training system is needed for those who want to practice yoga at home. Some studies have proposed RGB/Kinect camera-based or wearable device-based yoga posture recognition methods with a high accuracy; however, the former has a privacy issue and the latter is impractical in the long-term application. Thus, this paper proposes an IoT-based privacy-preserving yoga posture recognition system employing a deep convolutional neural network (DCNN) and a low-resolution infrared sensor-based wireless sensor network (WSN). The WSN has three nodes (x, y, and z-axes) where each integrates 8 × 8 pixels' thermal sensor module and a Wi-Fi module for connecting the deep learning server. We invited 18 volunteers to perform 26 yoga postures for two sessions each lasted for 20 s. First, recorded sessions are saved as .csv files, then preprocessed and converted to grayscale posture images. Totally, 93200 posture images are employed for the validation of the proposed DCNN models. The tenfold cross-validation results revealed that F1-scores of the models trained with xyz (all 3-axes) and y (only y-axis) posture images were 0.9989 and 0.9854, respectively. An average latency for a single posture image classification on the server was 107 ms. Thus, we conclude that the proposed IoT-based yoga posture recognition system has a great potential in the privacy-preserving yoga training system.","container-title":"IEEE Internet of Things Journal","DOI":"10.1109/JIOT.2019.2915095","ISSN":"2372-2541","issue":"4","page":"7192-7200","source":"IEEE Xplore","title":"Novel IoT-Based Privacy-Preserving Yoga Posture Recognition System Using Low-Resolution Infrared Sensors and Deep Learning","volume":"6","author":[{"family":"Gochoo","given":"Munkhjargal"},{"family":"Tan","given":"Tan-Hsu"},{"family":"Huang","given":"Shih-Chia"},{"family":"Batjargal","given":"Tsedevdorj"},{"family":"Hsieh","given":"Jun-Wei"},{"family":"Alnajjar","given":"Fady S."},{"family":"Chen","given":"Yung-Fu"}],"issued":{"date-parts":[["2019",8]]}}}],"schema":"https://github.com/citation-style-language/schema/raw/master/csl-citation.json"} </w:instrText>
      </w:r>
      <w:r w:rsidR="00C63CD4">
        <w:fldChar w:fldCharType="separate"/>
      </w:r>
      <w:r w:rsidR="00C63CD4" w:rsidRPr="00C63CD4">
        <w:t>[6]</w:t>
      </w:r>
      <w:r w:rsidR="00C63CD4">
        <w:fldChar w:fldCharType="end"/>
      </w:r>
      <w:r w:rsidR="005C08C9">
        <w:t xml:space="preserve"> </w:t>
      </w:r>
      <w:r>
        <w:t xml:space="preserve">developed a system for </w:t>
      </w:r>
      <w:r w:rsidRPr="004F3106">
        <w:t xml:space="preserve">IoT-based privacy-preserving and device-free yoga postures recognition method using </w:t>
      </w:r>
      <w:r w:rsidRPr="004C77FE">
        <w:t>a deep convolutional neural networks (DCNNs) and a low-resolution infrared sensor-based wireless sensor network (WSN).</w:t>
      </w:r>
      <w:r>
        <w:t xml:space="preserve"> They collected a total of 93,200 posture images and worked with 18 candidates to represent yoga poses. Similarly, a</w:t>
      </w:r>
      <w:r w:rsidRPr="001532F4">
        <w:t>n approach to accurately recognize various Yoga asanas using deep learning algorithms</w:t>
      </w:r>
      <w:r>
        <w:t xml:space="preserve"> by </w:t>
      </w:r>
      <w:r w:rsidRPr="001532F4">
        <w:t>Yadav et al.</w:t>
      </w:r>
      <w:r w:rsidR="0002050F">
        <w:t xml:space="preserve"> </w:t>
      </w:r>
      <w:r w:rsidR="0002050F">
        <w:fldChar w:fldCharType="begin"/>
      </w:r>
      <w:r w:rsidR="0002050F">
        <w:instrText xml:space="preserve"> ADDIN ZOTERO_ITEM CSL_CITATION {"citationID":"6ryCzoFi","properties":{"formattedCitation":"[3]","plainCitation":"[3]","noteIndex":0},"citationItems":[{"id":17,"uris":["http://zotero.org/users/local/VJYD268w/items/F9SA6WNA"],"uri":["http://zotero.org/users/local/VJYD268w/items/F9SA6WNA"],"itemData":{"id":17,"type":"article-journal","abstract":"An approach to accurately recognize various Yoga asanas using deep learning algorithms has been presented in this work. A dataset of six Yoga asanas (i.e. Bhujangasana, Padmasana, Shavasana, Tadasana, Trikonasana, and Vrikshasana) has been created using 15 individuals (ten males and five females) with a normal RGB webcam and is made publicly available. A hybrid deep learning model is proposed using convolutional neural network (CNN) and long short-term memory (LSTM) for Yoga recognition on real-time videos, where CNN layer is used to extract features from keypoints of each frame obtained from OpenPose and is followed by LSTM to give temporal predictions. To the best of our knowledge, this is the first study using an end-to-end deep learning pipeline to detect Yoga from videos. The system achieves a test accuracy of 99.04% on single frames and 99.38% accuracy after polling of predictions on 45 frames of the videos. Using a model with temporal data leverages the information from previous frames to give an accurate and robust result. We have also tested the system in real time for a different set of 12 persons (five males and seven females) and achieved 98.92% accuracy. Experimental results provide a qualitative assessment of the method as well as a comparison to the state-of-the-art.","container-title":"Neural Computing and Applications","DOI":"10.1007/s00521-019-04232-7","ISSN":"1433-3058","issue":"12","journalAbbreviation":"Neural Comput &amp; Applic","language":"en","page":"9349-9361","source":"Springer Link","title":"Real-time Yoga recognition using deep learning","volume":"31","author":[{"family":"Yadav","given":"Santosh Kumar"},{"family":"Singh","given":"Amitojdeep"},{"family":"Gupta","given":"Abhishek"},{"family":"Raheja","given":"Jagdish Lal"}],"issued":{"date-parts":[["2019",12,1]]}}}],"schema":"https://github.com/citation-style-language/schema/raw/master/csl-citation.json"} </w:instrText>
      </w:r>
      <w:r w:rsidR="0002050F">
        <w:fldChar w:fldCharType="separate"/>
      </w:r>
      <w:r w:rsidR="0002050F" w:rsidRPr="0002050F">
        <w:t>[3]</w:t>
      </w:r>
      <w:r w:rsidR="0002050F">
        <w:fldChar w:fldCharType="end"/>
      </w:r>
      <w:r w:rsidRPr="001532F4">
        <w:t xml:space="preserve"> </w:t>
      </w:r>
      <w:r>
        <w:t xml:space="preserve">has been presented in this work </w:t>
      </w:r>
      <w:r w:rsidRPr="001532F4">
        <w:t>using convolutional neural network (CNN) and long short-term memory (LSTM) for Yoga recognition on real-time videos</w:t>
      </w:r>
      <w:r>
        <w:t xml:space="preserve"> and a total of 6 yoga asanas were recorded that achieved a test accuracy between 98% to 99%. </w:t>
      </w:r>
    </w:p>
    <w:p w14:paraId="48B52C25" w14:textId="4BD609FB" w:rsidR="002A613C" w:rsidRDefault="005977D1" w:rsidP="00596D92">
      <w:pPr>
        <w:spacing w:before="360" w:after="1080"/>
        <w:ind w:firstLine="720"/>
        <w:contextualSpacing/>
      </w:pPr>
      <w:r w:rsidRPr="00D54F06">
        <w:t xml:space="preserve">Trejo and Yuan </w:t>
      </w:r>
      <w:r w:rsidR="001B363F">
        <w:t>[8]</w:t>
      </w:r>
      <w:r w:rsidRPr="00D54F06">
        <w:t xml:space="preserve"> proposes a technique to perceive 6 regular Yoga poses by a Kinect sensor. Initially, the Adaboost algorithm is used to build the database for poses recognition, which is provided in the tools of Kinect for windows SDK v2.0. This system also provides the user with command voices so user can easily interact with the system for purposes such as changing yoga poses and receiving instruction for a particular pose. Likewise, Islam et al. </w:t>
      </w:r>
      <w:r w:rsidR="001B363F">
        <w:t>[10]</w:t>
      </w:r>
      <w:r w:rsidRPr="00D54F06">
        <w:t xml:space="preserve"> have given out a system which can monitor human body parts movement of different yoga poses which aids the user to practice yoga. It has used Microsoft Kinect to detect different joint points of human body in real time and from those joint points accuracies is calculated on various angles of a certain yoga pose for a user. Three types of poses are detected and accuracy above 97% is calculated.</w:t>
      </w:r>
    </w:p>
    <w:p w14:paraId="234DADC8" w14:textId="77777777" w:rsidR="00130DFA" w:rsidRPr="00596D92" w:rsidRDefault="00130DFA" w:rsidP="00596D92">
      <w:pPr>
        <w:spacing w:before="360" w:after="1080"/>
        <w:ind w:firstLine="720"/>
        <w:contextualSpacing/>
        <w:rPr>
          <w:sz w:val="28"/>
          <w:szCs w:val="28"/>
        </w:rPr>
      </w:pPr>
    </w:p>
    <w:p w14:paraId="6435C55A" w14:textId="77777777" w:rsidR="00130DFA" w:rsidRDefault="00130DFA" w:rsidP="00596D92"/>
    <w:p w14:paraId="6762017E" w14:textId="457A46A8" w:rsidR="00AB7190" w:rsidRDefault="00AB7190" w:rsidP="00AB7190">
      <w:pPr>
        <w:pStyle w:val="Caption"/>
        <w:keepNext/>
      </w:pPr>
    </w:p>
    <w:p w14:paraId="5D427D9B" w14:textId="02A3CD47" w:rsidR="00AB7190" w:rsidRDefault="00AB7190" w:rsidP="00AB7190">
      <w:pPr>
        <w:pStyle w:val="Caption"/>
        <w:keepNext/>
        <w:jc w:val="center"/>
      </w:pPr>
      <w:bookmarkStart w:id="28" w:name="_Toc58808549"/>
      <w:r>
        <w:t xml:space="preserve">Table </w:t>
      </w:r>
      <w:r w:rsidR="00124690">
        <w:fldChar w:fldCharType="begin"/>
      </w:r>
      <w:r w:rsidR="00124690">
        <w:instrText xml:space="preserve"> SEQ Table \* ARABIC </w:instrText>
      </w:r>
      <w:r w:rsidR="00124690">
        <w:fldChar w:fldCharType="separate"/>
      </w:r>
      <w:r w:rsidR="00124690">
        <w:rPr>
          <w:noProof/>
        </w:rPr>
        <w:t>1</w:t>
      </w:r>
      <w:r w:rsidR="00124690">
        <w:fldChar w:fldCharType="end"/>
      </w:r>
      <w:r>
        <w:t xml:space="preserve"> Study on Posture </w:t>
      </w:r>
      <w:proofErr w:type="spellStart"/>
      <w:r>
        <w:t>Recoginition</w:t>
      </w:r>
      <w:bookmarkEnd w:id="28"/>
      <w:proofErr w:type="spellEnd"/>
    </w:p>
    <w:tbl>
      <w:tblPr>
        <w:tblStyle w:val="GridTable4-Accent5"/>
        <w:tblW w:w="9468" w:type="dxa"/>
        <w:jc w:val="center"/>
        <w:tblLayout w:type="fixed"/>
        <w:tblLook w:val="04A0" w:firstRow="1" w:lastRow="0" w:firstColumn="1" w:lastColumn="0" w:noHBand="0" w:noVBand="1"/>
      </w:tblPr>
      <w:tblGrid>
        <w:gridCol w:w="1548"/>
        <w:gridCol w:w="1620"/>
        <w:gridCol w:w="270"/>
        <w:gridCol w:w="1260"/>
        <w:gridCol w:w="270"/>
        <w:gridCol w:w="1350"/>
        <w:gridCol w:w="360"/>
        <w:gridCol w:w="1080"/>
        <w:gridCol w:w="1710"/>
      </w:tblGrid>
      <w:tr w:rsidR="00884950" w:rsidRPr="00130DFA" w14:paraId="754B548D" w14:textId="77777777" w:rsidTr="00884950">
        <w:trPr>
          <w:cnfStyle w:val="100000000000" w:firstRow="1" w:lastRow="0" w:firstColumn="0" w:lastColumn="0" w:oddVBand="0" w:evenVBand="0" w:oddHBand="0" w:evenHBand="0" w:firstRowFirstColumn="0" w:firstRowLastColumn="0" w:lastRowFirstColumn="0" w:lastRowLastColumn="0"/>
          <w:trHeight w:val="1412"/>
          <w:jc w:val="center"/>
        </w:trPr>
        <w:tc>
          <w:tcPr>
            <w:cnfStyle w:val="001000000000" w:firstRow="0" w:lastRow="0" w:firstColumn="1" w:lastColumn="0" w:oddVBand="0" w:evenVBand="0" w:oddHBand="0" w:evenHBand="0" w:firstRowFirstColumn="0" w:firstRowLastColumn="0" w:lastRowFirstColumn="0" w:lastRowLastColumn="0"/>
            <w:tcW w:w="1548" w:type="dxa"/>
          </w:tcPr>
          <w:p w14:paraId="28D6EF87" w14:textId="0D1DFB85" w:rsidR="00130DFA" w:rsidRPr="00130DFA" w:rsidRDefault="0055405D" w:rsidP="00E163BC">
            <w:pPr>
              <w:spacing w:after="720"/>
              <w:rPr>
                <w:lang w:val="en-US"/>
              </w:rPr>
            </w:pPr>
            <w:r>
              <w:rPr>
                <w:noProof/>
                <w:lang w:val="en-US" w:eastAsia="en-US"/>
              </w:rPr>
              <mc:AlternateContent>
                <mc:Choice Requires="wps">
                  <w:drawing>
                    <wp:anchor distT="0" distB="0" distL="114300" distR="114300" simplePos="0" relativeHeight="251661824" behindDoc="0" locked="0" layoutInCell="1" allowOverlap="1" wp14:anchorId="4F206531" wp14:editId="7A64EE7C">
                      <wp:simplePos x="0" y="0"/>
                      <wp:positionH relativeFrom="column">
                        <wp:posOffset>905510</wp:posOffset>
                      </wp:positionH>
                      <wp:positionV relativeFrom="paragraph">
                        <wp:posOffset>-15875</wp:posOffset>
                      </wp:positionV>
                      <wp:extent cx="10160" cy="1447800"/>
                      <wp:effectExtent l="8890" t="6985" r="9525" b="12065"/>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60" cy="1447800"/>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BA38EE" id="AutoShape 18" o:spid="_x0000_s1026" type="#_x0000_t32" style="position:absolute;margin-left:71.3pt;margin-top:-1.25pt;width:.8pt;height:114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" strokecolor="#8db3e2 [1311]"/>
                  </w:pict>
                </mc:Fallback>
              </mc:AlternateContent>
            </w:r>
          </w:p>
          <w:p w14:paraId="58AFE901" w14:textId="77777777" w:rsidR="00130DFA" w:rsidRPr="00130DFA" w:rsidRDefault="00130DFA" w:rsidP="00E163BC">
            <w:pPr>
              <w:spacing w:after="720"/>
              <w:rPr>
                <w:lang w:val="en-US"/>
              </w:rPr>
            </w:pPr>
            <w:r w:rsidRPr="00130DFA">
              <w:rPr>
                <w:lang w:val="en-US"/>
              </w:rPr>
              <w:t>Author/ Paper/Year</w:t>
            </w:r>
          </w:p>
        </w:tc>
        <w:tc>
          <w:tcPr>
            <w:tcW w:w="1890" w:type="dxa"/>
            <w:gridSpan w:val="2"/>
          </w:tcPr>
          <w:p w14:paraId="6F8AB8D5" w14:textId="108ED634" w:rsidR="00130DFA" w:rsidRPr="00130DFA" w:rsidRDefault="0055405D"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Pr>
                <w:noProof/>
                <w:lang w:val="en-US" w:eastAsia="en-US"/>
              </w:rPr>
              <mc:AlternateContent>
                <mc:Choice Requires="wps">
                  <w:drawing>
                    <wp:anchor distT="0" distB="0" distL="114300" distR="114300" simplePos="0" relativeHeight="251660800" behindDoc="0" locked="0" layoutInCell="1" allowOverlap="1" wp14:anchorId="4F206531" wp14:editId="5B20B363">
                      <wp:simplePos x="0" y="0"/>
                      <wp:positionH relativeFrom="column">
                        <wp:posOffset>951865</wp:posOffset>
                      </wp:positionH>
                      <wp:positionV relativeFrom="paragraph">
                        <wp:posOffset>-6350</wp:posOffset>
                      </wp:positionV>
                      <wp:extent cx="10160" cy="1381125"/>
                      <wp:effectExtent l="9525" t="6985" r="8890" b="12065"/>
                      <wp:wrapNone/>
                      <wp:docPr id="13"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60" cy="1381125"/>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62C277" id="AutoShape 16" o:spid="_x0000_s1026" type="#_x0000_t32" style="position:absolute;margin-left:74.95pt;margin-top:-.5pt;width:.8pt;height:108.7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" strokecolor="#8db3e2 [1311]"/>
                  </w:pict>
                </mc:Fallback>
              </mc:AlternateContent>
            </w:r>
          </w:p>
          <w:p w14:paraId="37E1ABAE" w14:textId="77777777"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sidRPr="00130DFA">
              <w:rPr>
                <w:lang w:val="en-US"/>
              </w:rPr>
              <w:t>Work</w:t>
            </w:r>
          </w:p>
        </w:tc>
        <w:tc>
          <w:tcPr>
            <w:tcW w:w="1530" w:type="dxa"/>
            <w:gridSpan w:val="2"/>
          </w:tcPr>
          <w:p w14:paraId="6784060E" w14:textId="4A3CDF78" w:rsidR="00130DFA" w:rsidRPr="00130DFA" w:rsidRDefault="0055405D"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Pr>
                <w:noProof/>
                <w:lang w:val="en-US" w:eastAsia="en-US"/>
              </w:rPr>
              <mc:AlternateContent>
                <mc:Choice Requires="wps">
                  <w:drawing>
                    <wp:anchor distT="0" distB="0" distL="114300" distR="114300" simplePos="0" relativeHeight="251664896" behindDoc="0" locked="0" layoutInCell="1" allowOverlap="1" wp14:anchorId="4F206531" wp14:editId="06F042BC">
                      <wp:simplePos x="0" y="0"/>
                      <wp:positionH relativeFrom="column">
                        <wp:posOffset>722630</wp:posOffset>
                      </wp:positionH>
                      <wp:positionV relativeFrom="paragraph">
                        <wp:posOffset>-34925</wp:posOffset>
                      </wp:positionV>
                      <wp:extent cx="19685" cy="1409700"/>
                      <wp:effectExtent l="8890" t="6985" r="9525" b="12065"/>
                      <wp:wrapNone/>
                      <wp:docPr id="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685" cy="1409700"/>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93BF73" id="AutoShape 21" o:spid="_x0000_s1026" type="#_x0000_t32" style="position:absolute;margin-left:56.9pt;margin-top:-2.75pt;width:1.55pt;height:111pt;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" strokecolor="#8db3e2 [1311]"/>
                  </w:pict>
                </mc:Fallback>
              </mc:AlternateContent>
            </w:r>
          </w:p>
          <w:p w14:paraId="4EE92ABD" w14:textId="2B9DCE4E"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sidRPr="00130DFA">
              <w:rPr>
                <w:lang w:val="en-US"/>
              </w:rPr>
              <w:t>Dataset</w:t>
            </w:r>
          </w:p>
        </w:tc>
        <w:tc>
          <w:tcPr>
            <w:tcW w:w="1710" w:type="dxa"/>
            <w:gridSpan w:val="2"/>
          </w:tcPr>
          <w:p w14:paraId="621984D3" w14:textId="6F81FBD3" w:rsidR="00130DFA" w:rsidRPr="00130DFA" w:rsidRDefault="0055405D"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Pr>
                <w:noProof/>
                <w:lang w:val="en-US" w:eastAsia="en-US"/>
              </w:rPr>
              <mc:AlternateContent>
                <mc:Choice Requires="wps">
                  <w:drawing>
                    <wp:anchor distT="0" distB="0" distL="114300" distR="114300" simplePos="0" relativeHeight="251663872" behindDoc="0" locked="0" layoutInCell="1" allowOverlap="1" wp14:anchorId="4F206531" wp14:editId="7A9CE173">
                      <wp:simplePos x="0" y="0"/>
                      <wp:positionH relativeFrom="column">
                        <wp:posOffset>780415</wp:posOffset>
                      </wp:positionH>
                      <wp:positionV relativeFrom="paragraph">
                        <wp:posOffset>3175</wp:posOffset>
                      </wp:positionV>
                      <wp:extent cx="10160" cy="1337945"/>
                      <wp:effectExtent l="9525" t="6985" r="8890" b="7620"/>
                      <wp:wrapNone/>
                      <wp:docPr id="1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60" cy="1337945"/>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A87EA7" id="AutoShape 20" o:spid="_x0000_s1026" type="#_x0000_t32" style="position:absolute;margin-left:61.45pt;margin-top:.25pt;width:.8pt;height:105.35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" strokecolor="#8db3e2 [1311]"/>
                  </w:pict>
                </mc:Fallback>
              </mc:AlternateContent>
            </w:r>
          </w:p>
          <w:p w14:paraId="08098FA3" w14:textId="77777777"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sidRPr="00130DFA">
              <w:rPr>
                <w:lang w:val="en-US"/>
              </w:rPr>
              <w:t>Technique</w:t>
            </w:r>
          </w:p>
        </w:tc>
        <w:tc>
          <w:tcPr>
            <w:tcW w:w="1080" w:type="dxa"/>
          </w:tcPr>
          <w:p w14:paraId="71D812CA" w14:textId="77777777"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p>
          <w:p w14:paraId="0955C087" w14:textId="77777777"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sidRPr="00130DFA">
              <w:rPr>
                <w:lang w:val="en-US"/>
              </w:rPr>
              <w:t>Number of poses/ gestures</w:t>
            </w:r>
          </w:p>
        </w:tc>
        <w:tc>
          <w:tcPr>
            <w:tcW w:w="1710" w:type="dxa"/>
          </w:tcPr>
          <w:p w14:paraId="39C7B94F" w14:textId="3B8719CE" w:rsidR="00130DFA" w:rsidRPr="00130DFA" w:rsidRDefault="0055405D"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Pr>
                <w:noProof/>
                <w:lang w:val="en-US" w:eastAsia="en-US"/>
              </w:rPr>
              <mc:AlternateContent>
                <mc:Choice Requires="wps">
                  <w:drawing>
                    <wp:anchor distT="0" distB="0" distL="114300" distR="114300" simplePos="0" relativeHeight="251662848" behindDoc="0" locked="0" layoutInCell="1" allowOverlap="1" wp14:anchorId="4F206531" wp14:editId="4B0936C6">
                      <wp:simplePos x="0" y="0"/>
                      <wp:positionH relativeFrom="column">
                        <wp:posOffset>-67310</wp:posOffset>
                      </wp:positionH>
                      <wp:positionV relativeFrom="paragraph">
                        <wp:posOffset>31750</wp:posOffset>
                      </wp:positionV>
                      <wp:extent cx="19685" cy="1266825"/>
                      <wp:effectExtent l="9525" t="6985" r="8890" b="12065"/>
                      <wp:wrapNone/>
                      <wp:docPr id="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685" cy="1266825"/>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5A4AD5" id="AutoShape 19" o:spid="_x0000_s1026" type="#_x0000_t32" style="position:absolute;margin-left:-5.3pt;margin-top:2.5pt;width:1.55pt;height:99.75pt;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" strokecolor="#8db3e2 [1311]"/>
                  </w:pict>
                </mc:Fallback>
              </mc:AlternateContent>
            </w:r>
          </w:p>
          <w:p w14:paraId="3E1CE35E" w14:textId="77777777" w:rsidR="00130DFA" w:rsidRPr="00130DFA" w:rsidRDefault="00130DFA" w:rsidP="00E163BC">
            <w:pPr>
              <w:spacing w:after="720"/>
              <w:cnfStyle w:val="100000000000" w:firstRow="1" w:lastRow="0" w:firstColumn="0" w:lastColumn="0" w:oddVBand="0" w:evenVBand="0" w:oddHBand="0" w:evenHBand="0" w:firstRowFirstColumn="0" w:firstRowLastColumn="0" w:lastRowFirstColumn="0" w:lastRowLastColumn="0"/>
              <w:rPr>
                <w:lang w:val="en-US"/>
              </w:rPr>
            </w:pPr>
            <w:r w:rsidRPr="00130DFA">
              <w:rPr>
                <w:lang w:val="en-US"/>
              </w:rPr>
              <w:t>Accuracy</w:t>
            </w:r>
          </w:p>
        </w:tc>
      </w:tr>
      <w:tr w:rsidR="00884950" w:rsidRPr="00130DFA" w14:paraId="20578827" w14:textId="77777777" w:rsidTr="00884950">
        <w:trPr>
          <w:cnfStyle w:val="000000100000" w:firstRow="0" w:lastRow="0" w:firstColumn="0" w:lastColumn="0" w:oddVBand="0" w:evenVBand="0" w:oddHBand="1" w:evenHBand="0" w:firstRowFirstColumn="0" w:firstRowLastColumn="0" w:lastRowFirstColumn="0" w:lastRowLastColumn="0"/>
          <w:trHeight w:val="2087"/>
          <w:jc w:val="center"/>
        </w:trPr>
        <w:tc>
          <w:tcPr>
            <w:cnfStyle w:val="001000000000" w:firstRow="0" w:lastRow="0" w:firstColumn="1" w:lastColumn="0" w:oddVBand="0" w:evenVBand="0" w:oddHBand="0" w:evenHBand="0" w:firstRowFirstColumn="0" w:firstRowLastColumn="0" w:lastRowFirstColumn="0" w:lastRowLastColumn="0"/>
            <w:tcW w:w="1548" w:type="dxa"/>
          </w:tcPr>
          <w:p w14:paraId="65F7A965" w14:textId="4D616C5D" w:rsidR="00130DFA" w:rsidRPr="00130DFA" w:rsidRDefault="00130DFA" w:rsidP="00E163BC">
            <w:pPr>
              <w:spacing w:after="720"/>
              <w:rPr>
                <w:lang w:val="en-US"/>
              </w:rPr>
            </w:pPr>
            <w:r w:rsidRPr="00130DFA">
              <w:rPr>
                <w:lang w:val="en-US"/>
              </w:rPr>
              <w:t xml:space="preserve">Gochoo et al., 2019 </w:t>
            </w:r>
            <w:r w:rsidR="00D256F1">
              <w:rPr>
                <w:lang w:val="en-US"/>
              </w:rPr>
              <w:fldChar w:fldCharType="begin"/>
            </w:r>
            <w:r w:rsidR="00D256F1">
              <w:rPr>
                <w:lang w:val="en-US"/>
              </w:rPr>
              <w:instrText xml:space="preserve"> ADDIN ZOTERO_ITEM CSL_CITATION {"citationID":"Abe8saB4","properties":{"formattedCitation":"[6]","plainCitation":"[6]","noteIndex":0},"citationItems":[{"id":14,"uris":["http://zotero.org/users/local/VJYD268w/items/4BYPKBMI"],"uri":["http://zotero.org/users/local/VJYD268w/items/4BYPKBMI"],"itemData":{"id":14,"type":"article-journal","abstract":"In recent years, the number of yoga practitioners has been drastically increased and there are more men and older people practice yoga than ever before. Internet of Things (IoT)-based yoga training system is needed for those who want to practice yoga at home. Some studies have proposed RGB/Kinect camera-based or wearable device-based yoga posture recognition methods with a high accuracy; however, the former has a privacy issue and the latter is impractical in the long-term application. Thus, this paper proposes an IoT-based privacy-preserving yoga posture recognition system employing a deep convolutional neural network (DCNN) and a low-resolution infrared sensor-based wireless sensor network (WSN). The WSN has three nodes (x, y, and z-axes) where each integrates 8 × 8 pixels' thermal sensor module and a Wi-Fi module for connecting the deep learning server. We invited 18 volunteers to perform 26 yoga postures for two sessions each lasted for 20 s. First, recorded sessions are saved as .csv files, then preprocessed and converted to grayscale posture images. Totally, 93200 posture images are employed for the validation of the proposed DCNN models. The tenfold cross-validation results revealed that F1-scores of the models trained with xyz (all 3-axes) and y (only y-axis) posture images were 0.9989 and 0.9854, respectively. An average latency for a single posture image classification on the server was 107 ms. Thus, we conclude that the proposed IoT-based yoga posture recognition system has a great potential in the privacy-preserving yoga training system.","container-title":"IEEE Internet of Things Journal","DOI":"10.1109/JIOT.2019.2915095","ISSN":"2372-2541","issue":"4","page":"7192-7200","source":"IEEE Xplore","title":"Novel IoT-Based Privacy-Preserving Yoga Posture Recognition System Using Low-Resolution Infrared Sensors and Deep Learning","volume":"6","author":[{"family":"Gochoo","given":"Munkhjargal"},{"family":"Tan","given":"Tan-Hsu"},{"family":"Huang","given":"Shih-Chia"},{"family":"Batjargal","given":"Tsedevdorj"},{"family":"Hsieh","given":"Jun-Wei"},{"family":"Alnajjar","given":"Fady S."},{"family":"Chen","given":"Yung-Fu"}],"issued":{"date-parts":[["2019",8]]}}}],"schema":"https://github.com/citation-style-language/schema/raw/master/csl-citation.json"} </w:instrText>
            </w:r>
            <w:r w:rsidR="00D256F1">
              <w:rPr>
                <w:lang w:val="en-US"/>
              </w:rPr>
              <w:fldChar w:fldCharType="separate"/>
            </w:r>
            <w:r w:rsidR="00D256F1" w:rsidRPr="00D256F1">
              <w:t>[6]</w:t>
            </w:r>
            <w:r w:rsidR="00D256F1">
              <w:rPr>
                <w:lang w:val="en-US"/>
              </w:rPr>
              <w:fldChar w:fldCharType="end"/>
            </w:r>
          </w:p>
        </w:tc>
        <w:tc>
          <w:tcPr>
            <w:tcW w:w="1620" w:type="dxa"/>
          </w:tcPr>
          <w:p w14:paraId="692A716A"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This paper proposes an IoT-based privacy-preserving yoga posture recognition system.</w:t>
            </w:r>
          </w:p>
        </w:tc>
        <w:tc>
          <w:tcPr>
            <w:tcW w:w="1530" w:type="dxa"/>
            <w:gridSpan w:val="2"/>
          </w:tcPr>
          <w:p w14:paraId="1C4DD4AA"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In total, 93,200 posture images are employed.</w:t>
            </w:r>
          </w:p>
        </w:tc>
        <w:tc>
          <w:tcPr>
            <w:tcW w:w="1620" w:type="dxa"/>
            <w:gridSpan w:val="2"/>
          </w:tcPr>
          <w:p w14:paraId="70E43979"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Deep Convolutional Neural Network (DCNN).</w:t>
            </w:r>
          </w:p>
        </w:tc>
        <w:tc>
          <w:tcPr>
            <w:tcW w:w="1440" w:type="dxa"/>
            <w:gridSpan w:val="2"/>
          </w:tcPr>
          <w:p w14:paraId="7E7DCE3D"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Nearly 26 yoga postures from 18 candidates were collected.</w:t>
            </w:r>
          </w:p>
        </w:tc>
        <w:tc>
          <w:tcPr>
            <w:tcW w:w="1710" w:type="dxa"/>
          </w:tcPr>
          <w:p w14:paraId="3B5E00F5"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Results had 98%-99% accuracy, respectively.</w:t>
            </w:r>
          </w:p>
        </w:tc>
      </w:tr>
      <w:tr w:rsidR="00130DFA" w:rsidRPr="00130DFA" w14:paraId="07B75C0C" w14:textId="77777777" w:rsidTr="00884950">
        <w:trPr>
          <w:trHeight w:val="2600"/>
          <w:jc w:val="center"/>
        </w:trPr>
        <w:tc>
          <w:tcPr>
            <w:cnfStyle w:val="001000000000" w:firstRow="0" w:lastRow="0" w:firstColumn="1" w:lastColumn="0" w:oddVBand="0" w:evenVBand="0" w:oddHBand="0" w:evenHBand="0" w:firstRowFirstColumn="0" w:firstRowLastColumn="0" w:lastRowFirstColumn="0" w:lastRowLastColumn="0"/>
            <w:tcW w:w="1548" w:type="dxa"/>
          </w:tcPr>
          <w:p w14:paraId="590F0F24" w14:textId="6955DAA1" w:rsidR="00130DFA" w:rsidRPr="00130DFA" w:rsidRDefault="00130DFA" w:rsidP="00E163BC">
            <w:pPr>
              <w:spacing w:after="720"/>
              <w:rPr>
                <w:lang w:val="en-US"/>
              </w:rPr>
            </w:pPr>
            <w:r w:rsidRPr="00130DFA">
              <w:rPr>
                <w:lang w:val="en-US"/>
              </w:rPr>
              <w:t xml:space="preserve">Yadav et al., 2019 </w:t>
            </w:r>
            <w:r w:rsidR="002401A2">
              <w:rPr>
                <w:lang w:val="en-US"/>
              </w:rPr>
              <w:fldChar w:fldCharType="begin"/>
            </w:r>
            <w:r w:rsidR="002401A2">
              <w:rPr>
                <w:lang w:val="en-US"/>
              </w:rPr>
              <w:instrText xml:space="preserve"> ADDIN ZOTERO_ITEM CSL_CITATION {"citationID":"L8QkajWv","properties":{"formattedCitation":"[3]","plainCitation":"[3]","noteIndex":0},"citationItems":[{"id":17,"uris":["http://zotero.org/users/local/VJYD268w/items/F9SA6WNA"],"uri":["http://zotero.org/users/local/VJYD268w/items/F9SA6WNA"],"itemData":{"id":17,"type":"article-journal","abstract":"An approach to accurately recognize various Yoga asanas using deep learning algorithms has been presented in this work. A dataset of six Yoga asanas (i.e. Bhujangasana, Padmasana, Shavasana, Tadasana, Trikonasana, and Vrikshasana) has been created using 15 individuals (ten males and five females) with a normal RGB webcam and is made publicly available. A hybrid deep learning model is proposed using convolutional neural network (CNN) and long short-term memory (LSTM) for Yoga recognition on real-time videos, where CNN layer is used to extract features from keypoints of each frame obtained from OpenPose and is followed by LSTM to give temporal predictions. To the best of our knowledge, this is the first study using an end-to-end deep learning pipeline to detect Yoga from videos. The system achieves a test accuracy of 99.04% on single frames and 99.38% accuracy after polling of predictions on 45 frames of the videos. Using a model with temporal data leverages the information from previous frames to give an accurate and robust result. We have also tested the system in real time for a different set of 12 persons (five males and seven females) and achieved 98.92% accuracy. Experimental results provide a qualitative assessment of the method as well as a comparison to the state-of-the-art.","container-title":"Neural Computing and Applications","DOI":"10.1007/s00521-019-04232-7","ISSN":"1433-3058","issue":"12","journalAbbreviation":"Neural Comput &amp; Applic","language":"en","page":"9349-9361","source":"Springer Link","title":"Real-time Yoga recognition using deep learning","volume":"31","author":[{"family":"Yadav","given":"Santosh Kumar"},{"family":"Singh","given":"Amitojdeep"},{"family":"Gupta","given":"Abhishek"},{"family":"Raheja","given":"Jagdish Lal"}],"issued":{"date-parts":[["2019",12,1]]}}}],"schema":"https://github.com/citation-style-language/schema/raw/master/csl-citation.json"} </w:instrText>
            </w:r>
            <w:r w:rsidR="002401A2">
              <w:rPr>
                <w:lang w:val="en-US"/>
              </w:rPr>
              <w:fldChar w:fldCharType="separate"/>
            </w:r>
            <w:r w:rsidR="002401A2" w:rsidRPr="002401A2">
              <w:t>[3]</w:t>
            </w:r>
            <w:r w:rsidR="002401A2">
              <w:rPr>
                <w:lang w:val="en-US"/>
              </w:rPr>
              <w:fldChar w:fldCharType="end"/>
            </w:r>
          </w:p>
        </w:tc>
        <w:tc>
          <w:tcPr>
            <w:tcW w:w="1620" w:type="dxa"/>
          </w:tcPr>
          <w:p w14:paraId="31C4C327"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An approach to accurately recognize various Yoga asanas using deep learning algorithms has been presented in this work.</w:t>
            </w:r>
          </w:p>
        </w:tc>
        <w:tc>
          <w:tcPr>
            <w:tcW w:w="1800" w:type="dxa"/>
            <w:gridSpan w:val="3"/>
          </w:tcPr>
          <w:p w14:paraId="647F784C"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A dataset of six Yoga asanas has been created using 15 individuals.</w:t>
            </w:r>
          </w:p>
        </w:tc>
        <w:tc>
          <w:tcPr>
            <w:tcW w:w="1710" w:type="dxa"/>
            <w:gridSpan w:val="2"/>
          </w:tcPr>
          <w:p w14:paraId="0936E03E"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Convolutional neural network (CNN) and long short-term memory (LSTM).</w:t>
            </w:r>
          </w:p>
        </w:tc>
        <w:tc>
          <w:tcPr>
            <w:tcW w:w="1080" w:type="dxa"/>
          </w:tcPr>
          <w:p w14:paraId="19455BD4"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A total of 6 Yoga asanas were recorded in real-time.</w:t>
            </w:r>
          </w:p>
        </w:tc>
        <w:tc>
          <w:tcPr>
            <w:tcW w:w="1710" w:type="dxa"/>
          </w:tcPr>
          <w:p w14:paraId="14E09B6D"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The system achieves a test accuracy of around 99.04% to 99.38% accuracy.</w:t>
            </w:r>
          </w:p>
        </w:tc>
      </w:tr>
      <w:tr w:rsidR="00884950" w:rsidRPr="00130DFA" w14:paraId="2EE710E4" w14:textId="77777777" w:rsidTr="00884950">
        <w:trPr>
          <w:cnfStyle w:val="000000100000" w:firstRow="0" w:lastRow="0" w:firstColumn="0" w:lastColumn="0" w:oddVBand="0" w:evenVBand="0" w:oddHBand="1" w:evenHBand="0" w:firstRowFirstColumn="0" w:firstRowLastColumn="0" w:lastRowFirstColumn="0" w:lastRowLastColumn="0"/>
          <w:trHeight w:val="3168"/>
          <w:jc w:val="center"/>
        </w:trPr>
        <w:tc>
          <w:tcPr>
            <w:cnfStyle w:val="001000000000" w:firstRow="0" w:lastRow="0" w:firstColumn="1" w:lastColumn="0" w:oddVBand="0" w:evenVBand="0" w:oddHBand="0" w:evenHBand="0" w:firstRowFirstColumn="0" w:firstRowLastColumn="0" w:lastRowFirstColumn="0" w:lastRowLastColumn="0"/>
            <w:tcW w:w="1548" w:type="dxa"/>
          </w:tcPr>
          <w:p w14:paraId="2052FBB9" w14:textId="30E34082" w:rsidR="00130DFA" w:rsidRPr="00130DFA" w:rsidRDefault="00130DFA" w:rsidP="00E163BC">
            <w:pPr>
              <w:spacing w:after="720"/>
              <w:rPr>
                <w:lang w:val="en-US"/>
              </w:rPr>
            </w:pPr>
            <w:proofErr w:type="spellStart"/>
            <w:r w:rsidRPr="00130DFA">
              <w:rPr>
                <w:lang w:val="en-US"/>
              </w:rPr>
              <w:lastRenderedPageBreak/>
              <w:t>Maddala</w:t>
            </w:r>
            <w:proofErr w:type="spellEnd"/>
            <w:r w:rsidRPr="00130DFA">
              <w:rPr>
                <w:lang w:val="en-US"/>
              </w:rPr>
              <w:t xml:space="preserve"> et al., 2019 </w:t>
            </w:r>
            <w:r w:rsidR="00C3273A">
              <w:rPr>
                <w:lang w:val="en-US"/>
              </w:rPr>
              <w:fldChar w:fldCharType="begin"/>
            </w:r>
            <w:r w:rsidR="00C3273A">
              <w:rPr>
                <w:lang w:val="en-US"/>
              </w:rPr>
              <w:instrText xml:space="preserve"> ADDIN ZOTERO_ITEM CSL_CITATION {"citationID":"hZ8F3euX","properties":{"formattedCitation":"[7]","plainCitation":"[7]","noteIndex":0},"citationItems":[{"id":19,"uris":["http://zotero.org/users/local/VJYD268w/items/2Y6RN49V"],"uri":["http://zotero.org/users/local/VJYD268w/items/2Y6RN49V"],"itemData":{"id":19,"type":"article-journal","abstract":"Representing 3-D motion-capture sensor data with 2-D color-coded joint distance maps (JDMs) as input to a deep neural network has been shown to be effective for 3-D skeletal-based human action recognition tasks. However, the joint distances are limited by their ability to represent rotational joint movements, which account for a considerable amount of information in human action classification tasks. Moreover, for the subject, view and time invariance in the recognition process, the deep classifier needs training on JDMs along different coordinate axes from multiple streams. To overcome the above shortcomings of JDMs, we propose integrating joint angular movements along with the joint distances in a spatiotemporal color-coded image called a joint angular displacement map (JADM). In the literature, multistream deep convolutional neural networks (CNNs) have been employed to achieve invariance across subjects and views for 3-D human action data, which is achieved by sacrificing training time for accuracy. To improve the recognition accuracy with reduced training times, we propose to test our JADMs with a single-stream deep CNN model. To test and analyze the proposed method, we chose video sequences of yoga. The 3-D motion-capture data represent a complex set of actions with lateral and rotational spatiotemporal variations. We validated the proposed method using 3-D traditional human action data from the publicly available datasets HDM05 and CMU. The proposed model can accurately recognize 3-D yoga actions, which may help in building a 3-D model-based yoga assistant tool.","container-title":"IEEE Transactions on Multimedia","DOI":"10.1109/TMM.2019.2904880","ISSN":"1941-0077","issue":"10","page":"2492-2503","source":"IEEE Xplore","title":"YogaNet: 3-D Yoga Asana Recognition Using Joint Angular Displacement Maps With ConvNets","title-short":"YogaNet","volume":"21","author":[{"family":"Maddala","given":"Teja Kiran Kumar"},{"family":"Kishore","given":"P.V.V."},{"family":"Eepuri","given":"Kiran Kumar"},{"family":"Dande","given":"Anil Kumar"}],"issued":{"date-parts":[["2019",10]]}}}],"schema":"https://github.com/citation-style-language/schema/raw/master/csl-citation.json"} </w:instrText>
            </w:r>
            <w:r w:rsidR="00C3273A">
              <w:rPr>
                <w:lang w:val="en-US"/>
              </w:rPr>
              <w:fldChar w:fldCharType="separate"/>
            </w:r>
            <w:r w:rsidR="00C3273A" w:rsidRPr="00C3273A">
              <w:t>[7]</w:t>
            </w:r>
            <w:r w:rsidR="00C3273A">
              <w:rPr>
                <w:lang w:val="en-US"/>
              </w:rPr>
              <w:fldChar w:fldCharType="end"/>
            </w:r>
          </w:p>
        </w:tc>
        <w:tc>
          <w:tcPr>
            <w:tcW w:w="1620" w:type="dxa"/>
          </w:tcPr>
          <w:p w14:paraId="2A8FA700"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A system developed for recognition of yoga asanas using Joint Angular Displacement Maps (JADM).</w:t>
            </w:r>
          </w:p>
        </w:tc>
        <w:tc>
          <w:tcPr>
            <w:tcW w:w="1800" w:type="dxa"/>
            <w:gridSpan w:val="3"/>
          </w:tcPr>
          <w:p w14:paraId="640666B7"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Video sequence of yoga.</w:t>
            </w:r>
          </w:p>
        </w:tc>
        <w:tc>
          <w:tcPr>
            <w:tcW w:w="1710" w:type="dxa"/>
            <w:gridSpan w:val="2"/>
          </w:tcPr>
          <w:p w14:paraId="649F71C4"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Single stream deep CNN model.</w:t>
            </w:r>
          </w:p>
        </w:tc>
        <w:tc>
          <w:tcPr>
            <w:tcW w:w="1080" w:type="dxa"/>
          </w:tcPr>
          <w:p w14:paraId="53DC4CA3"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20 yoga poses.</w:t>
            </w:r>
          </w:p>
        </w:tc>
        <w:tc>
          <w:tcPr>
            <w:tcW w:w="1710" w:type="dxa"/>
          </w:tcPr>
          <w:p w14:paraId="4574DA4A"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Accuracy of around 90%.</w:t>
            </w:r>
          </w:p>
        </w:tc>
      </w:tr>
      <w:tr w:rsidR="00130DFA" w:rsidRPr="00130DFA" w14:paraId="0E0D51CC" w14:textId="77777777" w:rsidTr="00884950">
        <w:trPr>
          <w:trHeight w:val="2600"/>
          <w:jc w:val="center"/>
        </w:trPr>
        <w:tc>
          <w:tcPr>
            <w:cnfStyle w:val="001000000000" w:firstRow="0" w:lastRow="0" w:firstColumn="1" w:lastColumn="0" w:oddVBand="0" w:evenVBand="0" w:oddHBand="0" w:evenHBand="0" w:firstRowFirstColumn="0" w:firstRowLastColumn="0" w:lastRowFirstColumn="0" w:lastRowLastColumn="0"/>
            <w:tcW w:w="1548" w:type="dxa"/>
          </w:tcPr>
          <w:p w14:paraId="717FC3A8" w14:textId="5AF6777B" w:rsidR="00130DFA" w:rsidRPr="00130DFA" w:rsidRDefault="00130DFA" w:rsidP="00E163BC">
            <w:pPr>
              <w:spacing w:after="720"/>
              <w:rPr>
                <w:lang w:val="en-US"/>
              </w:rPr>
            </w:pPr>
            <w:r w:rsidRPr="00130DFA">
              <w:rPr>
                <w:lang w:val="en-US"/>
              </w:rPr>
              <w:t xml:space="preserve">Trejo and Yuan, 2018 </w:t>
            </w:r>
            <w:r w:rsidR="00C3273A">
              <w:rPr>
                <w:lang w:val="en-US"/>
              </w:rPr>
              <w:fldChar w:fldCharType="begin"/>
            </w:r>
            <w:r w:rsidR="00C3273A">
              <w:rPr>
                <w:lang w:val="en-US"/>
              </w:rPr>
              <w:instrText xml:space="preserve"> ADDIN ZOTERO_ITEM CSL_CITATION {"citationID":"LQtNkdZ0","properties":{"formattedCitation":"[8]","plainCitation":"[8]","noteIndex":0},"citationItems":[{"id":10,"uris":["http://zotero.org/users/local/VJYD268w/items/RLW3QJL8"],"uri":["http://zotero.org/users/local/VJYD268w/items/RLW3QJL8"],"itemData":{"id":10,"type":"paper-conference","abstract":"In daily life, Yoga has become a well-known discipline around the world that keep people in good physical and mental health. As well, gesture recognition is a field of investigation that takes great importance for the self-training of various sports using acquisition techniques such as Kinect device. This research proposes an interactive system capable of recognizing 6 poses for learning Yoga that can track up to 6 people at the same time. It is also integrated with command voices to visualize the instructions and pictures about the poses to be performance for the user. In order to get a strong database for recognition, the system used Adaboost algorithm though the software development kit specially for Kinect. All data was trained by an expert yoga trainer and final database showed above 94.78% as maximum value for poses analyzed in terms of accuracy.","container-title":"2018 2nd International Conference on Robotics and Automation Sciences (ICRAS)","DOI":"10.1109/ICRAS.2018.8443267","event":"2018 2nd International Conference on Robotics and Automation Sciences (ICRAS)","note":"ISSN: null","page":"1-5","source":"IEEE Xplore","title":"Recognition of Yoga Poses Through an Interactive System with Kinect Device","author":[{"family":"Trejo","given":"Edwin W."},{"family":"Yuan","given":"Peijiang"}],"issued":{"date-parts":[["2018",6]]}}}],"schema":"https://github.com/citation-style-language/schema/raw/master/csl-citation.json"} </w:instrText>
            </w:r>
            <w:r w:rsidR="00C3273A">
              <w:rPr>
                <w:lang w:val="en-US"/>
              </w:rPr>
              <w:fldChar w:fldCharType="separate"/>
            </w:r>
            <w:r w:rsidR="00C3273A" w:rsidRPr="00C3273A">
              <w:t>[8]</w:t>
            </w:r>
            <w:r w:rsidR="00C3273A">
              <w:rPr>
                <w:lang w:val="en-US"/>
              </w:rPr>
              <w:fldChar w:fldCharType="end"/>
            </w:r>
          </w:p>
          <w:p w14:paraId="4D81F326" w14:textId="77777777" w:rsidR="00130DFA" w:rsidRPr="00130DFA" w:rsidRDefault="00130DFA" w:rsidP="00E163BC">
            <w:pPr>
              <w:spacing w:after="720"/>
              <w:rPr>
                <w:lang w:val="en-US"/>
              </w:rPr>
            </w:pPr>
          </w:p>
        </w:tc>
        <w:tc>
          <w:tcPr>
            <w:tcW w:w="1620" w:type="dxa"/>
          </w:tcPr>
          <w:p w14:paraId="0D59E109"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Microsoft Kinect device is used to sense the posture and give enhancement instructions.</w:t>
            </w:r>
          </w:p>
        </w:tc>
        <w:tc>
          <w:tcPr>
            <w:tcW w:w="1800" w:type="dxa"/>
            <w:gridSpan w:val="3"/>
          </w:tcPr>
          <w:p w14:paraId="4C1ABCC8"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 xml:space="preserve">Dataset was collected by Kinect sensor. </w:t>
            </w:r>
          </w:p>
        </w:tc>
        <w:tc>
          <w:tcPr>
            <w:tcW w:w="1710" w:type="dxa"/>
            <w:gridSpan w:val="2"/>
          </w:tcPr>
          <w:p w14:paraId="38C92C6F"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Kinect sensor is used to perceive yoga poses.</w:t>
            </w:r>
          </w:p>
        </w:tc>
        <w:tc>
          <w:tcPr>
            <w:tcW w:w="1080" w:type="dxa"/>
          </w:tcPr>
          <w:p w14:paraId="18BA67C2"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Six common asana yoga poses are used for this study.</w:t>
            </w:r>
          </w:p>
        </w:tc>
        <w:tc>
          <w:tcPr>
            <w:tcW w:w="1710" w:type="dxa"/>
          </w:tcPr>
          <w:p w14:paraId="422B3141"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Final database showed above 94.78% in terms of accuracy.</w:t>
            </w:r>
          </w:p>
        </w:tc>
      </w:tr>
      <w:tr w:rsidR="00884950" w:rsidRPr="00130DFA" w14:paraId="6ECA0511" w14:textId="77777777" w:rsidTr="00884950">
        <w:trPr>
          <w:cnfStyle w:val="000000100000" w:firstRow="0" w:lastRow="0" w:firstColumn="0" w:lastColumn="0" w:oddVBand="0" w:evenVBand="0" w:oddHBand="1" w:evenHBand="0" w:firstRowFirstColumn="0" w:firstRowLastColumn="0" w:lastRowFirstColumn="0" w:lastRowLastColumn="0"/>
          <w:trHeight w:val="3024"/>
          <w:jc w:val="center"/>
        </w:trPr>
        <w:tc>
          <w:tcPr>
            <w:cnfStyle w:val="001000000000" w:firstRow="0" w:lastRow="0" w:firstColumn="1" w:lastColumn="0" w:oddVBand="0" w:evenVBand="0" w:oddHBand="0" w:evenHBand="0" w:firstRowFirstColumn="0" w:firstRowLastColumn="0" w:lastRowFirstColumn="0" w:lastRowLastColumn="0"/>
            <w:tcW w:w="1548" w:type="dxa"/>
          </w:tcPr>
          <w:p w14:paraId="3007C804" w14:textId="691C13B3" w:rsidR="00130DFA" w:rsidRPr="00130DFA" w:rsidRDefault="00130DFA" w:rsidP="00E163BC">
            <w:pPr>
              <w:spacing w:after="720"/>
              <w:rPr>
                <w:lang w:val="en-US"/>
              </w:rPr>
            </w:pPr>
            <w:r w:rsidRPr="00130DFA">
              <w:rPr>
                <w:lang w:val="en-US"/>
              </w:rPr>
              <w:t xml:space="preserve">Chen et al., 2018 </w:t>
            </w:r>
            <w:r w:rsidR="00C3273A">
              <w:rPr>
                <w:lang w:val="en-US"/>
              </w:rPr>
              <w:fldChar w:fldCharType="begin"/>
            </w:r>
            <w:r w:rsidR="00C3273A">
              <w:rPr>
                <w:lang w:val="en-US"/>
              </w:rPr>
              <w:instrText xml:space="preserve"> ADDIN ZOTERO_ITEM CSL_CITATION {"citationID":"wwF58vvQ","properties":{"formattedCitation":"[9]","plainCitation":"[9]","noteIndex":0},"citationItems":[{"id":84,"uris":["http://zotero.org/users/local/VJYD268w/items/IY2KHPPX"],"uri":["http://zotero.org/users/local/VJYD268w/items/IY2KHPPX"],"itemData":{"id":84,"type":"article-journal","abstract":"Self-training is essential in sports exercise. However, without the instruction of a coach, a practitioner may progress to a limited extent. Improper postures may even cause serious harm to muscles and ligaments of the body. Hence, the development of computer-assisted self-training systems for sports exercise is a recently emerging research topic. In this paper, we propose a yoga self-training system, which aims at instructing the practitioner to perform yoga poses correctly, assisting in rectifying poor postures, and preventing injury. Integrating computer vision techniques, the proposed system analyzes the practitioner’s posture from both front and side views by extracting the body contour, skeleton, dominant axes, and feature points. Then, based on the domain knowledge of yoga training, visualized instructions for posture rectification are presented so that the practitioner can easily understand how to adjust his/her posture. Experiments on twelve yoga poses performed by different practitioners validate the feasibility of the proposed system in yoga training.","container-title":"Multimedia Tools and Applications","DOI":"10.1007/s11042-018-5721-2","ISSN":"1573-7721","issue":"18","journalAbbreviation":"Multimed Tools Appl","language":"en","page":"23969-23991","source":"Springer Link","title":"Computer-assisted yoga training system","volume":"77","author":[{"family":"Chen","given":"Hua-Tsung"},{"family":"He","given":"Yu-Zhen"},{"family":"Hsu","given":"Chun-Chieh"}],"issued":{"date-parts":[["2018",9,1]]}}}],"schema":"https://github.com/citation-style-language/schema/raw/master/csl-citation.json"} </w:instrText>
            </w:r>
            <w:r w:rsidR="00C3273A">
              <w:rPr>
                <w:lang w:val="en-US"/>
              </w:rPr>
              <w:fldChar w:fldCharType="separate"/>
            </w:r>
            <w:r w:rsidR="00C3273A" w:rsidRPr="00C3273A">
              <w:t>[9]</w:t>
            </w:r>
            <w:r w:rsidR="00C3273A">
              <w:rPr>
                <w:lang w:val="en-US"/>
              </w:rPr>
              <w:fldChar w:fldCharType="end"/>
            </w:r>
          </w:p>
        </w:tc>
        <w:tc>
          <w:tcPr>
            <w:tcW w:w="1620" w:type="dxa"/>
          </w:tcPr>
          <w:p w14:paraId="3591112E"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This system integrates computer vision techniques and analyzes body contour, skeleton, dominant axes, and feature points.</w:t>
            </w:r>
          </w:p>
        </w:tc>
        <w:tc>
          <w:tcPr>
            <w:tcW w:w="1800" w:type="dxa"/>
            <w:gridSpan w:val="3"/>
          </w:tcPr>
          <w:p w14:paraId="194CCF61"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Images, videos captured in real time.</w:t>
            </w:r>
          </w:p>
        </w:tc>
        <w:tc>
          <w:tcPr>
            <w:tcW w:w="1710" w:type="dxa"/>
            <w:gridSpan w:val="2"/>
          </w:tcPr>
          <w:p w14:paraId="32BC8286"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C++ implementation in OpenCV.</w:t>
            </w:r>
          </w:p>
        </w:tc>
        <w:tc>
          <w:tcPr>
            <w:tcW w:w="1080" w:type="dxa"/>
          </w:tcPr>
          <w:p w14:paraId="04E810B2"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The proposed system can analyze up to 12 poses.</w:t>
            </w:r>
          </w:p>
        </w:tc>
        <w:tc>
          <w:tcPr>
            <w:tcW w:w="1710" w:type="dxa"/>
          </w:tcPr>
          <w:p w14:paraId="55D5311D"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Accuracy between 92% and 99% for front and side view.</w:t>
            </w:r>
          </w:p>
        </w:tc>
      </w:tr>
      <w:tr w:rsidR="00130DFA" w:rsidRPr="00130DFA" w14:paraId="2FC49C40" w14:textId="77777777" w:rsidTr="00884950">
        <w:trPr>
          <w:trHeight w:val="3320"/>
          <w:jc w:val="center"/>
        </w:trPr>
        <w:tc>
          <w:tcPr>
            <w:cnfStyle w:val="001000000000" w:firstRow="0" w:lastRow="0" w:firstColumn="1" w:lastColumn="0" w:oddVBand="0" w:evenVBand="0" w:oddHBand="0" w:evenHBand="0" w:firstRowFirstColumn="0" w:firstRowLastColumn="0" w:lastRowFirstColumn="0" w:lastRowLastColumn="0"/>
            <w:tcW w:w="1548" w:type="dxa"/>
          </w:tcPr>
          <w:p w14:paraId="57314DB8" w14:textId="16E0560B" w:rsidR="00130DFA" w:rsidRPr="00130DFA" w:rsidRDefault="00130DFA" w:rsidP="00E163BC">
            <w:pPr>
              <w:spacing w:after="720"/>
              <w:rPr>
                <w:lang w:val="en-US"/>
              </w:rPr>
            </w:pPr>
            <w:r w:rsidRPr="00130DFA">
              <w:rPr>
                <w:lang w:val="en-US"/>
              </w:rPr>
              <w:lastRenderedPageBreak/>
              <w:t xml:space="preserve">Islam et al., 2017 </w:t>
            </w:r>
            <w:r w:rsidR="007243FE">
              <w:rPr>
                <w:lang w:val="en-US"/>
              </w:rPr>
              <w:fldChar w:fldCharType="begin"/>
            </w:r>
            <w:r w:rsidR="007243FE">
              <w:rPr>
                <w:lang w:val="en-US"/>
              </w:rPr>
              <w:instrText xml:space="preserve"> ADDIN ZOTERO_ITEM CSL_CITATION {"citationID":"4w4sOGY6","properties":{"formattedCitation":"[10]","plainCitation":"[10]","noteIndex":0},"citationItems":[{"id":78,"uris":["http://zotero.org/users/local/VJYD268w/items/28UJWAVW"],"uri":["http://zotero.org/users/local/VJYD268w/items/28UJWAVW"],"itemData":{"id":78,"type":"webpage","title":"Yoga posture recognition by detecting human joint points in real time using microsoft kinect - IEEE Conference Publication","URL":"https://ieeexplore.ieee.org/abstract/document/8289047/","accessed":{"date-parts":[["2020",8,15]]}}}],"schema":"https://github.com/citation-style-language/schema/raw/master/csl-citation.json"} </w:instrText>
            </w:r>
            <w:r w:rsidR="007243FE">
              <w:rPr>
                <w:lang w:val="en-US"/>
              </w:rPr>
              <w:fldChar w:fldCharType="separate"/>
            </w:r>
            <w:r w:rsidR="007243FE" w:rsidRPr="007243FE">
              <w:t>[10]</w:t>
            </w:r>
            <w:r w:rsidR="007243FE">
              <w:rPr>
                <w:lang w:val="en-US"/>
              </w:rPr>
              <w:fldChar w:fldCharType="end"/>
            </w:r>
          </w:p>
        </w:tc>
        <w:tc>
          <w:tcPr>
            <w:tcW w:w="1620" w:type="dxa"/>
          </w:tcPr>
          <w:p w14:paraId="197F5F17"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 xml:space="preserve">System can monitor human body parts movement of different yoga poses which aids the user to practice yoga. </w:t>
            </w:r>
          </w:p>
        </w:tc>
        <w:tc>
          <w:tcPr>
            <w:tcW w:w="1800" w:type="dxa"/>
            <w:gridSpan w:val="3"/>
          </w:tcPr>
          <w:p w14:paraId="466FC7A0"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 xml:space="preserve">Video data is captured by using Kinect device. </w:t>
            </w:r>
          </w:p>
        </w:tc>
        <w:tc>
          <w:tcPr>
            <w:tcW w:w="1710" w:type="dxa"/>
            <w:gridSpan w:val="2"/>
          </w:tcPr>
          <w:p w14:paraId="494A2FE6"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Microsoft Kinect used to gather joint point information.</w:t>
            </w:r>
          </w:p>
        </w:tc>
        <w:tc>
          <w:tcPr>
            <w:tcW w:w="1080" w:type="dxa"/>
          </w:tcPr>
          <w:p w14:paraId="3E1C5E2D"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Three types of poses: Goddess Squat, Warrior, Reverse Warrior.</w:t>
            </w:r>
          </w:p>
        </w:tc>
        <w:tc>
          <w:tcPr>
            <w:tcW w:w="1710" w:type="dxa"/>
          </w:tcPr>
          <w:p w14:paraId="6155B318"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The accuracy is above 97% for every angle between different body parts.</w:t>
            </w:r>
          </w:p>
        </w:tc>
      </w:tr>
      <w:tr w:rsidR="00884950" w:rsidRPr="00130DFA" w14:paraId="566B0688" w14:textId="77777777" w:rsidTr="00884950">
        <w:trPr>
          <w:cnfStyle w:val="000000100000" w:firstRow="0" w:lastRow="0" w:firstColumn="0" w:lastColumn="0" w:oddVBand="0" w:evenVBand="0" w:oddHBand="1" w:evenHBand="0" w:firstRowFirstColumn="0" w:firstRowLastColumn="0" w:lastRowFirstColumn="0" w:lastRowLastColumn="0"/>
          <w:trHeight w:val="2177"/>
          <w:jc w:val="center"/>
        </w:trPr>
        <w:tc>
          <w:tcPr>
            <w:cnfStyle w:val="001000000000" w:firstRow="0" w:lastRow="0" w:firstColumn="1" w:lastColumn="0" w:oddVBand="0" w:evenVBand="0" w:oddHBand="0" w:evenHBand="0" w:firstRowFirstColumn="0" w:firstRowLastColumn="0" w:lastRowFirstColumn="0" w:lastRowLastColumn="0"/>
            <w:tcW w:w="1548" w:type="dxa"/>
          </w:tcPr>
          <w:p w14:paraId="24AB18BF" w14:textId="7063656A" w:rsidR="00130DFA" w:rsidRPr="00130DFA" w:rsidRDefault="00130DFA" w:rsidP="00E163BC">
            <w:pPr>
              <w:spacing w:after="720"/>
              <w:rPr>
                <w:lang w:val="en-US"/>
              </w:rPr>
            </w:pPr>
            <w:r w:rsidRPr="00130DFA">
              <w:rPr>
                <w:lang w:val="en-US"/>
              </w:rPr>
              <w:t xml:space="preserve">Jiang et al., 2017 </w:t>
            </w:r>
            <w:r w:rsidR="00D461E0">
              <w:rPr>
                <w:lang w:val="en-US"/>
              </w:rPr>
              <w:fldChar w:fldCharType="begin"/>
            </w:r>
            <w:r w:rsidR="00D461E0">
              <w:rPr>
                <w:lang w:val="en-US"/>
              </w:rPr>
              <w:instrText xml:space="preserve"> ADDIN ZOTERO_ITEM CSL_CITATION {"citationID":"0QhC4HVe","properties":{"formattedCitation":"[11]","plainCitation":"[11]","noteIndex":0},"citationItems":[{"id":86,"uris":["http://zotero.org/users/local/VJYD268w/items/NKJTWSZ4"],"uri":["http://zotero.org/users/local/VJYD268w/items/NKJTWSZ4"],"itemData":{"id":86,"type":"chapter","abstract":"This paper proposes a novel multi-layered gesture recognition method with Kinect. We explore the essential linguistic characters of gestures: the components concurrent character and the sequential organization character, in a multi-layered framework, which extracts features from both the segmented semantic units and the whole gesture sequence and then sequentially classifies the motion, location and shape components. In the first layer, an improved principle motion is applied to model the motion component. In the second layer, a particle-based descriptor and a weighted dynamic time warping are proposed for the location component classification. In the last layer, the spatial path warping is further proposed to classify the shape component represented by unclosed shape context. The proposed method can obtain relatively high performance for one-shot learning gesture recognition on the ChaLearn Gesture Dataset comprising more than 50,000 gesture sequences recorded with Kinect.","collection-title":"The Springer Series on Challenges in Machine Learning","container-title":"Gesture Recognition","event-place":"Cham","ISBN":"978-3-319-57021-1","language":"en","note":"DOI: 10.1007/978-3-319-57021-1_13","page":"387-416","publisher":"Springer International Publishing","publisher-place":"Cham","source":"Springer Link","title":"Multi-layered Gesture Recognition with Kinect","URL":"https://doi.org/10.1007/978-3-319-57021-1_13","author":[{"family":"Jiang","given":"Feng"},{"family":"Zhang","given":"Shengping"},{"family":"Wu","given":"Shen"},{"family":"Gao","given":"Yang"},{"family":"Zhao","given":"Debin"}],"editor":[{"family":"Escalera","given":"Sergio"},{"family":"Guyon","given":"Isabelle"},{"family":"Athitsos","given":"Vassilis"}],"accessed":{"date-parts":[["2020",8,15]]},"issued":{"date-parts":[["2017"]]}}}],"schema":"https://github.com/citation-style-language/schema/raw/master/csl-citation.json"} </w:instrText>
            </w:r>
            <w:r w:rsidR="00D461E0">
              <w:rPr>
                <w:lang w:val="en-US"/>
              </w:rPr>
              <w:fldChar w:fldCharType="separate"/>
            </w:r>
            <w:r w:rsidR="00D461E0" w:rsidRPr="00D461E0">
              <w:t>[11]</w:t>
            </w:r>
            <w:r w:rsidR="00D461E0">
              <w:rPr>
                <w:lang w:val="en-US"/>
              </w:rPr>
              <w:fldChar w:fldCharType="end"/>
            </w:r>
          </w:p>
        </w:tc>
        <w:tc>
          <w:tcPr>
            <w:tcW w:w="1620" w:type="dxa"/>
          </w:tcPr>
          <w:p w14:paraId="52E11487"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 xml:space="preserve">This paper proposes a novel multi-layered gesture recognition method with Kinect. </w:t>
            </w:r>
          </w:p>
        </w:tc>
        <w:tc>
          <w:tcPr>
            <w:tcW w:w="1800" w:type="dxa"/>
            <w:gridSpan w:val="3"/>
          </w:tcPr>
          <w:p w14:paraId="1FDD6147"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 xml:space="preserve">Kinect with </w:t>
            </w:r>
            <w:proofErr w:type="spellStart"/>
            <w:r w:rsidRPr="00130DFA">
              <w:rPr>
                <w:lang w:val="en-US"/>
              </w:rPr>
              <w:t>ChaLearn</w:t>
            </w:r>
            <w:proofErr w:type="spellEnd"/>
            <w:r w:rsidRPr="00130DFA">
              <w:rPr>
                <w:lang w:val="en-US"/>
              </w:rPr>
              <w:t xml:space="preserve"> dataset.</w:t>
            </w:r>
          </w:p>
        </w:tc>
        <w:tc>
          <w:tcPr>
            <w:tcW w:w="1710" w:type="dxa"/>
            <w:gridSpan w:val="2"/>
          </w:tcPr>
          <w:p w14:paraId="0AE9994B"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Hand glove motion to record images.</w:t>
            </w:r>
          </w:p>
        </w:tc>
        <w:tc>
          <w:tcPr>
            <w:tcW w:w="1080" w:type="dxa"/>
          </w:tcPr>
          <w:p w14:paraId="3EAA8413"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More than 50, 000 gesture sequences were recorded with Kinect.</w:t>
            </w:r>
          </w:p>
        </w:tc>
        <w:tc>
          <w:tcPr>
            <w:tcW w:w="1710" w:type="dxa"/>
          </w:tcPr>
          <w:p w14:paraId="2E999EBA" w14:textId="77777777" w:rsidR="00130DFA" w:rsidRPr="00130DFA" w:rsidRDefault="00130DFA" w:rsidP="00E163BC">
            <w:pPr>
              <w:spacing w:after="720"/>
              <w:cnfStyle w:val="000000100000" w:firstRow="0" w:lastRow="0" w:firstColumn="0" w:lastColumn="0" w:oddVBand="0" w:evenVBand="0" w:oddHBand="1" w:evenHBand="0" w:firstRowFirstColumn="0" w:firstRowLastColumn="0" w:lastRowFirstColumn="0" w:lastRowLastColumn="0"/>
              <w:rPr>
                <w:lang w:val="en-US"/>
              </w:rPr>
            </w:pPr>
            <w:r w:rsidRPr="00130DFA">
              <w:rPr>
                <w:lang w:val="en-US"/>
              </w:rPr>
              <w:t>The proposed method achieves high recognition accuracy 88%.</w:t>
            </w:r>
          </w:p>
        </w:tc>
      </w:tr>
      <w:tr w:rsidR="00130DFA" w:rsidRPr="00130DFA" w14:paraId="2C96E58D" w14:textId="77777777" w:rsidTr="00884950">
        <w:trPr>
          <w:trHeight w:val="2420"/>
          <w:jc w:val="center"/>
        </w:trPr>
        <w:tc>
          <w:tcPr>
            <w:cnfStyle w:val="001000000000" w:firstRow="0" w:lastRow="0" w:firstColumn="1" w:lastColumn="0" w:oddVBand="0" w:evenVBand="0" w:oddHBand="0" w:evenHBand="0" w:firstRowFirstColumn="0" w:firstRowLastColumn="0" w:lastRowFirstColumn="0" w:lastRowLastColumn="0"/>
            <w:tcW w:w="1548" w:type="dxa"/>
          </w:tcPr>
          <w:p w14:paraId="62E67BC0" w14:textId="0AC41F23" w:rsidR="00130DFA" w:rsidRPr="00130DFA" w:rsidRDefault="00130DFA" w:rsidP="00E163BC">
            <w:pPr>
              <w:spacing w:after="720"/>
              <w:rPr>
                <w:lang w:val="en-US"/>
              </w:rPr>
            </w:pPr>
            <w:r w:rsidRPr="00130DFA">
              <w:rPr>
                <w:lang w:val="en-US"/>
              </w:rPr>
              <w:t xml:space="preserve">Liu et al., 2017 </w:t>
            </w:r>
            <w:r w:rsidR="003828E6">
              <w:rPr>
                <w:lang w:val="en-US"/>
              </w:rPr>
              <w:fldChar w:fldCharType="begin"/>
            </w:r>
            <w:r w:rsidR="003828E6">
              <w:rPr>
                <w:lang w:val="en-US"/>
              </w:rPr>
              <w:instrText xml:space="preserve"> ADDIN ZOTERO_ITEM CSL_CITATION {"citationID":"9DaC4w44","properties":{"formattedCitation":"[12]","plainCitation":"[12]","noteIndex":0},"citationItems":[{"id":89,"uris":["http://zotero.org/users/local/VJYD268w/items/7PC72N98"],"uri":["http://zotero.org/users/local/VJYD268w/items/7PC72N98"],"itemData":{"id":89,"type":"paper-conference","abstract":"Hand gestures are spatio-temporal patterns which can be characterized by collections of spatio-temporal features. However, in real world scenarios, hand gesture recognition suffers from huge challenges with variations of illumination, poses and occlusions. The Microsoft Kinect device provides an effective way to solve the above issues and extract discriminative features for hand gesture recognition. The recognition approach consists of two stages: a training stage and a recognition stage. In the training stage, hand gesture features representing hand motion dynamics, including spatial position and direction of fingertips, are derived from Kinect. Hand motion dynamics underlying motion patterns of different gestures which represent Arabic numbers (0-9) are locally accurately modeled and approximated by radial basis function (RBF) neural networks. The obtained knowledge of approximated hand motion dynamics is stored in constant RBF networks. In the recognition stage, a bank of dynamical estimators is constructed for all the training patterns. Prior knowledge of hand motion dynamics represented by the constant RBF networks is embedded in the estimators. By comparing the set of estimators with a test gesture pattern to be recognized, a set of recognition errors are generated. The average L1 norms of the errors are taken as the recognition measure between the dynamics of the training gesture patterns and the dynamics of the test gesture pattern according to the smallest error principle. By using the 2-fold and 10-fold cross-validation styles, the correct recognition rates are reported to be 95.83% and 97.25%, respectively.","container-title":"2017 29th Chinese Control And Decision Conference (CCDC)","DOI":"10.1109/CCDC.2017.7978867","event":"2017 29th Chinese Control And Decision Conference (CCDC)","note":"ISSN: 1948-9447","page":"2127-2132","source":"IEEE Xplore","title":"Hand gesture recognition using kinect via deterministic learning","author":[{"family":"Liu","given":"Fenglin"},{"family":"Du","given":"Bangxing"},{"family":"Wang","given":"Qinghui"},{"family":"Wang","given":"Ying"},{"family":"Zeng","given":"Wei"}],"issued":{"date-parts":[["2017",5]]}}}],"schema":"https://github.com/citation-style-language/schema/raw/master/csl-citation.json"} </w:instrText>
            </w:r>
            <w:r w:rsidR="003828E6">
              <w:rPr>
                <w:lang w:val="en-US"/>
              </w:rPr>
              <w:fldChar w:fldCharType="separate"/>
            </w:r>
            <w:r w:rsidR="003828E6" w:rsidRPr="003828E6">
              <w:t>[12]</w:t>
            </w:r>
            <w:r w:rsidR="003828E6">
              <w:rPr>
                <w:lang w:val="en-US"/>
              </w:rPr>
              <w:fldChar w:fldCharType="end"/>
            </w:r>
          </w:p>
        </w:tc>
        <w:tc>
          <w:tcPr>
            <w:tcW w:w="1620" w:type="dxa"/>
          </w:tcPr>
          <w:p w14:paraId="3F26679E"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A system which uses hand gesture recognition using kinetic.</w:t>
            </w:r>
          </w:p>
        </w:tc>
        <w:tc>
          <w:tcPr>
            <w:tcW w:w="1800" w:type="dxa"/>
            <w:gridSpan w:val="3"/>
          </w:tcPr>
          <w:p w14:paraId="3F61DD55"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Dataset contains 1200 different data samples.</w:t>
            </w:r>
          </w:p>
        </w:tc>
        <w:tc>
          <w:tcPr>
            <w:tcW w:w="1710" w:type="dxa"/>
            <w:gridSpan w:val="2"/>
          </w:tcPr>
          <w:p w14:paraId="2874E3EA"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Radial Basis Function (RBF) neural network.</w:t>
            </w:r>
          </w:p>
        </w:tc>
        <w:tc>
          <w:tcPr>
            <w:tcW w:w="1080" w:type="dxa"/>
          </w:tcPr>
          <w:p w14:paraId="27586046"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10 different gestures.</w:t>
            </w:r>
          </w:p>
        </w:tc>
        <w:tc>
          <w:tcPr>
            <w:tcW w:w="1710" w:type="dxa"/>
          </w:tcPr>
          <w:p w14:paraId="04723639" w14:textId="77777777" w:rsidR="00130DFA" w:rsidRPr="00130DFA" w:rsidRDefault="00130DFA" w:rsidP="00E163BC">
            <w:pPr>
              <w:spacing w:after="720"/>
              <w:cnfStyle w:val="000000000000" w:firstRow="0" w:lastRow="0" w:firstColumn="0" w:lastColumn="0" w:oddVBand="0" w:evenVBand="0" w:oddHBand="0" w:evenHBand="0" w:firstRowFirstColumn="0" w:firstRowLastColumn="0" w:lastRowFirstColumn="0" w:lastRowLastColumn="0"/>
              <w:rPr>
                <w:lang w:val="en-US"/>
              </w:rPr>
            </w:pPr>
            <w:r w:rsidRPr="00130DFA">
              <w:rPr>
                <w:lang w:val="en-US"/>
              </w:rPr>
              <w:t>The correct classiﬁcation rates are reported to be 95.83% and 97.25%, respectively.</w:t>
            </w:r>
          </w:p>
        </w:tc>
      </w:tr>
      <w:tr w:rsidR="00873746" w:rsidRPr="00130DFA" w14:paraId="611D06AF" w14:textId="77777777" w:rsidTr="00884950">
        <w:trPr>
          <w:cnfStyle w:val="000000100000" w:firstRow="0" w:lastRow="0" w:firstColumn="0" w:lastColumn="0" w:oddVBand="0" w:evenVBand="0" w:oddHBand="1" w:evenHBand="0" w:firstRowFirstColumn="0" w:firstRowLastColumn="0" w:lastRowFirstColumn="0" w:lastRowLastColumn="0"/>
          <w:trHeight w:val="2420"/>
          <w:jc w:val="center"/>
        </w:trPr>
        <w:tc>
          <w:tcPr>
            <w:cnfStyle w:val="001000000000" w:firstRow="0" w:lastRow="0" w:firstColumn="1" w:lastColumn="0" w:oddVBand="0" w:evenVBand="0" w:oddHBand="0" w:evenHBand="0" w:firstRowFirstColumn="0" w:firstRowLastColumn="0" w:lastRowFirstColumn="0" w:lastRowLastColumn="0"/>
            <w:tcW w:w="1548" w:type="dxa"/>
          </w:tcPr>
          <w:p w14:paraId="5A64ADB4" w14:textId="0F92F041" w:rsidR="00873746" w:rsidRPr="00130DFA" w:rsidRDefault="00873746" w:rsidP="00873746">
            <w:pPr>
              <w:spacing w:after="720"/>
              <w:rPr>
                <w:lang w:val="en-US"/>
              </w:rPr>
            </w:pPr>
            <w:r>
              <w:rPr>
                <w:lang w:val="en-US"/>
              </w:rPr>
              <w:lastRenderedPageBreak/>
              <w:t xml:space="preserve">Dennis et al., 2018 </w:t>
            </w:r>
            <w:r w:rsidR="006C4630">
              <w:rPr>
                <w:lang w:val="en-US"/>
              </w:rPr>
              <w:fldChar w:fldCharType="begin"/>
            </w:r>
            <w:r w:rsidR="006C4630">
              <w:rPr>
                <w:lang w:val="en-US"/>
              </w:rPr>
              <w:instrText xml:space="preserve"> ADDIN ZOTERO_ITEM CSL_CITATION {"citationID":"E9ZZQEOA","properties":{"formattedCitation":"[13]","plainCitation":"[13]","noteIndex":0},"citationItems":[{"id":110,"uris":["http://zotero.org/users/local/VJYD268w/items/MZZV4QCT"],"uri":["http://zotero.org/users/local/VJYD268w/items/MZZV4QCT"],"itemData":{"id":110,"type":"book","abstract":"In this work we present a convolutional neural network-based algorithm for recognition of hand postures on images acquired by a single color camera. The hand is extracted in advance on the basis of skin color distribution. A neural network-based regressor is applied to locate the wrist. Finally, a convolutional neural network trained on 6000 manually labeled images representing ten classes is executed to recognize the hand posture in a sub-window determined on the basis of the wrist. We show that our model achieves high classification accuracy, including scenarios with different camera used in testing. We show that the convolutional network achieves better results on images pre-filtered by a Gabor filter.","source":"ResearchGate","title":"Hand Posture Recognition Using Convolutional Neural Networks","author":[{"family":"Núñez Fernández","given":"Dennis"},{"family":"Kwolek","given":"Bogdan"}],"issued":{"date-parts":[["2019",6,10]]}}}],"schema":"https://github.com/citation-style-language/schema/raw/master/csl-citation.json"} </w:instrText>
            </w:r>
            <w:r w:rsidR="006C4630">
              <w:rPr>
                <w:lang w:val="en-US"/>
              </w:rPr>
              <w:fldChar w:fldCharType="separate"/>
            </w:r>
            <w:r w:rsidR="006C4630" w:rsidRPr="006C4630">
              <w:t>[13]</w:t>
            </w:r>
            <w:r w:rsidR="006C4630">
              <w:rPr>
                <w:lang w:val="en-US"/>
              </w:rPr>
              <w:fldChar w:fldCharType="end"/>
            </w:r>
          </w:p>
        </w:tc>
        <w:tc>
          <w:tcPr>
            <w:tcW w:w="1620" w:type="dxa"/>
          </w:tcPr>
          <w:p w14:paraId="6368BEA9" w14:textId="4AD352C7"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This work presents a CNN algorithm for recognition of hand movements on images acquired by a single colored camera.</w:t>
            </w:r>
          </w:p>
        </w:tc>
        <w:tc>
          <w:tcPr>
            <w:tcW w:w="1800" w:type="dxa"/>
            <w:gridSpan w:val="3"/>
          </w:tcPr>
          <w:p w14:paraId="4467454B" w14:textId="281B886B"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Dataset is based of wrists and hand images in total 6000. </w:t>
            </w:r>
          </w:p>
        </w:tc>
        <w:tc>
          <w:tcPr>
            <w:tcW w:w="1710" w:type="dxa"/>
            <w:gridSpan w:val="2"/>
          </w:tcPr>
          <w:p w14:paraId="48DA174D" w14:textId="434D2878"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Pictures of hand gestures were collected by a single-colored camera and based on the extracted hand, a NN based regressor is executed to estimate the wrist position.</w:t>
            </w:r>
          </w:p>
        </w:tc>
        <w:tc>
          <w:tcPr>
            <w:tcW w:w="1080" w:type="dxa"/>
          </w:tcPr>
          <w:p w14:paraId="71BCC2A1" w14:textId="021654E5"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Consists of 10 static classes of images and size 38x38 is used as input.</w:t>
            </w:r>
          </w:p>
        </w:tc>
        <w:tc>
          <w:tcPr>
            <w:tcW w:w="1710" w:type="dxa"/>
          </w:tcPr>
          <w:p w14:paraId="71839CA3" w14:textId="2DC38BBE"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The authors concluded that different methods of capturing images produced different accuracy. Mainly between 87% to 97%</w:t>
            </w:r>
          </w:p>
        </w:tc>
      </w:tr>
      <w:tr w:rsidR="00873746" w:rsidRPr="00130DFA" w14:paraId="2CB5125D" w14:textId="77777777" w:rsidTr="00884950">
        <w:trPr>
          <w:trHeight w:val="2420"/>
          <w:jc w:val="center"/>
        </w:trPr>
        <w:tc>
          <w:tcPr>
            <w:cnfStyle w:val="001000000000" w:firstRow="0" w:lastRow="0" w:firstColumn="1" w:lastColumn="0" w:oddVBand="0" w:evenVBand="0" w:oddHBand="0" w:evenHBand="0" w:firstRowFirstColumn="0" w:firstRowLastColumn="0" w:lastRowFirstColumn="0" w:lastRowLastColumn="0"/>
            <w:tcW w:w="1548" w:type="dxa"/>
          </w:tcPr>
          <w:p w14:paraId="55BD79C3" w14:textId="102FCB6F" w:rsidR="00873746" w:rsidRPr="00130DFA" w:rsidRDefault="00873746" w:rsidP="00873746">
            <w:pPr>
              <w:spacing w:after="720"/>
              <w:rPr>
                <w:lang w:val="en-US"/>
              </w:rPr>
            </w:pPr>
            <w:r w:rsidRPr="00423E7E">
              <w:rPr>
                <w:lang w:val="en-US"/>
              </w:rPr>
              <w:t>Seung-Ho Han et al., 2017</w:t>
            </w:r>
            <w:r>
              <w:rPr>
                <w:lang w:val="en-US"/>
              </w:rPr>
              <w:t xml:space="preserve"> </w:t>
            </w:r>
            <w:r w:rsidR="006C4630">
              <w:rPr>
                <w:lang w:val="en-US"/>
              </w:rPr>
              <w:fldChar w:fldCharType="begin"/>
            </w:r>
            <w:r w:rsidR="006C4630">
              <w:rPr>
                <w:lang w:val="en-US"/>
              </w:rPr>
              <w:instrText xml:space="preserve"> ADDIN ZOTERO_ITEM CSL_CITATION {"citationID":"Nagel5ud","properties":{"formattedCitation":"[14]","plainCitation":"[14]","noteIndex":0},"citationItems":[{"id":113,"uris":["http://zotero.org/users/local/VJYD268w/items/LSIHADZP"],"uri":["http://zotero.org/users/local/VJYD268w/items/LSIHADZP"],"itemData":{"id":113,"type":"paper-conference","abstract":"The rehabilitation treatment is important because it helps a patient restore physical sensory and mental capabilities. The patient whose symptoms are moderately relieved, or outpatient, usually rehabilitate the individual alone. Improper exercise or posture can slow the recovery of the patient or even worsen the patient's health status when doing rehabilitation exercise alone. The best way is to receive home visiting treatment from professional therapist until cured. However, such way is a burden on the patient in terms of cost. This paper proposes the novel model that corrects the improper postures of the patient when having rehabilitating exercise alone. We use Microsoft Kinect to recognize the posture of the patient by extracting the human skeleton. We will adopt deep neural network to analyze the extracted human skeleton, in order to determine whether the posture is correct or not. The data for training our model will be correct postures and incorrect postures and detailed data collection plan is provided in this paper. The implementation and experiment will be performed in the future work.","container-title":"2017 IEEE International Conference on Big Data and Smart Computing (BigComp)","DOI":"10.1109/BIGCOMP.2017.7881743","event":"2017 IEEE International Conference on Big Data and Smart Computing (BigComp)","note":"ISSN: 2375-9356","page":"400-402","source":"IEEE Xplore","title":"Rehabilitation posture correction using deep neural network","author":[{"literal":"Seung-Ho Han"},{"literal":"Han-Gyu Kim"},{"literal":"Ho-Jin Choi"}],"issued":{"date-parts":[["2017",2]]}}}],"schema":"https://github.com/citation-style-language/schema/raw/master/csl-citation.json"} </w:instrText>
            </w:r>
            <w:r w:rsidR="006C4630">
              <w:rPr>
                <w:lang w:val="en-US"/>
              </w:rPr>
              <w:fldChar w:fldCharType="separate"/>
            </w:r>
            <w:r w:rsidR="006C4630" w:rsidRPr="006C4630">
              <w:t>[14]</w:t>
            </w:r>
            <w:r w:rsidR="006C4630">
              <w:rPr>
                <w:lang w:val="en-US"/>
              </w:rPr>
              <w:fldChar w:fldCharType="end"/>
            </w:r>
          </w:p>
        </w:tc>
        <w:tc>
          <w:tcPr>
            <w:tcW w:w="1620" w:type="dxa"/>
          </w:tcPr>
          <w:p w14:paraId="60F5238D" w14:textId="181D26A9"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According to paper, this presents a novel model that corrects the improper postures of the patient by extracting the human skeleton using Microsoft Kinect using deep neural network.</w:t>
            </w:r>
          </w:p>
        </w:tc>
        <w:tc>
          <w:tcPr>
            <w:tcW w:w="1800" w:type="dxa"/>
            <w:gridSpan w:val="3"/>
          </w:tcPr>
          <w:p w14:paraId="3761BFC6" w14:textId="3160CF8D"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keleton data is collected from Microsoft Kinect </w:t>
            </w:r>
          </w:p>
        </w:tc>
        <w:tc>
          <w:tcPr>
            <w:tcW w:w="1710" w:type="dxa"/>
            <w:gridSpan w:val="2"/>
          </w:tcPr>
          <w:p w14:paraId="3C06E9D1" w14:textId="6A0729DD"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An idea is presented that corrects the patients posture when rehabilitating, and uses Kinect SDK to extract 20 major skeleton points.</w:t>
            </w:r>
          </w:p>
        </w:tc>
        <w:tc>
          <w:tcPr>
            <w:tcW w:w="1080" w:type="dxa"/>
          </w:tcPr>
          <w:p w14:paraId="7044DD6D" w14:textId="2FDDF4BA"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e idea was to not work on a particular pose but to gain information on patients posture so </w:t>
            </w:r>
            <w:proofErr w:type="spellStart"/>
            <w:r>
              <w:rPr>
                <w:lang w:val="en-US"/>
              </w:rPr>
              <w:t>the</w:t>
            </w:r>
            <w:proofErr w:type="spellEnd"/>
            <w:r>
              <w:rPr>
                <w:lang w:val="en-US"/>
              </w:rPr>
              <w:t xml:space="preserve"> could be helped.</w:t>
            </w:r>
          </w:p>
        </w:tc>
        <w:tc>
          <w:tcPr>
            <w:tcW w:w="1710" w:type="dxa"/>
          </w:tcPr>
          <w:p w14:paraId="1CEF8B05" w14:textId="71025D8E"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is paper did not produce any result because the team formed </w:t>
            </w:r>
            <w:proofErr w:type="spellStart"/>
            <w:r>
              <w:rPr>
                <w:lang w:val="en-US"/>
              </w:rPr>
              <w:t>a</w:t>
            </w:r>
            <w:proofErr w:type="spellEnd"/>
            <w:r>
              <w:rPr>
                <w:lang w:val="en-US"/>
              </w:rPr>
              <w:t xml:space="preserve"> evaluation plan but did not work on it.</w:t>
            </w:r>
          </w:p>
        </w:tc>
      </w:tr>
      <w:tr w:rsidR="00873746" w:rsidRPr="00130DFA" w14:paraId="068DFD3F" w14:textId="77777777" w:rsidTr="00884950">
        <w:trPr>
          <w:cnfStyle w:val="000000100000" w:firstRow="0" w:lastRow="0" w:firstColumn="0" w:lastColumn="0" w:oddVBand="0" w:evenVBand="0" w:oddHBand="1" w:evenHBand="0" w:firstRowFirstColumn="0" w:firstRowLastColumn="0" w:lastRowFirstColumn="0" w:lastRowLastColumn="0"/>
          <w:trHeight w:val="2420"/>
          <w:jc w:val="center"/>
        </w:trPr>
        <w:tc>
          <w:tcPr>
            <w:cnfStyle w:val="001000000000" w:firstRow="0" w:lastRow="0" w:firstColumn="1" w:lastColumn="0" w:oddVBand="0" w:evenVBand="0" w:oddHBand="0" w:evenHBand="0" w:firstRowFirstColumn="0" w:firstRowLastColumn="0" w:lastRowFirstColumn="0" w:lastRowLastColumn="0"/>
            <w:tcW w:w="1548" w:type="dxa"/>
          </w:tcPr>
          <w:p w14:paraId="02480D64" w14:textId="6C74CDC9" w:rsidR="00873746" w:rsidRPr="00130DFA" w:rsidRDefault="00873746" w:rsidP="00873746">
            <w:pPr>
              <w:spacing w:after="720"/>
              <w:rPr>
                <w:lang w:val="en-US"/>
              </w:rPr>
            </w:pPr>
            <w:r w:rsidRPr="00262881">
              <w:rPr>
                <w:lang w:val="en-US"/>
              </w:rPr>
              <w:lastRenderedPageBreak/>
              <w:t>Zheng et al., 2018</w:t>
            </w:r>
            <w:r>
              <w:rPr>
                <w:lang w:val="en-US"/>
              </w:rPr>
              <w:t xml:space="preserve"> </w:t>
            </w:r>
            <w:r w:rsidR="006C4630">
              <w:rPr>
                <w:lang w:val="en-US"/>
              </w:rPr>
              <w:fldChar w:fldCharType="begin"/>
            </w:r>
            <w:r w:rsidR="006C4630">
              <w:rPr>
                <w:lang w:val="en-US"/>
              </w:rPr>
              <w:instrText xml:space="preserve"> ADDIN ZOTERO_ITEM CSL_CITATION {"citationID":"py8wEIvj","properties":{"formattedCitation":"[15]","plainCitation":"[15]","noteIndex":0},"citationItems":[{"id":115,"uris":["http://zotero.org/users/local/VJYD268w/items/M5M7WLNG"],"uri":["http://zotero.org/users/local/VJYD268w/items/M5M7WLNG"],"itemData":{"id":115,"type":"article-journal","abstract":"The behaviors of livestock on farms are the primary representatives of animal welfare, health conditions and social interactions. Measuring behavior quantitatively in an automatic detection system on computer vision provides valuable behavioral information in an efficient and noninvasive way compared with manual observations or sensing techniques. Lactating sow postures, which are the crucial...","container-title":"Computers and Electronics in Agriculture","ISSN":"0168-1699","language":"English","note":"publisher: Elsevier","page":"51-63","source":"www.cabdirect.org","title":"Automatic recognition of lactating sow postures from depth images by deep learning detector.","volume":"147","author":[{"family":"Chan","given":"Zheng"},{"family":"XunMu","given":"Zhu"},{"family":"XiaoFan","given":"Yang"},{"family":"LiNa","given":"Wang"},{"family":"ShuQin","given":"Tu"},{"family":"YueJu","given":"Xue"}],"issued":{"date-parts":[["2018"]]}}}],"schema":"https://github.com/citation-style-language/schema/raw/master/csl-citation.json"} </w:instrText>
            </w:r>
            <w:r w:rsidR="006C4630">
              <w:rPr>
                <w:lang w:val="en-US"/>
              </w:rPr>
              <w:fldChar w:fldCharType="separate"/>
            </w:r>
            <w:r w:rsidR="006C4630" w:rsidRPr="006C4630">
              <w:t>[15]</w:t>
            </w:r>
            <w:r w:rsidR="006C4630">
              <w:rPr>
                <w:lang w:val="en-US"/>
              </w:rPr>
              <w:fldChar w:fldCharType="end"/>
            </w:r>
          </w:p>
        </w:tc>
        <w:tc>
          <w:tcPr>
            <w:tcW w:w="1620" w:type="dxa"/>
          </w:tcPr>
          <w:p w14:paraId="213672FF" w14:textId="6A8A3D18"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A system was developed to find the behavior of animals on basis of their movements in an automatic detection system.</w:t>
            </w:r>
          </w:p>
        </w:tc>
        <w:tc>
          <w:tcPr>
            <w:tcW w:w="1800" w:type="dxa"/>
            <w:gridSpan w:val="3"/>
          </w:tcPr>
          <w:p w14:paraId="40E666EC" w14:textId="5456B70F"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 dataset was created on animals </w:t>
            </w:r>
            <w:r>
              <w:t>consists of a Kinect v2 sensor that acquires depth images and a program that identifies sow postures and locates its bounding-boxes.</w:t>
            </w:r>
          </w:p>
        </w:tc>
        <w:tc>
          <w:tcPr>
            <w:tcW w:w="1710" w:type="dxa"/>
            <w:gridSpan w:val="2"/>
          </w:tcPr>
          <w:p w14:paraId="620744BF" w14:textId="1DB9962A"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t>The depth images of testing dataset of a sow were acquired at 5 frames per second in 24 h on the 15th day of postpartum and the data is trained on RCNN model.</w:t>
            </w:r>
          </w:p>
        </w:tc>
        <w:tc>
          <w:tcPr>
            <w:tcW w:w="1080" w:type="dxa"/>
          </w:tcPr>
          <w:p w14:paraId="4BE54B7F" w14:textId="73C28952"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This system trained </w:t>
            </w:r>
            <w:r>
              <w:t>five postures standing, sitting, sternal recumbency, ventral recumbency and lateral recumbency and obtain sows accurate location in loose pens.</w:t>
            </w:r>
          </w:p>
        </w:tc>
        <w:tc>
          <w:tcPr>
            <w:tcW w:w="1710" w:type="dxa"/>
          </w:tcPr>
          <w:p w14:paraId="368E277F" w14:textId="091AF43F" w:rsidR="00873746" w:rsidRPr="00130DFA" w:rsidRDefault="00873746" w:rsidP="00873746">
            <w:pPr>
              <w:spacing w:after="720"/>
              <w:cnfStyle w:val="000000100000" w:firstRow="0" w:lastRow="0" w:firstColumn="0" w:lastColumn="0" w:oddVBand="0" w:evenVBand="0" w:oddHBand="1" w:evenHBand="0" w:firstRowFirstColumn="0" w:firstRowLastColumn="0" w:lastRowFirstColumn="0" w:lastRowLastColumn="0"/>
              <w:rPr>
                <w:lang w:val="en-US"/>
              </w:rPr>
            </w:pPr>
            <w:r>
              <w:rPr>
                <w:lang w:val="en-US"/>
              </w:rPr>
              <w:t>The accuracy on this paper came out different for night and day time postures which is between 84.1% to 92.9%.</w:t>
            </w:r>
          </w:p>
        </w:tc>
      </w:tr>
      <w:tr w:rsidR="00873746" w:rsidRPr="00130DFA" w14:paraId="7B6C427B" w14:textId="77777777" w:rsidTr="00884950">
        <w:trPr>
          <w:trHeight w:val="2420"/>
          <w:jc w:val="center"/>
        </w:trPr>
        <w:tc>
          <w:tcPr>
            <w:cnfStyle w:val="001000000000" w:firstRow="0" w:lastRow="0" w:firstColumn="1" w:lastColumn="0" w:oddVBand="0" w:evenVBand="0" w:oddHBand="0" w:evenHBand="0" w:firstRowFirstColumn="0" w:firstRowLastColumn="0" w:lastRowFirstColumn="0" w:lastRowLastColumn="0"/>
            <w:tcW w:w="1548" w:type="dxa"/>
          </w:tcPr>
          <w:p w14:paraId="34552A78" w14:textId="284D4687" w:rsidR="00873746" w:rsidRPr="00130DFA" w:rsidRDefault="006C4630" w:rsidP="00873746">
            <w:pPr>
              <w:spacing w:after="720"/>
              <w:rPr>
                <w:lang w:val="en-US"/>
              </w:rPr>
            </w:pPr>
            <w:r>
              <w:t>Kothari 2020</w:t>
            </w:r>
            <w:r>
              <w:fldChar w:fldCharType="begin"/>
            </w:r>
            <w:r>
              <w:instrText xml:space="preserve"> ADDIN ZOTERO_ITEM CSL_CITATION {"citationID":"hG5cAzi9","properties":{"formattedCitation":"[16]","plainCitation":"[16]","noteIndex":0},"citationItems":[{"id":59,"uris":["http://zotero.org/users/local/VJYD268w/items/SEAFD4SQ"],"uri":["http://zotero.org/users/local/VJYD268w/items/SEAFD4SQ"],"itemData":{"id":59,"type":"article-journal","abstract":"Human pose estimation is a deep-rooted problem in computer vision that has exposed many challenges in the past. Analyzing human activities is beneficial in many fields like videosurveillance, biometrics, assisted living, at-home health monitoring etc. With our fast-paced lives these days, people usually prefer exercising at home but feel the need of an instructor to evaluate their exercise form. As these resources are not always available, human pose recognition can be used to build a self-instruction exercise system that allows people to learn and practice exercises correctly by themselves. This project lays the foundation for building such a system by discussing various machine learning and deep learning approaches to accurately classify yoga poses on prerecorded videos and also in real-time. The project also discusses various pose estimation and keypoint detection methods in detail and explains different deep learning models used for pose classification.","language":"en","page":"45","source":"Zotero","title":"Yoga Pose Classification Using Deep Learning","author":[{"family":"Kothari","given":"Shruti"}]}}],"schema":"https://github.com/citation-style-language/schema/raw/master/csl-citation.json"} </w:instrText>
            </w:r>
            <w:r>
              <w:fldChar w:fldCharType="separate"/>
            </w:r>
            <w:r w:rsidRPr="006C4630">
              <w:t>[16]</w:t>
            </w:r>
            <w:r>
              <w:fldChar w:fldCharType="end"/>
            </w:r>
          </w:p>
        </w:tc>
        <w:tc>
          <w:tcPr>
            <w:tcW w:w="1620" w:type="dxa"/>
          </w:tcPr>
          <w:p w14:paraId="424B0AD8" w14:textId="537AED14"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 self-instructed exercise system was built on various machine learning and deep learning approaches to </w:t>
            </w:r>
            <w:r>
              <w:rPr>
                <w:lang w:val="en-US"/>
              </w:rPr>
              <w:lastRenderedPageBreak/>
              <w:t>yoga poses on prerecorded videos.</w:t>
            </w:r>
          </w:p>
        </w:tc>
        <w:tc>
          <w:tcPr>
            <w:tcW w:w="1800" w:type="dxa"/>
            <w:gridSpan w:val="3"/>
          </w:tcPr>
          <w:p w14:paraId="53EBE4B9" w14:textId="2DE5F1F5"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Dataset consists of videos (6yoga poses) which were worked on frame by frame.</w:t>
            </w:r>
          </w:p>
        </w:tc>
        <w:tc>
          <w:tcPr>
            <w:tcW w:w="1710" w:type="dxa"/>
            <w:gridSpan w:val="2"/>
          </w:tcPr>
          <w:p w14:paraId="1BB26866" w14:textId="698007BD"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Performed bottom-up and top-down by combining them with </w:t>
            </w:r>
            <w:r w:rsidRPr="007E0F44">
              <w:rPr>
                <w:lang w:val="en-US"/>
              </w:rPr>
              <w:t>network feed-forwarding.</w:t>
            </w:r>
          </w:p>
        </w:tc>
        <w:tc>
          <w:tcPr>
            <w:tcW w:w="1080" w:type="dxa"/>
          </w:tcPr>
          <w:p w14:paraId="265BC6B5" w14:textId="6FB5BF4A"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 total of 6 yoga poses were used. </w:t>
            </w:r>
          </w:p>
        </w:tc>
        <w:tc>
          <w:tcPr>
            <w:tcW w:w="1710" w:type="dxa"/>
          </w:tcPr>
          <w:p w14:paraId="29E2C354" w14:textId="2A786DB9" w:rsidR="00873746" w:rsidRPr="00130DFA" w:rsidRDefault="00873746" w:rsidP="00873746">
            <w:pPr>
              <w:spacing w:after="7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e accuracy shows that the system learns more in bottom-up approach than top-down and performs better </w:t>
            </w:r>
            <w:r>
              <w:rPr>
                <w:lang w:val="en-US"/>
              </w:rPr>
              <w:lastRenderedPageBreak/>
              <w:t>in challenging situations.</w:t>
            </w:r>
          </w:p>
        </w:tc>
      </w:tr>
    </w:tbl>
    <w:p w14:paraId="696B5E0E" w14:textId="37D43D05" w:rsidR="00130DFA" w:rsidRPr="006A7A36" w:rsidRDefault="00130DFA" w:rsidP="00596D92">
      <w:pPr>
        <w:sectPr w:rsidR="00130DFA" w:rsidRPr="006A7A36" w:rsidSect="00141699">
          <w:headerReference w:type="default" r:id="rId16"/>
          <w:pgSz w:w="11909" w:h="16834" w:code="9"/>
          <w:pgMar w:top="1418" w:right="1418" w:bottom="1418" w:left="2268" w:header="851" w:footer="851" w:gutter="0"/>
          <w:cols w:space="720"/>
          <w:docGrid w:linePitch="360"/>
        </w:sectPr>
      </w:pPr>
    </w:p>
    <w:p w14:paraId="139E0BB6" w14:textId="1E9B678D" w:rsidR="002A613C" w:rsidRPr="006A7A36" w:rsidRDefault="002A613C" w:rsidP="00CA6EA2">
      <w:pPr>
        <w:pStyle w:val="Caption"/>
        <w:jc w:val="left"/>
      </w:pPr>
    </w:p>
    <w:p w14:paraId="3133F00D" w14:textId="77777777" w:rsidR="002A613C" w:rsidRPr="006A7A36" w:rsidRDefault="002A613C" w:rsidP="002A613C"/>
    <w:p w14:paraId="62724879" w14:textId="213C27AA" w:rsidR="00CA6EA2" w:rsidRDefault="00CA6EA2" w:rsidP="003C3149">
      <w:pPr>
        <w:pStyle w:val="ListParagraph"/>
        <w:spacing w:before="360" w:after="360" w:line="360" w:lineRule="auto"/>
        <w:ind w:left="0"/>
        <w:jc w:val="both"/>
      </w:pPr>
      <w:r>
        <w:t>Madala et al. [</w:t>
      </w:r>
      <w:r w:rsidR="00C57501">
        <w:t>7</w:t>
      </w:r>
      <w:r>
        <w:t xml:space="preserve">] has given a system developed for recognition of yoga asanas using Joint Angular Displacement Maps (JADM). </w:t>
      </w:r>
      <w:r w:rsidRPr="004A7C8C">
        <w:t>To improve the recognition accuracy with reduced training times, JADMs</w:t>
      </w:r>
      <w:r>
        <w:t xml:space="preserve"> are tested</w:t>
      </w:r>
      <w:r w:rsidRPr="004A7C8C">
        <w:t xml:space="preserve"> with a single-stream deep CNN model.</w:t>
      </w:r>
      <w:r>
        <w:t xml:space="preserve"> In total around 20 yoga poses are tested on video sequenced data. Accuracy turned out to be above than 90%. </w:t>
      </w:r>
      <w:r w:rsidRPr="00083693">
        <w:t>Chen et al</w:t>
      </w:r>
      <w:r>
        <w:t>. [</w:t>
      </w:r>
      <w:r w:rsidR="00B51B1B">
        <w:t>9</w:t>
      </w:r>
      <w:r>
        <w:t>] in the paper proposed a yoga self-training system, which aims at instructing the practitioner to perform yoga poses correctly, assisting in rectifying poor postures, and preventing injury.</w:t>
      </w:r>
    </w:p>
    <w:p w14:paraId="55532465" w14:textId="77777777" w:rsidR="00CA6EA2" w:rsidRPr="00F008D1" w:rsidRDefault="00CA6EA2" w:rsidP="003C3149">
      <w:pPr>
        <w:spacing w:before="360" w:after="360"/>
        <w:ind w:firstLine="720"/>
        <w:contextualSpacing/>
        <w:rPr>
          <w:sz w:val="28"/>
          <w:szCs w:val="28"/>
        </w:rPr>
      </w:pPr>
      <w:bookmarkStart w:id="29" w:name="_Hlk31322923"/>
      <w:r w:rsidRPr="00F008D1">
        <w:t xml:space="preserve">Integrating computer vision techniques, the proposed system </w:t>
      </w:r>
      <w:proofErr w:type="spellStart"/>
      <w:r w:rsidRPr="00F008D1">
        <w:t>analyzes</w:t>
      </w:r>
      <w:proofErr w:type="spellEnd"/>
      <w:r w:rsidRPr="00F008D1">
        <w:t xml:space="preserve"> the practitioner’s posture from both front and side views by extracting the body contour, skeleton, dominant axes, and feature points. Then, based on the domain knowledge of yoga training, visualized instructions for posture rectification are presented so that the practitioner can easily understand how to adjust his/her posture using OpenCV with C++. The proposed system can </w:t>
      </w:r>
      <w:proofErr w:type="spellStart"/>
      <w:r w:rsidRPr="00F008D1">
        <w:t>analyze</w:t>
      </w:r>
      <w:proofErr w:type="spellEnd"/>
      <w:r w:rsidRPr="00F008D1">
        <w:t xml:space="preserve"> up to 12 poses with the accuracy being between 92% and 99%.</w:t>
      </w:r>
    </w:p>
    <w:bookmarkEnd w:id="29"/>
    <w:p w14:paraId="2B9F1D5A" w14:textId="3DD00E06" w:rsidR="002A613C" w:rsidRPr="006A7A36" w:rsidRDefault="00CA6EA2" w:rsidP="00550917">
      <w:pPr>
        <w:spacing w:before="360" w:after="1080"/>
        <w:ind w:firstLine="720"/>
        <w:contextualSpacing/>
      </w:pPr>
      <w:r w:rsidRPr="00B6209F">
        <w:t>Jiang et al. [</w:t>
      </w:r>
      <w:r w:rsidR="00D93A2F">
        <w:t>11</w:t>
      </w:r>
      <w:r w:rsidRPr="00B6209F">
        <w:t xml:space="preserve">] categorized data gatherings into two groups wearable sensor-based methods and optical camera-based methods. Kinect recorded </w:t>
      </w:r>
      <w:proofErr w:type="spellStart"/>
      <w:r w:rsidRPr="00B6209F">
        <w:t>ChaLearn</w:t>
      </w:r>
      <w:proofErr w:type="spellEnd"/>
      <w:r w:rsidRPr="00B6209F">
        <w:t xml:space="preserve"> Gesture Dataset comprising more than 50, 000 gesture sequences and used hand glove motion to record gestures. The proposed method achieves high recognition accuracy 88%. Similarly, Liu et al. [1</w:t>
      </w:r>
      <w:r w:rsidR="00F16E74">
        <w:t>2</w:t>
      </w:r>
      <w:r w:rsidRPr="00B6209F">
        <w:t>] used RBF neural network to approximate hand motion dynamics underlying motion patterns of different gestures. Dataset contains 1200 different data samples and 10 different gestures. The correct classiﬁcation rates are reported to be 95.83% and 97.25%, respectively</w:t>
      </w:r>
      <w:r w:rsidR="00277D78">
        <w:t>.</w:t>
      </w:r>
    </w:p>
    <w:p w14:paraId="1235E289" w14:textId="01A43918" w:rsidR="002A613C" w:rsidRPr="006A7A36" w:rsidRDefault="00550917" w:rsidP="00550917">
      <w:pPr>
        <w:pStyle w:val="Heading4"/>
      </w:pPr>
      <w:bookmarkStart w:id="30" w:name="_Toc58808387"/>
      <w:r>
        <w:t>Modelling based on Neural Network</w:t>
      </w:r>
      <w:bookmarkEnd w:id="30"/>
    </w:p>
    <w:p w14:paraId="38405745" w14:textId="77777777" w:rsidR="002A613C" w:rsidRPr="006A7A36" w:rsidRDefault="002A613C" w:rsidP="00D87FE2">
      <w:pPr>
        <w:spacing w:before="360" w:after="360"/>
        <w:contextualSpacing/>
      </w:pPr>
    </w:p>
    <w:p w14:paraId="4B339EE7" w14:textId="6E3F4B78" w:rsidR="00D87FE2" w:rsidRDefault="00550917" w:rsidP="00D87FE2">
      <w:pPr>
        <w:spacing w:before="360" w:after="360"/>
        <w:contextualSpacing/>
      </w:pPr>
      <w:r w:rsidRPr="00005C4E">
        <w:t>There are a number of works that have been proposed for human posture</w:t>
      </w:r>
      <w:r>
        <w:t xml:space="preserve"> </w:t>
      </w:r>
      <w:r w:rsidRPr="00005C4E">
        <w:t>recognition</w:t>
      </w:r>
      <w:r>
        <w:t xml:space="preserve"> using Neural Networks. </w:t>
      </w:r>
      <w:r w:rsidRPr="004F3106">
        <w:t>Gochoo et al.</w:t>
      </w:r>
      <w:r>
        <w:t xml:space="preserve"> [</w:t>
      </w:r>
      <w:r w:rsidR="00D1117A">
        <w:t>6</w:t>
      </w:r>
      <w:r>
        <w:t xml:space="preserve">] developed a system for </w:t>
      </w:r>
      <w:r w:rsidRPr="004F3106">
        <w:t>IoT-based privacy-</w:t>
      </w:r>
      <w:r w:rsidRPr="004F3106">
        <w:lastRenderedPageBreak/>
        <w:t xml:space="preserve">preserving and device-free yoga postures recognition method using </w:t>
      </w:r>
      <w:r w:rsidRPr="004C77FE">
        <w:t>a deep convolutional neural networks (DCNNs) and a low-resolution infrared sensor-based wireless sensor network (WSN).</w:t>
      </w:r>
      <w:r>
        <w:t xml:space="preserve"> They collected a total of 93,200 posture images and worked with 18 candidates to represent yoga poses.</w:t>
      </w:r>
    </w:p>
    <w:p w14:paraId="68DAAF7A" w14:textId="77777777" w:rsidR="00D87FE2" w:rsidRDefault="00D87FE2" w:rsidP="00D87FE2">
      <w:pPr>
        <w:spacing w:before="360" w:after="360"/>
        <w:contextualSpacing/>
      </w:pPr>
    </w:p>
    <w:p w14:paraId="1768ACE3" w14:textId="0EB5E8CF" w:rsidR="00C67D4F" w:rsidRPr="006A7A36" w:rsidRDefault="0036031B" w:rsidP="007C1474">
      <w:pPr>
        <w:spacing w:before="360" w:after="1080"/>
        <w:ind w:firstLine="720"/>
        <w:contextualSpacing/>
      </w:pPr>
      <w:r w:rsidRPr="0036031B">
        <w:t>Similarly, an approach to accurately recognize various Yoga asanas using deep learning algorithms by Yadav et al. [</w:t>
      </w:r>
      <w:r w:rsidR="00EB4644">
        <w:t>3</w:t>
      </w:r>
      <w:r w:rsidRPr="0036031B">
        <w:t>] has been presented in this work using convolutional neural network (CNN) and long short-term memory (LSTM) for Yoga recognition on real-time videos and a total of 6 yoga asanas were recorded that achieved a test accuracy between 98% to 99%.</w:t>
      </w:r>
    </w:p>
    <w:p w14:paraId="56903975" w14:textId="24BAF9BE" w:rsidR="002A613C" w:rsidRPr="006A7A36" w:rsidRDefault="00423482" w:rsidP="002A613C">
      <w:pPr>
        <w:pStyle w:val="Heading4"/>
        <w:spacing w:after="360"/>
        <w:ind w:left="850" w:hanging="850"/>
      </w:pPr>
      <w:bookmarkStart w:id="31" w:name="_Toc58808388"/>
      <w:r w:rsidRPr="00423482">
        <w:t>Using Kinect sensor by Adaboost Algorithm</w:t>
      </w:r>
      <w:bookmarkEnd w:id="31"/>
      <w:r w:rsidRPr="00423482">
        <w:t xml:space="preserve"> </w:t>
      </w:r>
    </w:p>
    <w:p w14:paraId="72C19CF4" w14:textId="791A8CC5" w:rsidR="002A613C" w:rsidRDefault="00C51F17" w:rsidP="002A613C">
      <w:r w:rsidRPr="00C51F17">
        <w:t>Trejo and Yuan [</w:t>
      </w:r>
      <w:r w:rsidR="00010113">
        <w:t>8</w:t>
      </w:r>
      <w:r w:rsidRPr="00C51F17">
        <w:t>] proposes a technique to perceive 6 regular Yoga poses by a Kinect sensor. Initially, the Adaboost algorithm is used to build the database for poses recognition, which is provided in the tools of Kinect for windows SDK v2.0. This system also provides the user with command voices so user can easily interact with the system for purposes such as changing yoga poses and receiving instruction for a particular pose.</w:t>
      </w:r>
    </w:p>
    <w:p w14:paraId="6C077E7C" w14:textId="77777777" w:rsidR="004260B2" w:rsidRPr="006A7A36" w:rsidRDefault="004260B2" w:rsidP="002A613C"/>
    <w:p w14:paraId="735BF3A4" w14:textId="2FE61231" w:rsidR="002A613C" w:rsidRPr="006A7A36" w:rsidRDefault="00CA409F" w:rsidP="00870AA2">
      <w:pPr>
        <w:spacing w:before="360" w:after="1080"/>
        <w:ind w:firstLine="720"/>
        <w:contextualSpacing/>
      </w:pPr>
      <w:r>
        <w:t>Likewise, Islam et al. [</w:t>
      </w:r>
      <w:r w:rsidR="00EB7F47">
        <w:t>10</w:t>
      </w:r>
      <w:r>
        <w:t xml:space="preserve">] have given out a system which </w:t>
      </w:r>
      <w:r w:rsidRPr="00007B44">
        <w:t>can monitor human body parts movement of different yoga poses which aids the user to practice yoga. It has used Microsoft Kinect to detect different joint points of human body in real time and from those joint points accuracies is calculated on various angles of a certain yoga pose for a user</w:t>
      </w:r>
      <w:r>
        <w:t xml:space="preserve">. </w:t>
      </w:r>
      <w:r w:rsidRPr="00FC7EA5">
        <w:t>Three types of poses</w:t>
      </w:r>
      <w:r>
        <w:t xml:space="preserve"> are detected and accuracy above 97% is calculated.</w:t>
      </w:r>
    </w:p>
    <w:p w14:paraId="78B3CAA8" w14:textId="77777777" w:rsidR="00C82C1C" w:rsidRDefault="00C82C1C" w:rsidP="00C82C1C">
      <w:pPr>
        <w:pStyle w:val="Heading4"/>
      </w:pPr>
      <w:bookmarkStart w:id="32" w:name="_Toc58808389"/>
      <w:r>
        <w:t>Joint Angular Displacement Maps</w:t>
      </w:r>
      <w:bookmarkEnd w:id="32"/>
    </w:p>
    <w:p w14:paraId="4E9AD80F" w14:textId="77777777" w:rsidR="002A613C" w:rsidRPr="006A7A36" w:rsidRDefault="002A613C" w:rsidP="002A613C"/>
    <w:p w14:paraId="3473E814" w14:textId="7B42D7F2" w:rsidR="00F21393" w:rsidRDefault="00F21393" w:rsidP="00D85F06">
      <w:r w:rsidRPr="000B0790">
        <w:t>Madala et al. [</w:t>
      </w:r>
      <w:r w:rsidR="00A13785">
        <w:t>7</w:t>
      </w:r>
      <w:r w:rsidRPr="000B0790">
        <w:t>] has given a system developed for recognition of yoga asanas using Joint Angular Displacement Maps (JADM). To improve the recognition accuracy with reduced training times, JADMs are tested with a single-stream deep CNN model</w:t>
      </w:r>
      <w:r w:rsidR="00066935">
        <w:t xml:space="preserve"> as </w:t>
      </w:r>
      <w:r w:rsidR="00E87994">
        <w:lastRenderedPageBreak/>
        <w:t>depicted</w:t>
      </w:r>
      <w:r w:rsidR="00066935">
        <w:t xml:space="preserve"> in the given Figure 2.2</w:t>
      </w:r>
      <w:r w:rsidRPr="000B0790">
        <w:t xml:space="preserve"> In total around 20 yoga poses are tested on video sequenced data. Accuracy turned out to be above than 90%.</w:t>
      </w:r>
    </w:p>
    <w:p w14:paraId="48E56877" w14:textId="7A782FDB" w:rsidR="00F71487" w:rsidRDefault="00F71487" w:rsidP="00E163BC">
      <w:pPr>
        <w:spacing w:before="360"/>
      </w:pPr>
      <w:r>
        <w:rPr>
          <w:noProof/>
          <w:lang w:val="en-US" w:eastAsia="en-US"/>
        </w:rPr>
        <w:drawing>
          <wp:inline distT="0" distB="0" distL="0" distR="0" wp14:anchorId="2A795B08" wp14:editId="64789C27">
            <wp:extent cx="5221605" cy="942975"/>
            <wp:effectExtent l="0" t="0" r="0" b="0"/>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social media post&#10;&#10;Description automatically generated"/>
                    <pic:cNvPicPr/>
                  </pic:nvPicPr>
                  <pic:blipFill rotWithShape="1">
                    <a:blip r:embed="rId17">
                      <a:extLst>
                        <a:ext uri="{28A0092B-C50C-407E-A947-70E740481C1C}">
                          <a14:useLocalDpi xmlns:a14="http://schemas.microsoft.com/office/drawing/2010/main" val="0"/>
                        </a:ext>
                      </a:extLst>
                    </a:blip>
                    <a:srcRect b="12749"/>
                    <a:stretch/>
                  </pic:blipFill>
                  <pic:spPr bwMode="auto">
                    <a:xfrm>
                      <a:off x="0" y="0"/>
                      <a:ext cx="5221605" cy="942975"/>
                    </a:xfrm>
                    <a:prstGeom prst="rect">
                      <a:avLst/>
                    </a:prstGeom>
                    <a:ln>
                      <a:noFill/>
                    </a:ln>
                    <a:extLst>
                      <a:ext uri="{53640926-AAD7-44D8-BBD7-CCE9431645EC}">
                        <a14:shadowObscured xmlns:a14="http://schemas.microsoft.com/office/drawing/2010/main"/>
                      </a:ext>
                    </a:extLst>
                  </pic:spPr>
                </pic:pic>
              </a:graphicData>
            </a:graphic>
          </wp:inline>
        </w:drawing>
      </w:r>
    </w:p>
    <w:p w14:paraId="306223AA" w14:textId="77777777" w:rsidR="00F71487" w:rsidRDefault="00F71487" w:rsidP="00F71487">
      <w:pPr>
        <w:keepNext/>
      </w:pPr>
      <w:r>
        <w:rPr>
          <w:noProof/>
          <w:lang w:val="en-US" w:eastAsia="en-US"/>
        </w:rPr>
        <w:drawing>
          <wp:inline distT="0" distB="0" distL="0" distR="0" wp14:anchorId="57E06D19" wp14:editId="020B637C">
            <wp:extent cx="4981575" cy="426720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2272" cy="4267797"/>
                    </a:xfrm>
                    <a:prstGeom prst="rect">
                      <a:avLst/>
                    </a:prstGeom>
                  </pic:spPr>
                </pic:pic>
              </a:graphicData>
            </a:graphic>
          </wp:inline>
        </w:drawing>
      </w:r>
    </w:p>
    <w:p w14:paraId="2BDA5735" w14:textId="59AB5B8E" w:rsidR="002A613C" w:rsidRPr="006A7A36" w:rsidRDefault="00F71487" w:rsidP="00E163BC">
      <w:pPr>
        <w:pStyle w:val="Caption"/>
        <w:spacing w:after="720"/>
        <w:jc w:val="center"/>
      </w:pPr>
      <w:bookmarkStart w:id="33" w:name="_Toc58808853"/>
      <w:r>
        <w:t xml:space="preserve">Figure </w:t>
      </w:r>
      <w:r w:rsidR="00124690">
        <w:fldChar w:fldCharType="begin"/>
      </w:r>
      <w:r w:rsidR="00124690">
        <w:instrText xml:space="preserve"> STYLEREF 1 \s </w:instrText>
      </w:r>
      <w:r w:rsidR="00124690">
        <w:fldChar w:fldCharType="separate"/>
      </w:r>
      <w:r w:rsidR="00124690">
        <w:rPr>
          <w:noProof/>
        </w:rPr>
        <w:t>2</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2</w:t>
      </w:r>
      <w:r w:rsidR="00124690">
        <w:fldChar w:fldCharType="end"/>
      </w:r>
      <w:r>
        <w:t xml:space="preserve"> Angular </w:t>
      </w:r>
      <w:r w:rsidR="00BB6642">
        <w:t>Displacement</w:t>
      </w:r>
      <w:r>
        <w:t xml:space="preserve"> Maps</w:t>
      </w:r>
      <w:bookmarkEnd w:id="33"/>
    </w:p>
    <w:p w14:paraId="284FC66A" w14:textId="77777777" w:rsidR="002A613C" w:rsidRDefault="002A613C" w:rsidP="002A613C">
      <w:pPr>
        <w:ind w:firstLine="720"/>
        <w:rPr>
          <w:bCs/>
          <w:szCs w:val="20"/>
        </w:rPr>
      </w:pPr>
    </w:p>
    <w:p w14:paraId="2AC74280" w14:textId="3516FCDD" w:rsidR="00196425" w:rsidRPr="006A7A36" w:rsidRDefault="00196425" w:rsidP="00196425">
      <w:pPr>
        <w:pStyle w:val="Heading4"/>
        <w:jc w:val="left"/>
      </w:pPr>
      <w:bookmarkStart w:id="34" w:name="_Toc58808390"/>
      <w:r>
        <w:t>Wearable sensor-based and optical-camera based methods</w:t>
      </w:r>
      <w:bookmarkEnd w:id="34"/>
      <w:r w:rsidR="00204465">
        <w:t xml:space="preserve">  </w:t>
      </w:r>
    </w:p>
    <w:p w14:paraId="7C90DD87" w14:textId="4138D840" w:rsidR="00196425" w:rsidRDefault="00326159" w:rsidP="00E9451D">
      <w:pPr>
        <w:spacing w:before="360" w:after="360"/>
      </w:pPr>
      <w:r w:rsidRPr="00326159">
        <w:t>Jiang et al. [</w:t>
      </w:r>
      <w:r w:rsidR="00144EC8">
        <w:t>11</w:t>
      </w:r>
      <w:r w:rsidRPr="00326159">
        <w:t>] categorized data gatherings into two groups wearable sensor-based methods and optical camera-based methods</w:t>
      </w:r>
      <w:r w:rsidR="00753765">
        <w:t xml:space="preserve"> as illustrated in given Figure 2.3</w:t>
      </w:r>
      <w:r w:rsidRPr="00326159">
        <w:t xml:space="preserve">. Kinect recorded </w:t>
      </w:r>
      <w:proofErr w:type="spellStart"/>
      <w:r w:rsidRPr="00326159">
        <w:t>ChaLearn</w:t>
      </w:r>
      <w:proofErr w:type="spellEnd"/>
      <w:r w:rsidRPr="00326159">
        <w:t xml:space="preserve"> Gesture Dataset comprising more than 50, 000 gesture sequences and used hand glove motion to record gestures. The proposed method achieves high recognition accuracy 88%.</w:t>
      </w:r>
    </w:p>
    <w:p w14:paraId="010441B6" w14:textId="77777777" w:rsidR="002D719E" w:rsidRDefault="002D719E" w:rsidP="00426644">
      <w:pPr>
        <w:keepNext/>
        <w:spacing w:before="360" w:after="360"/>
      </w:pPr>
      <w:r>
        <w:rPr>
          <w:noProof/>
          <w:lang w:val="en-US" w:eastAsia="en-US"/>
        </w:rPr>
        <w:lastRenderedPageBreak/>
        <w:drawing>
          <wp:inline distT="0" distB="0" distL="0" distR="0" wp14:anchorId="38627B9C" wp14:editId="09F431F7">
            <wp:extent cx="5182323" cy="3724795"/>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ell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182323" cy="3724795"/>
                    </a:xfrm>
                    <a:prstGeom prst="rect">
                      <a:avLst/>
                    </a:prstGeom>
                  </pic:spPr>
                </pic:pic>
              </a:graphicData>
            </a:graphic>
          </wp:inline>
        </w:drawing>
      </w:r>
    </w:p>
    <w:p w14:paraId="6FC0B070" w14:textId="12AD03E8" w:rsidR="00753765" w:rsidRDefault="002D719E" w:rsidP="00426644">
      <w:pPr>
        <w:pStyle w:val="Caption"/>
        <w:spacing w:after="720"/>
        <w:jc w:val="center"/>
      </w:pPr>
      <w:bookmarkStart w:id="35" w:name="_Toc58808854"/>
      <w:r>
        <w:t xml:space="preserve">Figure </w:t>
      </w:r>
      <w:r w:rsidR="00124690">
        <w:fldChar w:fldCharType="begin"/>
      </w:r>
      <w:r w:rsidR="00124690">
        <w:instrText xml:space="preserve"> STYLEREF 1 \s </w:instrText>
      </w:r>
      <w:r w:rsidR="00124690">
        <w:fldChar w:fldCharType="separate"/>
      </w:r>
      <w:r w:rsidR="00124690">
        <w:rPr>
          <w:noProof/>
        </w:rPr>
        <w:t>2</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3</w:t>
      </w:r>
      <w:r w:rsidR="00124690">
        <w:fldChar w:fldCharType="end"/>
      </w:r>
      <w:r>
        <w:t xml:space="preserve"> Sensor Based &amp; Optical Camera Based Methods</w:t>
      </w:r>
      <w:bookmarkEnd w:id="35"/>
    </w:p>
    <w:p w14:paraId="5CAD50BD" w14:textId="6E795631" w:rsidR="0074665E" w:rsidRDefault="00CF4EC1" w:rsidP="0074665E">
      <w:pPr>
        <w:spacing w:before="360" w:after="1080"/>
        <w:ind w:firstLine="720"/>
        <w:rPr>
          <w:lang w:val="en-US"/>
        </w:rPr>
      </w:pPr>
      <w:r w:rsidRPr="00CF4EC1">
        <w:rPr>
          <w:lang w:val="en-US"/>
        </w:rPr>
        <w:t>Similarly, Liu et al. [1</w:t>
      </w:r>
      <w:r w:rsidR="00144EC8">
        <w:rPr>
          <w:lang w:val="en-US"/>
        </w:rPr>
        <w:t>2</w:t>
      </w:r>
      <w:r w:rsidRPr="00CF4EC1">
        <w:rPr>
          <w:lang w:val="en-US"/>
        </w:rPr>
        <w:t>] used RBF neural network to approximate hand motion dynamics underlying motion patterns of different gestures. Dataset contains 1200 different data samples and 10 different gestures. The correct classiﬁcation rates are reported to be 95.83% and 97.25%, respectively</w:t>
      </w:r>
      <w:r w:rsidR="0074665E">
        <w:rPr>
          <w:lang w:val="en-US"/>
        </w:rPr>
        <w:t>.</w:t>
      </w:r>
    </w:p>
    <w:p w14:paraId="6FBCB348" w14:textId="3FC3C01C" w:rsidR="0074665E" w:rsidRDefault="0074665E" w:rsidP="0074665E">
      <w:pPr>
        <w:spacing w:before="360" w:after="1080"/>
        <w:ind w:firstLine="720"/>
        <w:contextualSpacing/>
        <w:rPr>
          <w:lang w:val="en-US"/>
        </w:rPr>
      </w:pPr>
      <w:r>
        <w:rPr>
          <w:lang w:val="en-US"/>
        </w:rPr>
        <w:t xml:space="preserve">Dennis et al., 2018 </w:t>
      </w:r>
      <w:r>
        <w:rPr>
          <w:lang w:val="en-US"/>
        </w:rPr>
        <w:fldChar w:fldCharType="begin"/>
      </w:r>
      <w:r>
        <w:rPr>
          <w:lang w:val="en-US"/>
        </w:rPr>
        <w:instrText xml:space="preserve"> ADDIN ZOTERO_ITEM CSL_CITATION {"citationID":"P02LJo8A","properties":{"formattedCitation":"[13]","plainCitation":"[13]","noteIndex":0},"citationItems":[{"id":110,"uris":["http://zotero.org/users/local/VJYD268w/items/MZZV4QCT"],"uri":["http://zotero.org/users/local/VJYD268w/items/MZZV4QCT"],"itemData":{"id":110,"type":"book","abstract":"In this work we present a convolutional neural network-based algorithm for recognition of hand postures on images acquired by a single color camera. The hand is extracted in advance on the basis of skin color distribution. A neural network-based regressor is applied to locate the wrist. Finally, a convolutional neural network trained on 6000 manually labeled images representing ten classes is executed to recognize the hand posture in a sub-window determined on the basis of the wrist. We show that our model achieves high classification accuracy, including scenarios with different camera used in testing. We show that the convolutional network achieves better results on images pre-filtered by a Gabor filter.","source":"ResearchGate","title":"Hand Posture Recognition Using Convolutional Neural Networks","author":[{"family":"Núñez Fernández","given":"Dennis"},{"family":"Kwolek","given":"Bogdan"}],"issued":{"date-parts":[["2019",6,10]]}}}],"schema":"https://github.com/citation-style-language/schema/raw/master/csl-citation.json"} </w:instrText>
      </w:r>
      <w:r>
        <w:rPr>
          <w:lang w:val="en-US"/>
        </w:rPr>
        <w:fldChar w:fldCharType="separate"/>
      </w:r>
      <w:r w:rsidRPr="0074665E">
        <w:t>[13]</w:t>
      </w:r>
      <w:r>
        <w:rPr>
          <w:lang w:val="en-US"/>
        </w:rPr>
        <w:fldChar w:fldCharType="end"/>
      </w:r>
      <w:r>
        <w:rPr>
          <w:lang w:val="en-US"/>
        </w:rPr>
        <w:t xml:space="preserve">  presents a CNN algorithm for recognition of hand movements on images acquired by a single colored camera. Dataset is based of wrists and hand images in total 6000 and pictures of hand gestures were collected by a single-colored camera and based on the extracted hand, a NN based regressor is executed to estimate the wrist position which consist of 10 static classes of images and size 38x38 is used as input. Similarly </w:t>
      </w:r>
      <w:r w:rsidRPr="00423E7E">
        <w:rPr>
          <w:lang w:val="en-US"/>
        </w:rPr>
        <w:t>Seung-Ho Han et al., 2017</w:t>
      </w:r>
      <w:r>
        <w:rPr>
          <w:lang w:val="en-US"/>
        </w:rPr>
        <w:t xml:space="preserve"> </w:t>
      </w:r>
      <w:r>
        <w:rPr>
          <w:lang w:val="en-US"/>
        </w:rPr>
        <w:fldChar w:fldCharType="begin"/>
      </w:r>
      <w:r>
        <w:rPr>
          <w:lang w:val="en-US"/>
        </w:rPr>
        <w:instrText xml:space="preserve"> ADDIN ZOTERO_ITEM CSL_CITATION {"citationID":"JdnUKESc","properties":{"formattedCitation":"[14]","plainCitation":"[14]","noteIndex":0},"citationItems":[{"id":113,"uris":["http://zotero.org/users/local/VJYD268w/items/LSIHADZP"],"uri":["http://zotero.org/users/local/VJYD268w/items/LSIHADZP"],"itemData":{"id":113,"type":"paper-conference","abstract":"The rehabilitation treatment is important because it helps a patient restore physical sensory and mental capabilities. The patient whose symptoms are moderately relieved, or outpatient, usually rehabilitate the individual alone. Improper exercise or posture can slow the recovery of the patient or even worsen the patient's health status when doing rehabilitation exercise alone. The best way is to receive home visiting treatment from professional therapist until cured. However, such way is a burden on the patient in terms of cost. This paper proposes the novel model that corrects the improper postures of the patient when having rehabilitating exercise alone. We use Microsoft Kinect to recognize the posture of the patient by extracting the human skeleton. We will adopt deep neural network to analyze the extracted human skeleton, in order to determine whether the posture is correct or not. The data for training our model will be correct postures and incorrect postures and detailed data collection plan is provided in this paper. The implementation and experiment will be performed in the future work.","container-title":"2017 IEEE International Conference on Big Data and Smart Computing (BigComp)","DOI":"10.1109/BIGCOMP.2017.7881743","event":"2017 IEEE International Conference on Big Data and Smart Computing (BigComp)","note":"ISSN: 2375-9356","page":"400-402","source":"IEEE Xplore","title":"Rehabilitation posture correction using deep neural network","author":[{"literal":"Seung-Ho Han"},{"literal":"Han-Gyu Kim"},{"literal":"Ho-Jin Choi"}],"issued":{"date-parts":[["2017",2]]}}}],"schema":"https://github.com/citation-style-language/schema/raw/master/csl-citation.json"} </w:instrText>
      </w:r>
      <w:r>
        <w:rPr>
          <w:lang w:val="en-US"/>
        </w:rPr>
        <w:fldChar w:fldCharType="separate"/>
      </w:r>
      <w:r w:rsidRPr="0074665E">
        <w:t>[14]</w:t>
      </w:r>
      <w:r>
        <w:rPr>
          <w:lang w:val="en-US"/>
        </w:rPr>
        <w:fldChar w:fldCharType="end"/>
      </w:r>
      <w:r>
        <w:rPr>
          <w:lang w:val="en-US"/>
        </w:rPr>
        <w:t xml:space="preserve">, presents a novel model that corrects the improper postures of the patient by extracting the human skeleton using Microsoft Kinect using deep neural network which corrects the patients posture when rehabilitating, and uses Kinect SDK to extract 20 major skeleton points. </w:t>
      </w:r>
    </w:p>
    <w:p w14:paraId="3536BF01" w14:textId="4AD20649" w:rsidR="0074665E" w:rsidRPr="007B449A" w:rsidRDefault="0074665E" w:rsidP="0074665E">
      <w:pPr>
        <w:spacing w:before="360" w:after="1080"/>
        <w:ind w:firstLine="720"/>
        <w:contextualSpacing/>
        <w:rPr>
          <w:lang w:val="en-US"/>
        </w:rPr>
      </w:pPr>
      <w:r w:rsidRPr="00262881">
        <w:rPr>
          <w:lang w:val="en-US"/>
        </w:rPr>
        <w:lastRenderedPageBreak/>
        <w:t>Zheng et al., 2018</w:t>
      </w:r>
      <w:r>
        <w:rPr>
          <w:lang w:val="en-US"/>
        </w:rPr>
        <w:t xml:space="preserve">  </w:t>
      </w:r>
      <w:r>
        <w:rPr>
          <w:lang w:val="en-US"/>
        </w:rPr>
        <w:fldChar w:fldCharType="begin"/>
      </w:r>
      <w:r>
        <w:rPr>
          <w:lang w:val="en-US"/>
        </w:rPr>
        <w:instrText xml:space="preserve"> ADDIN ZOTERO_ITEM CSL_CITATION {"citationID":"QlTDZBt3","properties":{"formattedCitation":"[15]","plainCitation":"[15]","noteIndex":0},"citationItems":[{"id":115,"uris":["http://zotero.org/users/local/VJYD268w/items/M5M7WLNG"],"uri":["http://zotero.org/users/local/VJYD268w/items/M5M7WLNG"],"itemData":{"id":115,"type":"article-journal","abstract":"The behaviors of livestock on farms are the primary representatives of animal welfare, health conditions and social interactions. Measuring behavior quantitatively in an automatic detection system on computer vision provides valuable behavioral information in an efficient and noninvasive way compared with manual observations or sensing techniques. Lactating sow postures, which are the crucial...","container-title":"Computers and Electronics in Agriculture","ISSN":"0168-1699","language":"English","note":"publisher: Elsevier","page":"51-63","source":"www.cabdirect.org","title":"Automatic recognition of lactating sow postures from depth images by deep learning detector.","volume":"147","author":[{"family":"Chan","given":"Zheng"},{"family":"XunMu","given":"Zhu"},{"family":"XiaoFan","given":"Yang"},{"family":"LiNa","given":"Wang"},{"family":"ShuQin","given":"Tu"},{"family":"YueJu","given":"Xue"}],"issued":{"date-parts":[["2018"]]}}}],"schema":"https://github.com/citation-style-language/schema/raw/master/csl-citation.json"} </w:instrText>
      </w:r>
      <w:r>
        <w:rPr>
          <w:lang w:val="en-US"/>
        </w:rPr>
        <w:fldChar w:fldCharType="separate"/>
      </w:r>
      <w:r w:rsidRPr="0074665E">
        <w:t>[15]</w:t>
      </w:r>
      <w:r>
        <w:rPr>
          <w:lang w:val="en-US"/>
        </w:rPr>
        <w:fldChar w:fldCharType="end"/>
      </w:r>
      <w:r>
        <w:rPr>
          <w:lang w:val="en-US"/>
        </w:rPr>
        <w:t xml:space="preserve"> developed a system to find the behavior of animals on basis of their movements in an automatic detection system. </w:t>
      </w:r>
      <w:r w:rsidRPr="002C6FCD">
        <w:rPr>
          <w:lang w:val="en-US"/>
        </w:rPr>
        <w:t>A dataset was created on animals consists of a Kinect v2 sensor that acquires depth images and a program that identifies sow postures and locates its bounding-boxes.</w:t>
      </w:r>
      <w:r>
        <w:rPr>
          <w:lang w:val="en-US"/>
        </w:rPr>
        <w:t xml:space="preserve"> Similarly, </w:t>
      </w:r>
      <w:r>
        <w:t>Kothari 2020</w:t>
      </w:r>
      <w:r>
        <w:rPr>
          <w:lang w:val="en-US"/>
        </w:rPr>
        <w:t xml:space="preserve"> </w:t>
      </w:r>
      <w:r>
        <w:rPr>
          <w:lang w:val="en-US"/>
        </w:rPr>
        <w:fldChar w:fldCharType="begin"/>
      </w:r>
      <w:r>
        <w:rPr>
          <w:lang w:val="en-US"/>
        </w:rPr>
        <w:instrText xml:space="preserve"> ADDIN ZOTERO_ITEM CSL_CITATION {"citationID":"0sj1OFOa","properties":{"formattedCitation":"[16]","plainCitation":"[16]","noteIndex":0},"citationItems":[{"id":59,"uris":["http://zotero.org/users/local/VJYD268w/items/SEAFD4SQ"],"uri":["http://zotero.org/users/local/VJYD268w/items/SEAFD4SQ"],"itemData":{"id":59,"type":"article-journal","abstract":"Human pose estimation is a deep-rooted problem in computer vision that has exposed many challenges in the past. Analyzing human activities is beneficial in many fields like videosurveillance, biometrics, assisted living, at-home health monitoring etc. With our fast-paced lives these days, people usually prefer exercising at home but feel the need of an instructor to evaluate their exercise form. As these resources are not always available, human pose recognition can be used to build a self-instruction exercise system that allows people to learn and practice exercises correctly by themselves. This project lays the foundation for building such a system by discussing various machine learning and deep learning approaches to accurately classify yoga poses on prerecorded videos and also in real-time. The project also discusses various pose estimation and keypoint detection methods in detail and explains different deep learning models used for pose classification.","language":"en","page":"45","source":"Zotero","title":"Yoga Pose Classification Using Deep Learning","author":[{"family":"Kothari","given":"Shruti"}]}}],"schema":"https://github.com/citation-style-language/schema/raw/master/csl-citation.json"} </w:instrText>
      </w:r>
      <w:r>
        <w:rPr>
          <w:lang w:val="en-US"/>
        </w:rPr>
        <w:fldChar w:fldCharType="separate"/>
      </w:r>
      <w:r w:rsidRPr="0074665E">
        <w:t>[16]</w:t>
      </w:r>
      <w:r>
        <w:rPr>
          <w:lang w:val="en-US"/>
        </w:rPr>
        <w:fldChar w:fldCharType="end"/>
      </w:r>
      <w:r>
        <w:rPr>
          <w:lang w:val="en-US"/>
        </w:rPr>
        <w:t xml:space="preserve">  developed a self-instructed exercise system on various machine learning and deep learning approaches to yoga poses on prerecorded videos. She performed bottom-up and top-down by combining them with </w:t>
      </w:r>
      <w:r w:rsidRPr="007E0F44">
        <w:rPr>
          <w:lang w:val="en-US"/>
        </w:rPr>
        <w:t>network feed-forwarding</w:t>
      </w:r>
      <w:r>
        <w:rPr>
          <w:lang w:val="en-US"/>
        </w:rPr>
        <w:t xml:space="preserve"> and the accuracy shows that the system learns more in bottom-up approach than top-down and performs better in challenging.</w:t>
      </w:r>
    </w:p>
    <w:p w14:paraId="3FEC8525" w14:textId="77777777" w:rsidR="0074665E" w:rsidRDefault="0074665E" w:rsidP="0074665E">
      <w:pPr>
        <w:spacing w:before="360" w:after="1080"/>
        <w:ind w:firstLine="720"/>
        <w:rPr>
          <w:lang w:val="en-US"/>
        </w:rPr>
      </w:pPr>
    </w:p>
    <w:p w14:paraId="140EF30F" w14:textId="5C731B91" w:rsidR="003A5B17" w:rsidRDefault="003A5B17" w:rsidP="003A5B17">
      <w:pPr>
        <w:pStyle w:val="Heading3"/>
      </w:pPr>
      <w:bookmarkStart w:id="36" w:name="_Toc29996155"/>
      <w:bookmarkStart w:id="37" w:name="_Toc58808391"/>
      <w:r>
        <w:t>Study of SDLC Methodolog</w:t>
      </w:r>
      <w:bookmarkEnd w:id="36"/>
      <w:r w:rsidR="00CE51EE">
        <w:t>y</w:t>
      </w:r>
      <w:bookmarkEnd w:id="37"/>
    </w:p>
    <w:p w14:paraId="47DBEEE8" w14:textId="42C383F4" w:rsidR="00753765" w:rsidRPr="00BC5305" w:rsidRDefault="003A5B17" w:rsidP="00FA7F30">
      <w:pPr>
        <w:spacing w:before="360" w:after="1080"/>
        <w:rPr>
          <w:lang w:val="en-US"/>
        </w:rPr>
      </w:pPr>
      <w:r w:rsidRPr="003A5B17">
        <w:rPr>
          <w:lang w:val="en-US"/>
        </w:rPr>
        <w:t>This section discusses  SDLC methodolog</w:t>
      </w:r>
      <w:r w:rsidR="00CE51EE">
        <w:rPr>
          <w:lang w:val="en-US"/>
        </w:rPr>
        <w:t>y</w:t>
      </w:r>
      <w:r w:rsidRPr="003A5B17">
        <w:rPr>
          <w:lang w:val="en-US"/>
        </w:rPr>
        <w:t xml:space="preserve"> used for this project</w:t>
      </w:r>
      <w:r w:rsidR="00CE51EE">
        <w:rPr>
          <w:lang w:val="en-US"/>
        </w:rPr>
        <w:t xml:space="preserve"> and reason to for its selection</w:t>
      </w:r>
      <w:r w:rsidR="00BC5305">
        <w:rPr>
          <w:lang w:val="en-US"/>
        </w:rPr>
        <w:t>.</w:t>
      </w:r>
    </w:p>
    <w:p w14:paraId="399B318F" w14:textId="31A54AF9" w:rsidR="00753765" w:rsidRDefault="00D53ABE" w:rsidP="00BC5305">
      <w:pPr>
        <w:pStyle w:val="Heading4"/>
      </w:pPr>
      <w:bookmarkStart w:id="38" w:name="_Toc58808392"/>
      <w:r w:rsidRPr="00D53ABE">
        <w:t>Iterative</w:t>
      </w:r>
      <w:r w:rsidR="0001107F">
        <w:t xml:space="preserve"> Model</w:t>
      </w:r>
      <w:bookmarkEnd w:id="38"/>
    </w:p>
    <w:p w14:paraId="42C10D07" w14:textId="6906BDB5" w:rsidR="00D3267F" w:rsidRDefault="005B7BE3" w:rsidP="00D3267F">
      <w:pPr>
        <w:spacing w:before="360" w:after="360"/>
      </w:pPr>
      <w:r>
        <w:t xml:space="preserve">In </w:t>
      </w:r>
      <w:r w:rsidR="00AD7975">
        <w:t>iterative model, i</w:t>
      </w:r>
      <w:r w:rsidR="00AD7975" w:rsidRPr="00AD7975">
        <w:t>terative process begins with simply implementing a small set of software requirements and iteratively enhances the evolving versions until the complete system is implemented and ready for deployment.</w:t>
      </w:r>
      <w:r w:rsidR="00AE0A3E">
        <w:t xml:space="preserve"> Figure 2.9 shows iterative model structure.</w:t>
      </w:r>
    </w:p>
    <w:p w14:paraId="42A8C536" w14:textId="0334923C" w:rsidR="00AE0A3E" w:rsidRDefault="00AE0A3E" w:rsidP="00980F63">
      <w:pPr>
        <w:spacing w:before="360" w:after="360"/>
        <w:ind w:left="720"/>
      </w:pPr>
      <w:r>
        <w:t xml:space="preserve">Following </w:t>
      </w:r>
      <w:r w:rsidR="00D108A4">
        <w:t>process</w:t>
      </w:r>
      <w:r>
        <w:t xml:space="preserve"> are involved in the iterative model:</w:t>
      </w:r>
    </w:p>
    <w:p w14:paraId="67B266E1" w14:textId="6875830D" w:rsidR="00D108A4" w:rsidRDefault="00D108A4" w:rsidP="0015032D">
      <w:pPr>
        <w:pStyle w:val="ListParagraph"/>
        <w:numPr>
          <w:ilvl w:val="0"/>
          <w:numId w:val="25"/>
        </w:numPr>
        <w:spacing w:before="360" w:after="360" w:line="360" w:lineRule="auto"/>
      </w:pPr>
      <w:r>
        <w:t xml:space="preserve">Requirement Phase: In this phase requirements of the software </w:t>
      </w:r>
      <w:r w:rsidR="004B212A">
        <w:t>are</w:t>
      </w:r>
      <w:r>
        <w:t xml:space="preserve"> gathered and </w:t>
      </w:r>
      <w:proofErr w:type="spellStart"/>
      <w:r>
        <w:t>analysed</w:t>
      </w:r>
      <w:proofErr w:type="spellEnd"/>
      <w:r>
        <w:t xml:space="preserve">. </w:t>
      </w:r>
      <w:r w:rsidRPr="00D108A4">
        <w:t>Iteration should eventually lead to a requirements phase which produces a complete and final requirements specification</w:t>
      </w:r>
    </w:p>
    <w:p w14:paraId="7834E427" w14:textId="7D2F6A00" w:rsidR="00D108A4" w:rsidRDefault="00D108A4" w:rsidP="0015032D">
      <w:pPr>
        <w:pStyle w:val="ListParagraph"/>
        <w:numPr>
          <w:ilvl w:val="0"/>
          <w:numId w:val="25"/>
        </w:numPr>
        <w:spacing w:before="360" w:after="360" w:line="360" w:lineRule="auto"/>
      </w:pPr>
      <w:r>
        <w:t xml:space="preserve">Design Phase: </w:t>
      </w:r>
      <w:r w:rsidR="007532C4" w:rsidRPr="007532C4">
        <w:t>In this step software solution is designed to meet the requirements. This could be a new design, or an extension of a previous design.</w:t>
      </w:r>
    </w:p>
    <w:p w14:paraId="4D221708" w14:textId="191073C6" w:rsidR="00D108A4" w:rsidRDefault="00D108A4" w:rsidP="0015032D">
      <w:pPr>
        <w:pStyle w:val="ListParagraph"/>
        <w:numPr>
          <w:ilvl w:val="0"/>
          <w:numId w:val="25"/>
        </w:numPr>
        <w:spacing w:before="360" w:after="360" w:line="360" w:lineRule="auto"/>
      </w:pPr>
      <w:r>
        <w:lastRenderedPageBreak/>
        <w:t>Implementation &amp; Test Phase:</w:t>
      </w:r>
      <w:r w:rsidR="006E6BCE">
        <w:t xml:space="preserve">  </w:t>
      </w:r>
      <w:r w:rsidR="006E6BCE" w:rsidRPr="006E6BCE">
        <w:t>Upon coding, integration and testing of the software.</w:t>
      </w:r>
    </w:p>
    <w:p w14:paraId="4A660F20" w14:textId="562DC2EF" w:rsidR="00D108A4" w:rsidRDefault="006E6BCE" w:rsidP="0015032D">
      <w:pPr>
        <w:pStyle w:val="ListParagraph"/>
        <w:numPr>
          <w:ilvl w:val="0"/>
          <w:numId w:val="25"/>
        </w:numPr>
        <w:spacing w:before="360" w:after="360" w:line="360" w:lineRule="auto"/>
      </w:pPr>
      <w:r>
        <w:t xml:space="preserve">Review Phase: </w:t>
      </w:r>
      <w:r w:rsidRPr="006E6BCE">
        <w:t>The process in which the software is tested, the existing requirements are reviewed and the modifications and changes to the new requirements</w:t>
      </w:r>
      <w:r w:rsidR="00E23999">
        <w:t xml:space="preserve"> </w:t>
      </w:r>
      <w:r w:rsidR="00E23999">
        <w:fldChar w:fldCharType="begin"/>
      </w:r>
      <w:r w:rsidR="0074665E">
        <w:instrText xml:space="preserve"> ADDIN ZOTERO_ITEM CSL_CITATION {"citationID":"E7CgGf8a","properties":{"formattedCitation":"[17]","plainCitation":"[17]","noteIndex":0},"citationItems":[{"id":106,"uris":["http://zotero.org/users/local/VJYD268w/items/Z6SEA7DJ"],"uri":["http://zotero.org/users/local/VJYD268w/items/Z6SEA7DJ"],"itemData":{"id":106,"type":"webpage","title":"Iterative and incremental developments. a brief history - IEEE Journals &amp; Magazine","URL":"https://ieeexplore.ieee.org/abstract/document/1204375","accessed":{"date-parts":[["2020",8,15]]}}}],"schema":"https://github.com/citation-style-language/schema/raw/master/csl-citation.json"} </w:instrText>
      </w:r>
      <w:r w:rsidR="00E23999">
        <w:fldChar w:fldCharType="separate"/>
      </w:r>
      <w:r w:rsidR="0074665E" w:rsidRPr="0074665E">
        <w:t>[17]</w:t>
      </w:r>
      <w:r w:rsidR="00E23999">
        <w:fldChar w:fldCharType="end"/>
      </w:r>
      <w:r w:rsidR="007A1805">
        <w:t>.</w:t>
      </w:r>
    </w:p>
    <w:p w14:paraId="66EA344D" w14:textId="77777777" w:rsidR="0014536F" w:rsidRDefault="0014536F" w:rsidP="0014536F">
      <w:pPr>
        <w:keepNext/>
        <w:spacing w:before="360" w:after="360"/>
      </w:pPr>
      <w:r>
        <w:rPr>
          <w:noProof/>
          <w:lang w:val="en-US" w:eastAsia="en-US"/>
        </w:rPr>
        <w:drawing>
          <wp:inline distT="0" distB="0" distL="0" distR="0" wp14:anchorId="140C9010" wp14:editId="782D80C2">
            <wp:extent cx="5221605" cy="2156460"/>
            <wp:effectExtent l="0" t="0" r="0" b="0"/>
            <wp:docPr id="22" name="Picture 22" descr="A picture containing screensho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creenshot, sig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1605" cy="2156460"/>
                    </a:xfrm>
                    <a:prstGeom prst="rect">
                      <a:avLst/>
                    </a:prstGeom>
                  </pic:spPr>
                </pic:pic>
              </a:graphicData>
            </a:graphic>
          </wp:inline>
        </w:drawing>
      </w:r>
    </w:p>
    <w:p w14:paraId="6282F17A" w14:textId="000E4E9C" w:rsidR="007A1805" w:rsidRPr="00D3267F" w:rsidRDefault="0014536F" w:rsidP="004B622C">
      <w:pPr>
        <w:pStyle w:val="Caption"/>
        <w:jc w:val="center"/>
      </w:pPr>
      <w:bookmarkStart w:id="39" w:name="_Toc58808855"/>
      <w:r>
        <w:t xml:space="preserve">Figure </w:t>
      </w:r>
      <w:r w:rsidR="00124690">
        <w:fldChar w:fldCharType="begin"/>
      </w:r>
      <w:r w:rsidR="00124690">
        <w:instrText xml:space="preserve"> STYLEREF 1 \s </w:instrText>
      </w:r>
      <w:r w:rsidR="00124690">
        <w:fldChar w:fldCharType="separate"/>
      </w:r>
      <w:r w:rsidR="00124690">
        <w:rPr>
          <w:noProof/>
        </w:rPr>
        <w:t>2</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4</w:t>
      </w:r>
      <w:r w:rsidR="00124690">
        <w:fldChar w:fldCharType="end"/>
      </w:r>
      <w:r>
        <w:t xml:space="preserve"> Iterative Model</w:t>
      </w:r>
      <w:bookmarkEnd w:id="39"/>
    </w:p>
    <w:p w14:paraId="0A04C8E0" w14:textId="25F14CC6" w:rsidR="00196425" w:rsidRDefault="00196425" w:rsidP="00196425"/>
    <w:p w14:paraId="351B0C0A" w14:textId="77777777" w:rsidR="005A4841" w:rsidRDefault="005A4841" w:rsidP="00196425"/>
    <w:p w14:paraId="06F7DB99" w14:textId="6DB0300E" w:rsidR="00B262A7" w:rsidRDefault="00B262A7" w:rsidP="00196425"/>
    <w:p w14:paraId="5E6E67B9" w14:textId="77777777" w:rsidR="00B262A7" w:rsidRDefault="00B262A7" w:rsidP="00B262A7">
      <w:pPr>
        <w:pStyle w:val="Heading4"/>
      </w:pPr>
      <w:bookmarkStart w:id="40" w:name="_Toc29996163"/>
      <w:bookmarkStart w:id="41" w:name="_Toc58808393"/>
      <w:r>
        <w:t>Justification on the Selected Methodology</w:t>
      </w:r>
      <w:bookmarkEnd w:id="40"/>
      <w:bookmarkEnd w:id="41"/>
    </w:p>
    <w:p w14:paraId="1B308120" w14:textId="77777777" w:rsidR="00B262A7" w:rsidRPr="00196425" w:rsidRDefault="00B262A7" w:rsidP="00196425"/>
    <w:p w14:paraId="52CADF3A" w14:textId="77777777" w:rsidR="00C21C78" w:rsidRPr="00C21C78" w:rsidRDefault="00C21C78" w:rsidP="00C21C78">
      <w:pPr>
        <w:tabs>
          <w:tab w:val="left" w:pos="1095"/>
        </w:tabs>
        <w:rPr>
          <w:bCs/>
          <w:szCs w:val="20"/>
          <w:lang w:val="en-US"/>
        </w:rPr>
      </w:pPr>
      <w:r w:rsidRPr="00C21C78">
        <w:rPr>
          <w:bCs/>
          <w:szCs w:val="20"/>
          <w:lang w:val="en-US"/>
        </w:rPr>
        <w:t>Before selecting the methodology to be used for this project, some considerations regarding the situation of the project must be taken into account, such as:</w:t>
      </w:r>
    </w:p>
    <w:p w14:paraId="4BE2A0A4" w14:textId="355AF5EA" w:rsidR="00C21C78" w:rsidRPr="00C21C78" w:rsidRDefault="00C21C78" w:rsidP="00C21C78">
      <w:pPr>
        <w:numPr>
          <w:ilvl w:val="0"/>
          <w:numId w:val="27"/>
        </w:numPr>
        <w:tabs>
          <w:tab w:val="left" w:pos="1095"/>
        </w:tabs>
        <w:rPr>
          <w:bCs/>
          <w:szCs w:val="20"/>
          <w:lang w:val="en-US"/>
        </w:rPr>
      </w:pPr>
      <w:r>
        <w:rPr>
          <w:bCs/>
          <w:szCs w:val="20"/>
          <w:lang w:val="en-US"/>
        </w:rPr>
        <w:t>We are only 2</w:t>
      </w:r>
      <w:r w:rsidRPr="00C21C78">
        <w:rPr>
          <w:bCs/>
          <w:szCs w:val="20"/>
          <w:lang w:val="en-US"/>
        </w:rPr>
        <w:t xml:space="preserve"> person </w:t>
      </w:r>
      <w:r>
        <w:rPr>
          <w:bCs/>
          <w:szCs w:val="20"/>
          <w:lang w:val="en-US"/>
        </w:rPr>
        <w:t>who are</w:t>
      </w:r>
      <w:r w:rsidRPr="00C21C78">
        <w:rPr>
          <w:bCs/>
          <w:szCs w:val="20"/>
          <w:lang w:val="en-US"/>
        </w:rPr>
        <w:t xml:space="preserve"> directly in charge of the </w:t>
      </w:r>
      <w:r>
        <w:rPr>
          <w:bCs/>
          <w:szCs w:val="20"/>
          <w:lang w:val="en-US"/>
        </w:rPr>
        <w:t xml:space="preserve">development </w:t>
      </w:r>
      <w:r w:rsidRPr="00C21C78">
        <w:rPr>
          <w:bCs/>
          <w:szCs w:val="20"/>
          <w:lang w:val="en-US"/>
        </w:rPr>
        <w:t xml:space="preserve"> of this project</w:t>
      </w:r>
      <w:r>
        <w:rPr>
          <w:bCs/>
          <w:szCs w:val="20"/>
          <w:lang w:val="en-US"/>
        </w:rPr>
        <w:t xml:space="preserve">. </w:t>
      </w:r>
      <w:r w:rsidRPr="00C21C78">
        <w:rPr>
          <w:bCs/>
          <w:szCs w:val="20"/>
          <w:lang w:val="en-US"/>
        </w:rPr>
        <w:t xml:space="preserve">Besides, there is a project manager who supervises the project but not directly involved </w:t>
      </w:r>
      <w:r>
        <w:rPr>
          <w:bCs/>
          <w:szCs w:val="20"/>
          <w:lang w:val="en-US"/>
        </w:rPr>
        <w:t xml:space="preserve">in </w:t>
      </w:r>
      <w:r w:rsidRPr="00C21C78">
        <w:rPr>
          <w:bCs/>
          <w:szCs w:val="20"/>
          <w:lang w:val="en-US"/>
        </w:rPr>
        <w:t>developing the system.</w:t>
      </w:r>
    </w:p>
    <w:p w14:paraId="503994FC" w14:textId="4F723556" w:rsidR="00C21C78" w:rsidRDefault="00C21C78" w:rsidP="00C21C78">
      <w:pPr>
        <w:numPr>
          <w:ilvl w:val="0"/>
          <w:numId w:val="27"/>
        </w:numPr>
        <w:tabs>
          <w:tab w:val="left" w:pos="1095"/>
        </w:tabs>
        <w:rPr>
          <w:bCs/>
          <w:szCs w:val="20"/>
          <w:lang w:val="en-US"/>
        </w:rPr>
      </w:pPr>
      <w:r w:rsidRPr="00C21C78">
        <w:rPr>
          <w:bCs/>
          <w:szCs w:val="20"/>
          <w:lang w:val="en-US"/>
        </w:rPr>
        <w:t>The</w:t>
      </w:r>
      <w:r>
        <w:rPr>
          <w:bCs/>
          <w:szCs w:val="20"/>
          <w:lang w:val="en-US"/>
        </w:rPr>
        <w:t>re is no user/customer testing in our project</w:t>
      </w:r>
      <w:r w:rsidRPr="00C21C78">
        <w:rPr>
          <w:bCs/>
          <w:szCs w:val="20"/>
          <w:lang w:val="en-US"/>
        </w:rPr>
        <w:t>.</w:t>
      </w:r>
    </w:p>
    <w:p w14:paraId="6B750353" w14:textId="030D7441" w:rsidR="002971ED" w:rsidRDefault="002971ED" w:rsidP="002971ED">
      <w:pPr>
        <w:tabs>
          <w:tab w:val="left" w:pos="1095"/>
        </w:tabs>
        <w:rPr>
          <w:bCs/>
          <w:szCs w:val="20"/>
          <w:lang w:val="en-US"/>
        </w:rPr>
      </w:pPr>
    </w:p>
    <w:p w14:paraId="62299E4C" w14:textId="6422394A" w:rsidR="001D51F9" w:rsidRDefault="00D91109" w:rsidP="001D51F9">
      <w:pPr>
        <w:tabs>
          <w:tab w:val="left" w:pos="1095"/>
        </w:tabs>
        <w:rPr>
          <w:bCs/>
          <w:szCs w:val="20"/>
          <w:lang w:val="en-US"/>
        </w:rPr>
      </w:pPr>
      <w:r>
        <w:rPr>
          <w:bCs/>
          <w:szCs w:val="20"/>
          <w:lang w:val="en-US"/>
        </w:rPr>
        <w:tab/>
      </w:r>
      <w:r w:rsidRPr="00D91109">
        <w:rPr>
          <w:bCs/>
          <w:szCs w:val="20"/>
          <w:lang w:val="en-US"/>
        </w:rPr>
        <w:t>Based on the above situations and also from the study of SDLC m</w:t>
      </w:r>
      <w:r w:rsidR="00D321A2">
        <w:rPr>
          <w:bCs/>
          <w:szCs w:val="20"/>
          <w:lang w:val="en-US"/>
        </w:rPr>
        <w:t>odels</w:t>
      </w:r>
      <w:r w:rsidRPr="00D91109">
        <w:rPr>
          <w:bCs/>
          <w:szCs w:val="20"/>
          <w:lang w:val="en-US"/>
        </w:rPr>
        <w:t xml:space="preserve"> below methodologies are not chosen to be used in this project:</w:t>
      </w:r>
    </w:p>
    <w:p w14:paraId="5AFAA09E" w14:textId="12861D7B" w:rsidR="001D51F9" w:rsidRDefault="00D91109" w:rsidP="001D51F9">
      <w:pPr>
        <w:pStyle w:val="ListParagraph"/>
        <w:numPr>
          <w:ilvl w:val="0"/>
          <w:numId w:val="29"/>
        </w:numPr>
        <w:tabs>
          <w:tab w:val="left" w:pos="1095"/>
        </w:tabs>
        <w:spacing w:line="360" w:lineRule="auto"/>
        <w:jc w:val="both"/>
        <w:rPr>
          <w:bCs/>
          <w:szCs w:val="20"/>
        </w:rPr>
      </w:pPr>
      <w:r w:rsidRPr="001D51F9">
        <w:rPr>
          <w:bCs/>
          <w:szCs w:val="20"/>
        </w:rPr>
        <w:t>Waterfall and V-model are not chosen because they both are quite rigid and inflexible</w:t>
      </w:r>
      <w:r w:rsidR="00D021E2">
        <w:rPr>
          <w:bCs/>
          <w:szCs w:val="20"/>
        </w:rPr>
        <w:t>.</w:t>
      </w:r>
    </w:p>
    <w:p w14:paraId="363180B6" w14:textId="36BF682A" w:rsidR="002971ED" w:rsidRDefault="00D91109" w:rsidP="001D51F9">
      <w:pPr>
        <w:pStyle w:val="ListParagraph"/>
        <w:numPr>
          <w:ilvl w:val="0"/>
          <w:numId w:val="29"/>
        </w:numPr>
        <w:tabs>
          <w:tab w:val="left" w:pos="1095"/>
        </w:tabs>
        <w:spacing w:line="360" w:lineRule="auto"/>
        <w:jc w:val="both"/>
        <w:rPr>
          <w:bCs/>
          <w:szCs w:val="20"/>
        </w:rPr>
      </w:pPr>
      <w:r w:rsidRPr="001D51F9">
        <w:rPr>
          <w:bCs/>
          <w:szCs w:val="20"/>
        </w:rPr>
        <w:lastRenderedPageBreak/>
        <w:t xml:space="preserve">Spiral is not chosen since it is quite complicated, whereby it requires risk analysis in each iteration. With only </w:t>
      </w:r>
      <w:r w:rsidR="001D51F9">
        <w:rPr>
          <w:bCs/>
          <w:szCs w:val="20"/>
        </w:rPr>
        <w:t>2</w:t>
      </w:r>
      <w:r w:rsidRPr="001D51F9">
        <w:rPr>
          <w:bCs/>
          <w:szCs w:val="20"/>
        </w:rPr>
        <w:t>person in this project, this methodology is not feasible</w:t>
      </w:r>
      <w:r w:rsidR="001D51F9">
        <w:rPr>
          <w:bCs/>
          <w:szCs w:val="20"/>
        </w:rPr>
        <w:t>.</w:t>
      </w:r>
    </w:p>
    <w:p w14:paraId="680BE381" w14:textId="6899CCEC" w:rsidR="001D51F9" w:rsidRDefault="001D51F9" w:rsidP="001D51F9">
      <w:pPr>
        <w:pStyle w:val="ListParagraph"/>
        <w:numPr>
          <w:ilvl w:val="0"/>
          <w:numId w:val="29"/>
        </w:numPr>
        <w:tabs>
          <w:tab w:val="left" w:pos="1095"/>
        </w:tabs>
        <w:spacing w:line="360" w:lineRule="auto"/>
        <w:jc w:val="both"/>
        <w:rPr>
          <w:bCs/>
          <w:szCs w:val="20"/>
        </w:rPr>
      </w:pPr>
      <w:r>
        <w:rPr>
          <w:bCs/>
          <w:szCs w:val="20"/>
        </w:rPr>
        <w:t xml:space="preserve">RAD and Agile depends on user requirements and testing. </w:t>
      </w:r>
      <w:r w:rsidR="00D321A2">
        <w:rPr>
          <w:bCs/>
          <w:szCs w:val="20"/>
        </w:rPr>
        <w:t>Therefore,</w:t>
      </w:r>
      <w:r>
        <w:rPr>
          <w:bCs/>
          <w:szCs w:val="20"/>
        </w:rPr>
        <w:t xml:space="preserve"> no user are involved.</w:t>
      </w:r>
    </w:p>
    <w:p w14:paraId="2FB6325E" w14:textId="3E048BB6" w:rsidR="008C13AA" w:rsidRDefault="008C13AA" w:rsidP="008C13AA">
      <w:pPr>
        <w:tabs>
          <w:tab w:val="left" w:pos="1095"/>
        </w:tabs>
        <w:rPr>
          <w:bCs/>
          <w:szCs w:val="20"/>
        </w:rPr>
      </w:pPr>
    </w:p>
    <w:p w14:paraId="4F7092D1" w14:textId="6A544E0C" w:rsidR="008C13AA" w:rsidRDefault="00B31AD7" w:rsidP="00E33BDD">
      <w:pPr>
        <w:tabs>
          <w:tab w:val="left" w:pos="1095"/>
        </w:tabs>
        <w:spacing w:after="360"/>
        <w:rPr>
          <w:bCs/>
          <w:szCs w:val="20"/>
        </w:rPr>
      </w:pPr>
      <w:r>
        <w:rPr>
          <w:bCs/>
          <w:szCs w:val="20"/>
        </w:rPr>
        <w:tab/>
      </w:r>
      <w:r w:rsidR="005F4867">
        <w:rPr>
          <w:bCs/>
          <w:szCs w:val="20"/>
        </w:rPr>
        <w:t xml:space="preserve">After eliminating all the choice left is iterative and according to us iterative methodology will be more suitable here as </w:t>
      </w:r>
      <w:r w:rsidR="005F4867" w:rsidRPr="005F4867">
        <w:rPr>
          <w:bCs/>
          <w:szCs w:val="20"/>
        </w:rPr>
        <w:t xml:space="preserve">introducing iteration externally </w:t>
      </w:r>
      <w:r w:rsidR="005F4867">
        <w:rPr>
          <w:bCs/>
          <w:szCs w:val="20"/>
        </w:rPr>
        <w:t>our</w:t>
      </w:r>
      <w:r w:rsidR="005F4867" w:rsidRPr="005F4867">
        <w:rPr>
          <w:bCs/>
          <w:szCs w:val="20"/>
        </w:rPr>
        <w:t xml:space="preserve"> algorithm can minimize the error margin and therefore help in accurate modelling. </w:t>
      </w:r>
      <w:r w:rsidR="002E1E09">
        <w:rPr>
          <w:bCs/>
          <w:szCs w:val="20"/>
        </w:rPr>
        <w:t>It’s</w:t>
      </w:r>
      <w:r w:rsidR="00E512D8">
        <w:rPr>
          <w:bCs/>
          <w:szCs w:val="20"/>
        </w:rPr>
        <w:t xml:space="preserve"> easy to use</w:t>
      </w:r>
      <w:r w:rsidR="00A05A65">
        <w:rPr>
          <w:bCs/>
          <w:szCs w:val="20"/>
        </w:rPr>
        <w:t xml:space="preserve">, iteration allow model to correct itself </w:t>
      </w:r>
      <w:r w:rsidR="002E1E09">
        <w:rPr>
          <w:bCs/>
          <w:szCs w:val="20"/>
        </w:rPr>
        <w:t>every time</w:t>
      </w:r>
      <w:r w:rsidR="00A05A65">
        <w:rPr>
          <w:bCs/>
          <w:szCs w:val="20"/>
        </w:rPr>
        <w:t xml:space="preserve"> there is an error </w:t>
      </w:r>
      <w:r w:rsidR="00E512D8">
        <w:rPr>
          <w:bCs/>
          <w:szCs w:val="20"/>
        </w:rPr>
        <w:t xml:space="preserve"> thus improve our model accuracy</w:t>
      </w:r>
      <w:r w:rsidR="00E40C19">
        <w:rPr>
          <w:bCs/>
          <w:szCs w:val="20"/>
        </w:rPr>
        <w:t xml:space="preserve"> as</w:t>
      </w:r>
      <w:r w:rsidR="00397FBD">
        <w:rPr>
          <w:bCs/>
          <w:szCs w:val="20"/>
        </w:rPr>
        <w:t xml:space="preserve"> shown in Figure 2.9</w:t>
      </w:r>
    </w:p>
    <w:p w14:paraId="366761A1" w14:textId="29C1D4B0" w:rsidR="00E40C19" w:rsidRDefault="00E40C19" w:rsidP="005F4867">
      <w:pPr>
        <w:tabs>
          <w:tab w:val="left" w:pos="1095"/>
        </w:tabs>
        <w:rPr>
          <w:bCs/>
          <w:szCs w:val="20"/>
        </w:rPr>
      </w:pPr>
    </w:p>
    <w:p w14:paraId="5F88B503" w14:textId="08CFDF9A" w:rsidR="00E40C19" w:rsidRDefault="00E40C19" w:rsidP="004D3C39">
      <w:pPr>
        <w:keepNext/>
        <w:tabs>
          <w:tab w:val="left" w:pos="1095"/>
        </w:tabs>
        <w:spacing w:after="360"/>
      </w:pPr>
      <w:r>
        <w:rPr>
          <w:bCs/>
          <w:noProof/>
          <w:szCs w:val="20"/>
          <w:lang w:val="en-US" w:eastAsia="en-US"/>
        </w:rPr>
        <w:drawing>
          <wp:inline distT="0" distB="0" distL="0" distR="0" wp14:anchorId="12420453" wp14:editId="04B193DF">
            <wp:extent cx="5221605" cy="2349796"/>
            <wp:effectExtent l="19050" t="1905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1">
                      <a:extLst>
                        <a:ext uri="{28A0092B-C50C-407E-A947-70E740481C1C}">
                          <a14:useLocalDpi xmlns:a14="http://schemas.microsoft.com/office/drawing/2010/main" val="0"/>
                        </a:ext>
                      </a:extLst>
                    </a:blip>
                    <a:stretch>
                      <a:fillRect/>
                    </a:stretch>
                  </pic:blipFill>
                  <pic:spPr>
                    <a:xfrm>
                      <a:off x="0" y="0"/>
                      <a:ext cx="5227839" cy="2352601"/>
                    </a:xfrm>
                    <a:prstGeom prst="rect">
                      <a:avLst/>
                    </a:prstGeom>
                    <a:ln>
                      <a:solidFill>
                        <a:schemeClr val="tx1"/>
                      </a:solidFill>
                    </a:ln>
                  </pic:spPr>
                </pic:pic>
              </a:graphicData>
            </a:graphic>
          </wp:inline>
        </w:drawing>
      </w:r>
    </w:p>
    <w:p w14:paraId="7BA1CC7C" w14:textId="529F8846" w:rsidR="00E40C19" w:rsidRDefault="00E40C19" w:rsidP="00E40C19">
      <w:pPr>
        <w:pStyle w:val="Caption"/>
        <w:jc w:val="center"/>
        <w:rPr>
          <w:bCs w:val="0"/>
        </w:rPr>
      </w:pPr>
      <w:bookmarkStart w:id="42" w:name="_Toc58808856"/>
      <w:r>
        <w:t xml:space="preserve">Figure </w:t>
      </w:r>
      <w:r w:rsidR="00124690">
        <w:fldChar w:fldCharType="begin"/>
      </w:r>
      <w:r w:rsidR="00124690">
        <w:instrText xml:space="preserve"> STYLEREF 1 \s </w:instrText>
      </w:r>
      <w:r w:rsidR="00124690">
        <w:fldChar w:fldCharType="separate"/>
      </w:r>
      <w:r w:rsidR="00124690">
        <w:rPr>
          <w:noProof/>
        </w:rPr>
        <w:t>2</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5</w:t>
      </w:r>
      <w:r w:rsidR="00124690">
        <w:fldChar w:fldCharType="end"/>
      </w:r>
      <w:r>
        <w:t xml:space="preserve"> Deep Learning &amp; Iterative Methodology</w:t>
      </w:r>
      <w:bookmarkEnd w:id="42"/>
    </w:p>
    <w:p w14:paraId="5085C524" w14:textId="36E8CF52" w:rsidR="00397FBD" w:rsidRDefault="00397FBD" w:rsidP="005F4867">
      <w:pPr>
        <w:tabs>
          <w:tab w:val="left" w:pos="1095"/>
        </w:tabs>
        <w:rPr>
          <w:bCs/>
          <w:szCs w:val="20"/>
        </w:rPr>
      </w:pPr>
    </w:p>
    <w:p w14:paraId="1C663D14" w14:textId="77777777" w:rsidR="00397FBD" w:rsidRPr="008C13AA" w:rsidRDefault="00397FBD" w:rsidP="005F4867">
      <w:pPr>
        <w:tabs>
          <w:tab w:val="left" w:pos="1095"/>
        </w:tabs>
        <w:rPr>
          <w:bCs/>
          <w:szCs w:val="20"/>
        </w:rPr>
      </w:pPr>
    </w:p>
    <w:p w14:paraId="36896D8F" w14:textId="77777777" w:rsidR="001D51F9" w:rsidRPr="001D51F9" w:rsidRDefault="001D51F9" w:rsidP="001D51F9">
      <w:pPr>
        <w:tabs>
          <w:tab w:val="left" w:pos="1095"/>
        </w:tabs>
        <w:rPr>
          <w:bCs/>
          <w:szCs w:val="20"/>
        </w:rPr>
      </w:pPr>
    </w:p>
    <w:p w14:paraId="75AB624E" w14:textId="1FF276EB" w:rsidR="00196425" w:rsidRDefault="00196425" w:rsidP="00196425">
      <w:pPr>
        <w:tabs>
          <w:tab w:val="left" w:pos="1095"/>
        </w:tabs>
        <w:rPr>
          <w:bCs/>
          <w:szCs w:val="20"/>
        </w:rPr>
      </w:pPr>
    </w:p>
    <w:p w14:paraId="725045CC" w14:textId="4AE74418" w:rsidR="00196425" w:rsidRPr="00196425" w:rsidRDefault="00196425" w:rsidP="00196425">
      <w:pPr>
        <w:tabs>
          <w:tab w:val="left" w:pos="1095"/>
        </w:tabs>
        <w:sectPr w:rsidR="00196425" w:rsidRPr="00196425" w:rsidSect="00141699">
          <w:headerReference w:type="even" r:id="rId22"/>
          <w:headerReference w:type="default" r:id="rId23"/>
          <w:pgSz w:w="11909" w:h="16834" w:code="9"/>
          <w:pgMar w:top="1418" w:right="1418" w:bottom="1418" w:left="2268" w:header="851" w:footer="851" w:gutter="0"/>
          <w:cols w:space="720"/>
          <w:docGrid w:linePitch="360"/>
        </w:sectPr>
      </w:pPr>
      <w:r>
        <w:tab/>
      </w:r>
    </w:p>
    <w:p w14:paraId="0C929022" w14:textId="77777777" w:rsidR="002A613C" w:rsidRPr="006A7A36" w:rsidRDefault="002A613C" w:rsidP="002A613C">
      <w:pPr>
        <w:jc w:val="center"/>
      </w:pPr>
    </w:p>
    <w:p w14:paraId="6DB026EA" w14:textId="77777777" w:rsidR="002A613C" w:rsidRPr="006A7A36" w:rsidRDefault="002A613C" w:rsidP="002A613C">
      <w:pPr>
        <w:jc w:val="center"/>
      </w:pPr>
    </w:p>
    <w:p w14:paraId="19D1D28D" w14:textId="77777777" w:rsidR="002A613C" w:rsidRPr="006A7A36" w:rsidRDefault="002A613C" w:rsidP="002A613C">
      <w:pPr>
        <w:jc w:val="center"/>
      </w:pPr>
    </w:p>
    <w:p w14:paraId="2187224C" w14:textId="77777777" w:rsidR="002A613C" w:rsidRPr="006A7A36" w:rsidRDefault="002A613C" w:rsidP="002A613C">
      <w:pPr>
        <w:pStyle w:val="Heading1"/>
      </w:pPr>
    </w:p>
    <w:p w14:paraId="583B847E" w14:textId="77777777" w:rsidR="002A613C" w:rsidRPr="006A7A36" w:rsidRDefault="002A613C" w:rsidP="002A613C"/>
    <w:p w14:paraId="7E56A92A" w14:textId="77777777" w:rsidR="002A613C" w:rsidRPr="006A7A36" w:rsidRDefault="002A613C" w:rsidP="002A613C"/>
    <w:p w14:paraId="5DA4B6D4" w14:textId="77777777" w:rsidR="002A613C" w:rsidRPr="006A7A36" w:rsidRDefault="002A613C" w:rsidP="002A613C"/>
    <w:p w14:paraId="1306C58D" w14:textId="77777777" w:rsidR="002A613C" w:rsidRPr="006A7A36" w:rsidRDefault="008908F4" w:rsidP="002A613C">
      <w:pPr>
        <w:pStyle w:val="Heading2"/>
      </w:pPr>
      <w:bookmarkStart w:id="43" w:name="_Toc58808394"/>
      <w:r>
        <w:t xml:space="preserve">DESIGN AND </w:t>
      </w:r>
      <w:r w:rsidR="002A613C" w:rsidRPr="006A7A36">
        <w:t>METHODOLOGY</w:t>
      </w:r>
      <w:bookmarkEnd w:id="43"/>
    </w:p>
    <w:p w14:paraId="05D5603C" w14:textId="77777777" w:rsidR="002A613C" w:rsidRPr="006A7A36" w:rsidRDefault="002A613C" w:rsidP="002A613C"/>
    <w:p w14:paraId="65D97F23" w14:textId="77777777" w:rsidR="002A613C" w:rsidRPr="006A7A36" w:rsidRDefault="002A613C" w:rsidP="002A613C">
      <w:pPr>
        <w:pStyle w:val="Caption"/>
        <w:rPr>
          <w:b/>
        </w:rPr>
      </w:pPr>
    </w:p>
    <w:p w14:paraId="63EF5B66" w14:textId="77777777" w:rsidR="002A613C" w:rsidRPr="006A7A36" w:rsidRDefault="002A613C" w:rsidP="002A613C"/>
    <w:p w14:paraId="3B719F7B" w14:textId="77777777" w:rsidR="00F75C28" w:rsidRPr="006A7A36" w:rsidRDefault="00F75C28" w:rsidP="00B31AD7">
      <w:pPr>
        <w:pStyle w:val="Heading3"/>
        <w:ind w:hanging="864"/>
      </w:pPr>
      <w:bookmarkStart w:id="44" w:name="_Toc58808395"/>
      <w:r>
        <w:t>Overview of the proposed method</w:t>
      </w:r>
      <w:bookmarkEnd w:id="44"/>
    </w:p>
    <w:p w14:paraId="3379F0E6" w14:textId="77777777" w:rsidR="002A613C" w:rsidRPr="006A7A36" w:rsidRDefault="002A613C" w:rsidP="002A613C"/>
    <w:p w14:paraId="01655B32" w14:textId="346AA396" w:rsidR="002A613C" w:rsidRPr="006A7A36" w:rsidRDefault="001F06F3" w:rsidP="00B31AD7">
      <w:pPr>
        <w:spacing w:before="360" w:after="1080"/>
        <w:contextualSpacing/>
      </w:pPr>
      <w:r w:rsidRPr="00716AC0">
        <w:t>Our approach is based on deep learning approach to classify yoga images.</w:t>
      </w:r>
      <w:r w:rsidRPr="00716AC0">
        <w:rPr>
          <w:b/>
        </w:rPr>
        <w:t xml:space="preserve"> </w:t>
      </w:r>
      <w:r>
        <w:rPr>
          <w:b/>
        </w:rPr>
        <w:t>A</w:t>
      </w:r>
      <w:r w:rsidRPr="00716AC0">
        <w:t xml:space="preserve"> CNN (Convolutional Neural Network) </w:t>
      </w:r>
      <w:r>
        <w:t xml:space="preserve">is an </w:t>
      </w:r>
      <w:r w:rsidRPr="00716AC0">
        <w:t xml:space="preserve">approach which </w:t>
      </w:r>
      <w:r>
        <w:t xml:space="preserve">is used for </w:t>
      </w:r>
      <w:r w:rsidRPr="00716AC0">
        <w:t xml:space="preserve">pose estimation </w:t>
      </w:r>
      <w:r>
        <w:t>of</w:t>
      </w:r>
      <w:r w:rsidRPr="00716AC0">
        <w:t xml:space="preserve"> multi-stage classifier where each stage improves the results of the previous one. </w:t>
      </w:r>
      <w:r w:rsidR="00956C6C" w:rsidRPr="00C85728">
        <w:t xml:space="preserve">For the problem of yoga pose recognition two solutions are proposed and enforced. To detect exercise, one uses simple sequential model and the other uses two machine learning models </w:t>
      </w:r>
      <w:r w:rsidR="00956C6C">
        <w:t xml:space="preserve">which is </w:t>
      </w:r>
      <w:proofErr w:type="spellStart"/>
      <w:r w:rsidR="00956C6C" w:rsidRPr="00C85728">
        <w:t>posenet</w:t>
      </w:r>
      <w:proofErr w:type="spellEnd"/>
      <w:r w:rsidR="00956C6C" w:rsidRPr="00C85728">
        <w:t xml:space="preserve"> pre-build </w:t>
      </w:r>
      <w:proofErr w:type="spellStart"/>
      <w:r w:rsidR="00956C6C" w:rsidRPr="00C85728">
        <w:t>tensorflow</w:t>
      </w:r>
      <w:proofErr w:type="spellEnd"/>
      <w:r w:rsidR="00956C6C" w:rsidRPr="00C85728">
        <w:t xml:space="preserve"> model for the 18 body joints for pose estimation then move through second method which is CNN sequential model for the detection of exercise after doing some prepossessing.</w:t>
      </w:r>
    </w:p>
    <w:p w14:paraId="18CB4D5A" w14:textId="4F13AA0D" w:rsidR="00B501B8" w:rsidRDefault="00B501B8" w:rsidP="00A7750A">
      <w:pPr>
        <w:spacing w:before="360" w:after="1080"/>
        <w:ind w:firstLine="720"/>
        <w:contextualSpacing/>
      </w:pPr>
      <w:bookmarkStart w:id="45" w:name="_Hlk48088204"/>
      <w:bookmarkStart w:id="46" w:name="_Hlk48088169"/>
      <w:bookmarkStart w:id="47" w:name="_Hlk48350822"/>
      <w:r>
        <w:t>In System Development Life Cycle (SDLC), we are going to use iterative model in which is best thought of as a cyclical process</w:t>
      </w:r>
      <w:bookmarkEnd w:id="45"/>
      <w:r>
        <w:t>. After an initial planning phase, a small handful of stages are repeated over and over</w:t>
      </w:r>
      <w:bookmarkEnd w:id="46"/>
      <w:r>
        <w:t>, with each completion of the cycle incrementally improving and iterating on the software</w:t>
      </w:r>
      <w:bookmarkEnd w:id="47"/>
      <w:r>
        <w:t>. Therefore, enhancements in iterative model can quickly be recognized and implemented throughout each iteration.</w:t>
      </w:r>
    </w:p>
    <w:p w14:paraId="6337327A" w14:textId="1F91FCB4" w:rsidR="00E02997" w:rsidRDefault="006576B5" w:rsidP="00870BA7">
      <w:pPr>
        <w:pStyle w:val="Heading4"/>
      </w:pPr>
      <w:bookmarkStart w:id="48" w:name="_Toc58808396"/>
      <w:r>
        <w:t xml:space="preserve">CNN </w:t>
      </w:r>
      <w:r w:rsidR="00E02997" w:rsidRPr="00E02997">
        <w:t>Sequential Model</w:t>
      </w:r>
      <w:bookmarkEnd w:id="48"/>
    </w:p>
    <w:p w14:paraId="03915EFA" w14:textId="7AF5553D" w:rsidR="009076BE" w:rsidRDefault="009076BE" w:rsidP="009076BE"/>
    <w:p w14:paraId="502E1B82" w14:textId="77777777" w:rsidR="002B08E3" w:rsidRDefault="002B08E3" w:rsidP="004C6EBD">
      <w:bookmarkStart w:id="49" w:name="_Hlk58787553"/>
      <w:r>
        <w:t>The goal of our project is to classifying the different yoga poses</w:t>
      </w:r>
      <w:r w:rsidRPr="00594C79">
        <w:t xml:space="preserve"> </w:t>
      </w:r>
      <w:r w:rsidRPr="00716AC0">
        <w:t>Our approach is based on deep learning approach to classify yoga images.</w:t>
      </w:r>
      <w:r w:rsidRPr="00716AC0">
        <w:rPr>
          <w:b/>
        </w:rPr>
        <w:t xml:space="preserve"> </w:t>
      </w:r>
      <w:r>
        <w:rPr>
          <w:b/>
        </w:rPr>
        <w:t>A</w:t>
      </w:r>
      <w:r w:rsidRPr="00716AC0">
        <w:t xml:space="preserve"> CNN (Convolutional Neural </w:t>
      </w:r>
      <w:r w:rsidRPr="00716AC0">
        <w:lastRenderedPageBreak/>
        <w:t xml:space="preserve">Network) </w:t>
      </w:r>
      <w:r>
        <w:t xml:space="preserve">is an </w:t>
      </w:r>
      <w:r w:rsidRPr="00716AC0">
        <w:t xml:space="preserve">approach which </w:t>
      </w:r>
      <w:r>
        <w:t xml:space="preserve">is used for </w:t>
      </w:r>
      <w:r w:rsidRPr="00716AC0">
        <w:t xml:space="preserve">pose estimation </w:t>
      </w:r>
      <w:r>
        <w:t>of</w:t>
      </w:r>
      <w:r w:rsidRPr="00716AC0">
        <w:t xml:space="preserve"> multi-stage classifier where each stage improves the results of the previous one. </w:t>
      </w:r>
    </w:p>
    <w:p w14:paraId="13E21FCC" w14:textId="41F4186C" w:rsidR="002B08E3" w:rsidRDefault="002B08E3" w:rsidP="004C6EBD">
      <w:pPr>
        <w:ind w:firstLine="720"/>
      </w:pPr>
      <w:r>
        <w:t xml:space="preserve">The following pipeline is followed for classification: Data Collection, Data </w:t>
      </w:r>
      <w:r w:rsidR="004C6EBD">
        <w:t>Pre-processing</w:t>
      </w:r>
      <w:r>
        <w:t xml:space="preserve">, Training of model and Testing Model and results. Following </w:t>
      </w:r>
      <w:r w:rsidR="001A39B8">
        <w:t xml:space="preserve">figure </w:t>
      </w:r>
      <w:r w:rsidR="009A4654">
        <w:t>3.1</w:t>
      </w:r>
      <w:r w:rsidR="00063B92">
        <w:t xml:space="preserve"> shows the flowchart of workflow of our proposed solution.</w:t>
      </w:r>
    </w:p>
    <w:bookmarkEnd w:id="49"/>
    <w:p w14:paraId="30D40B1F" w14:textId="77777777" w:rsidR="009076BE" w:rsidRPr="009076BE" w:rsidRDefault="009076BE" w:rsidP="009076BE"/>
    <w:p w14:paraId="597BFAAC" w14:textId="09CCC963" w:rsidR="00CC6724" w:rsidRPr="00CC6724" w:rsidRDefault="00CC6724" w:rsidP="00CC6724"/>
    <w:p w14:paraId="66D663FB" w14:textId="77777777" w:rsidR="001A39B8" w:rsidRDefault="001A39B8" w:rsidP="0095679C">
      <w:pPr>
        <w:keepNext/>
        <w:spacing w:after="360"/>
        <w:contextualSpacing/>
        <w:jc w:val="center"/>
      </w:pPr>
      <w:r>
        <w:rPr>
          <w:noProof/>
          <w:lang w:val="en-US" w:eastAsia="en-US"/>
        </w:rPr>
        <w:drawing>
          <wp:inline distT="0" distB="0" distL="0" distR="0" wp14:anchorId="6759E331" wp14:editId="2B8290E1">
            <wp:extent cx="2800350" cy="33712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0350" cy="3371215"/>
                    </a:xfrm>
                    <a:prstGeom prst="rect">
                      <a:avLst/>
                    </a:prstGeom>
                    <a:noFill/>
                  </pic:spPr>
                </pic:pic>
              </a:graphicData>
            </a:graphic>
          </wp:inline>
        </w:drawing>
      </w:r>
    </w:p>
    <w:p w14:paraId="1C69E6AF" w14:textId="0E33B25B" w:rsidR="000E0F84" w:rsidRDefault="001A39B8" w:rsidP="0095679C">
      <w:pPr>
        <w:pStyle w:val="Caption"/>
        <w:spacing w:after="360"/>
        <w:jc w:val="center"/>
      </w:pPr>
      <w:bookmarkStart w:id="50" w:name="_Toc58808857"/>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w:t>
      </w:r>
      <w:r w:rsidR="00124690">
        <w:fldChar w:fldCharType="end"/>
      </w:r>
      <w:r>
        <w:t xml:space="preserve"> Workflow of Proposed Solution</w:t>
      </w:r>
      <w:bookmarkEnd w:id="50"/>
    </w:p>
    <w:p w14:paraId="2868467C" w14:textId="0B208F8E" w:rsidR="002A613C" w:rsidRPr="006A7A36" w:rsidRDefault="002A613C" w:rsidP="00EF107F">
      <w:pPr>
        <w:spacing w:before="360" w:after="1080"/>
        <w:ind w:firstLine="720"/>
        <w:contextualSpacing/>
      </w:pPr>
    </w:p>
    <w:p w14:paraId="08CC9447" w14:textId="29D474AA" w:rsidR="00EF107F" w:rsidRDefault="00EF107F" w:rsidP="00EF107F"/>
    <w:p w14:paraId="568C769F" w14:textId="65AF9BEF" w:rsidR="00CC6724" w:rsidRDefault="00CC6724" w:rsidP="00EF107F"/>
    <w:p w14:paraId="1CFE086D" w14:textId="1B07A3DE" w:rsidR="00CC6724" w:rsidRDefault="00CC6724" w:rsidP="00EF107F"/>
    <w:p w14:paraId="0F26442F" w14:textId="6CE13033" w:rsidR="00CC6724" w:rsidRDefault="00CC6724" w:rsidP="00EF107F"/>
    <w:p w14:paraId="16030E83" w14:textId="74D1BA6C" w:rsidR="00CC6724" w:rsidRDefault="00CC6724" w:rsidP="00EF107F"/>
    <w:p w14:paraId="2CE9A4BE" w14:textId="16018522" w:rsidR="00CC6724" w:rsidRDefault="00CC6724" w:rsidP="00EF107F"/>
    <w:p w14:paraId="2E0976D8" w14:textId="27FF8874" w:rsidR="009076BE" w:rsidRDefault="009076BE" w:rsidP="00EF107F"/>
    <w:p w14:paraId="1122949F" w14:textId="77777777" w:rsidR="0095679C" w:rsidRDefault="0095679C" w:rsidP="00EF107F"/>
    <w:p w14:paraId="3B6C951A" w14:textId="4FA0ECAF" w:rsidR="002B08E3" w:rsidRDefault="002B08E3" w:rsidP="00EF107F"/>
    <w:p w14:paraId="6BA4DCD3" w14:textId="2EB87008" w:rsidR="002B08E3" w:rsidRDefault="002B08E3" w:rsidP="00EF107F"/>
    <w:p w14:paraId="4AD854B5" w14:textId="07549CC3" w:rsidR="002B08E3" w:rsidRDefault="002B08E3" w:rsidP="00870BA7">
      <w:pPr>
        <w:pStyle w:val="Heading5"/>
      </w:pPr>
      <w:r w:rsidRPr="008045C6">
        <w:lastRenderedPageBreak/>
        <w:t>Data Collection</w:t>
      </w:r>
    </w:p>
    <w:p w14:paraId="540EA8B9" w14:textId="77777777" w:rsidR="0095679C" w:rsidRPr="0095679C" w:rsidRDefault="0095679C" w:rsidP="0095679C"/>
    <w:p w14:paraId="5BF6D4B7" w14:textId="0634A84D" w:rsidR="002B08E3" w:rsidRDefault="002B08E3" w:rsidP="0095679C">
      <w:r>
        <w:t xml:space="preserve">Our dataset is based on 3 classes which is collected from various sources such as Google, Shutterstock, Kaggle etc. and because of the limitation of Covid’19 we couldn’t go outside and collect data ourselves from person to person as we planned. The dataset is of images at the resolution of 600 × 600 and all of them contain the same format of ‘.jpg’. </w:t>
      </w:r>
    </w:p>
    <w:p w14:paraId="2D293FAE" w14:textId="77777777" w:rsidR="002B08E3" w:rsidRDefault="002B08E3" w:rsidP="002B08E3"/>
    <w:p w14:paraId="7A2EEAEC" w14:textId="42FF1DF2" w:rsidR="001D1B61" w:rsidRPr="001D1B61" w:rsidRDefault="001D1B61" w:rsidP="001D1B61">
      <w:pPr>
        <w:pStyle w:val="Caption"/>
        <w:keepNext/>
        <w:jc w:val="center"/>
      </w:pPr>
    </w:p>
    <w:p w14:paraId="7DA8F369" w14:textId="3A58D1B0" w:rsidR="00124690" w:rsidRDefault="00124690" w:rsidP="00124690">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t>:2  Dataset Collection</w:t>
      </w:r>
    </w:p>
    <w:tbl>
      <w:tblPr>
        <w:tblStyle w:val="GridTable4-Accent2"/>
        <w:tblW w:w="0" w:type="auto"/>
        <w:tblLook w:val="04A0" w:firstRow="1" w:lastRow="0" w:firstColumn="1" w:lastColumn="0" w:noHBand="0" w:noVBand="1"/>
      </w:tblPr>
      <w:tblGrid>
        <w:gridCol w:w="2735"/>
        <w:gridCol w:w="2729"/>
        <w:gridCol w:w="2749"/>
      </w:tblGrid>
      <w:tr w:rsidR="002B08E3" w14:paraId="70818FDA" w14:textId="77777777" w:rsidTr="000273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5134A935" w14:textId="77777777" w:rsidR="002B08E3" w:rsidRDefault="002B08E3" w:rsidP="007E5927">
            <w:pPr>
              <w:spacing w:after="640"/>
              <w:contextualSpacing/>
              <w:jc w:val="center"/>
            </w:pPr>
            <w:r>
              <w:t>Yoga Pose</w:t>
            </w:r>
          </w:p>
        </w:tc>
        <w:tc>
          <w:tcPr>
            <w:tcW w:w="2813" w:type="dxa"/>
          </w:tcPr>
          <w:p w14:paraId="6C4C4A17" w14:textId="77777777" w:rsidR="002B08E3" w:rsidRDefault="002B08E3" w:rsidP="007E5927">
            <w:pPr>
              <w:spacing w:after="640"/>
              <w:contextualSpacing/>
              <w:jc w:val="center"/>
              <w:cnfStyle w:val="100000000000" w:firstRow="1" w:lastRow="0" w:firstColumn="0" w:lastColumn="0" w:oddVBand="0" w:evenVBand="0" w:oddHBand="0" w:evenHBand="0" w:firstRowFirstColumn="0" w:firstRowLastColumn="0" w:lastRowFirstColumn="0" w:lastRowLastColumn="0"/>
            </w:pPr>
            <w:r>
              <w:t>Images</w:t>
            </w:r>
          </w:p>
        </w:tc>
        <w:tc>
          <w:tcPr>
            <w:tcW w:w="2813" w:type="dxa"/>
          </w:tcPr>
          <w:p w14:paraId="45C34D84" w14:textId="77777777" w:rsidR="002B08E3" w:rsidRDefault="002B08E3" w:rsidP="007E5927">
            <w:pPr>
              <w:spacing w:after="640"/>
              <w:contextualSpacing/>
              <w:jc w:val="center"/>
              <w:cnfStyle w:val="100000000000" w:firstRow="1" w:lastRow="0" w:firstColumn="0" w:lastColumn="0" w:oddVBand="0" w:evenVBand="0" w:oddHBand="0" w:evenHBand="0" w:firstRowFirstColumn="0" w:firstRowLastColumn="0" w:lastRowFirstColumn="0" w:lastRowLastColumn="0"/>
            </w:pPr>
            <w:r>
              <w:t>Augmented images</w:t>
            </w:r>
          </w:p>
        </w:tc>
      </w:tr>
      <w:tr w:rsidR="002B08E3" w14:paraId="1E9087B5" w14:textId="77777777" w:rsidTr="000273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3578824D" w14:textId="77777777" w:rsidR="002B08E3" w:rsidRPr="003C2AD6" w:rsidRDefault="002B08E3" w:rsidP="007E5927">
            <w:pPr>
              <w:spacing w:after="640"/>
              <w:contextualSpacing/>
              <w:jc w:val="center"/>
            </w:pPr>
            <w:r>
              <w:rPr>
                <w:b w:val="0"/>
                <w:bCs w:val="0"/>
              </w:rPr>
              <w:t>Plank</w:t>
            </w:r>
          </w:p>
        </w:tc>
        <w:tc>
          <w:tcPr>
            <w:tcW w:w="2813" w:type="dxa"/>
          </w:tcPr>
          <w:p w14:paraId="6B2B9139" w14:textId="77777777" w:rsidR="002B08E3" w:rsidRDefault="002B08E3" w:rsidP="007E5927">
            <w:pPr>
              <w:spacing w:after="640"/>
              <w:contextualSpacing/>
              <w:jc w:val="center"/>
              <w:cnfStyle w:val="000000100000" w:firstRow="0" w:lastRow="0" w:firstColumn="0" w:lastColumn="0" w:oddVBand="0" w:evenVBand="0" w:oddHBand="1" w:evenHBand="0" w:firstRowFirstColumn="0" w:firstRowLastColumn="0" w:lastRowFirstColumn="0" w:lastRowLastColumn="0"/>
            </w:pPr>
            <w:r>
              <w:t>88</w:t>
            </w:r>
          </w:p>
        </w:tc>
        <w:tc>
          <w:tcPr>
            <w:tcW w:w="2813" w:type="dxa"/>
          </w:tcPr>
          <w:p w14:paraId="016F1BF7" w14:textId="77777777" w:rsidR="002B08E3" w:rsidRDefault="002B08E3" w:rsidP="007E5927">
            <w:pPr>
              <w:spacing w:after="640"/>
              <w:contextualSpacing/>
              <w:jc w:val="center"/>
              <w:cnfStyle w:val="000000100000" w:firstRow="0" w:lastRow="0" w:firstColumn="0" w:lastColumn="0" w:oddVBand="0" w:evenVBand="0" w:oddHBand="1" w:evenHBand="0" w:firstRowFirstColumn="0" w:firstRowLastColumn="0" w:lastRowFirstColumn="0" w:lastRowLastColumn="0"/>
            </w:pPr>
            <w:r>
              <w:t>2150</w:t>
            </w:r>
          </w:p>
        </w:tc>
      </w:tr>
      <w:tr w:rsidR="002B08E3" w14:paraId="373A8487" w14:textId="77777777" w:rsidTr="0002732D">
        <w:tc>
          <w:tcPr>
            <w:cnfStyle w:val="001000000000" w:firstRow="0" w:lastRow="0" w:firstColumn="1" w:lastColumn="0" w:oddVBand="0" w:evenVBand="0" w:oddHBand="0" w:evenHBand="0" w:firstRowFirstColumn="0" w:firstRowLastColumn="0" w:lastRowFirstColumn="0" w:lastRowLastColumn="0"/>
            <w:tcW w:w="2813" w:type="dxa"/>
          </w:tcPr>
          <w:p w14:paraId="29B2EE58" w14:textId="77777777" w:rsidR="002B08E3" w:rsidRPr="003C2AD6" w:rsidRDefault="002B08E3" w:rsidP="007E5927">
            <w:pPr>
              <w:spacing w:after="640"/>
              <w:contextualSpacing/>
              <w:jc w:val="center"/>
              <w:rPr>
                <w:b w:val="0"/>
                <w:bCs w:val="0"/>
              </w:rPr>
            </w:pPr>
            <w:r w:rsidRPr="003C2AD6">
              <w:rPr>
                <w:b w:val="0"/>
                <w:bCs w:val="0"/>
              </w:rPr>
              <w:t>Warrior</w:t>
            </w:r>
          </w:p>
        </w:tc>
        <w:tc>
          <w:tcPr>
            <w:tcW w:w="2813" w:type="dxa"/>
          </w:tcPr>
          <w:p w14:paraId="506E5ECD" w14:textId="77777777" w:rsidR="002B08E3" w:rsidRDefault="002B08E3" w:rsidP="007E5927">
            <w:pPr>
              <w:spacing w:after="640"/>
              <w:contextualSpacing/>
              <w:jc w:val="center"/>
              <w:cnfStyle w:val="000000000000" w:firstRow="0" w:lastRow="0" w:firstColumn="0" w:lastColumn="0" w:oddVBand="0" w:evenVBand="0" w:oddHBand="0" w:evenHBand="0" w:firstRowFirstColumn="0" w:firstRowLastColumn="0" w:lastRowFirstColumn="0" w:lastRowLastColumn="0"/>
            </w:pPr>
            <w:r>
              <w:t>102</w:t>
            </w:r>
          </w:p>
        </w:tc>
        <w:tc>
          <w:tcPr>
            <w:tcW w:w="2813" w:type="dxa"/>
          </w:tcPr>
          <w:p w14:paraId="3537C2D7" w14:textId="77777777" w:rsidR="002B08E3" w:rsidRDefault="002B08E3" w:rsidP="007E5927">
            <w:pPr>
              <w:spacing w:after="640"/>
              <w:contextualSpacing/>
              <w:jc w:val="center"/>
              <w:cnfStyle w:val="000000000000" w:firstRow="0" w:lastRow="0" w:firstColumn="0" w:lastColumn="0" w:oddVBand="0" w:evenVBand="0" w:oddHBand="0" w:evenHBand="0" w:firstRowFirstColumn="0" w:firstRowLastColumn="0" w:lastRowFirstColumn="0" w:lastRowLastColumn="0"/>
            </w:pPr>
            <w:r>
              <w:t>8292</w:t>
            </w:r>
          </w:p>
        </w:tc>
      </w:tr>
      <w:tr w:rsidR="002B08E3" w14:paraId="5C7BA3BC" w14:textId="77777777" w:rsidTr="000273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5AFB0163" w14:textId="77777777" w:rsidR="002B08E3" w:rsidRPr="003C2AD6" w:rsidRDefault="002B08E3" w:rsidP="007E5927">
            <w:pPr>
              <w:spacing w:after="640"/>
              <w:contextualSpacing/>
              <w:jc w:val="center"/>
              <w:rPr>
                <w:b w:val="0"/>
                <w:bCs w:val="0"/>
              </w:rPr>
            </w:pPr>
            <w:r w:rsidRPr="003C2AD6">
              <w:rPr>
                <w:b w:val="0"/>
                <w:bCs w:val="0"/>
              </w:rPr>
              <w:t>Reverse-Warrior</w:t>
            </w:r>
          </w:p>
        </w:tc>
        <w:tc>
          <w:tcPr>
            <w:tcW w:w="2813" w:type="dxa"/>
          </w:tcPr>
          <w:p w14:paraId="6A7124B4" w14:textId="77777777" w:rsidR="002B08E3" w:rsidRDefault="002B08E3" w:rsidP="007E5927">
            <w:pPr>
              <w:spacing w:after="640"/>
              <w:contextualSpacing/>
              <w:jc w:val="center"/>
              <w:cnfStyle w:val="000000100000" w:firstRow="0" w:lastRow="0" w:firstColumn="0" w:lastColumn="0" w:oddVBand="0" w:evenVBand="0" w:oddHBand="1" w:evenHBand="0" w:firstRowFirstColumn="0" w:firstRowLastColumn="0" w:lastRowFirstColumn="0" w:lastRowLastColumn="0"/>
            </w:pPr>
            <w:r>
              <w:t>98</w:t>
            </w:r>
          </w:p>
        </w:tc>
        <w:tc>
          <w:tcPr>
            <w:tcW w:w="2813" w:type="dxa"/>
          </w:tcPr>
          <w:p w14:paraId="119A0342" w14:textId="77777777" w:rsidR="002B08E3" w:rsidRDefault="002B08E3" w:rsidP="007E5927">
            <w:pPr>
              <w:spacing w:after="640"/>
              <w:contextualSpacing/>
              <w:jc w:val="center"/>
              <w:cnfStyle w:val="000000100000" w:firstRow="0" w:lastRow="0" w:firstColumn="0" w:lastColumn="0" w:oddVBand="0" w:evenVBand="0" w:oddHBand="1" w:evenHBand="0" w:firstRowFirstColumn="0" w:firstRowLastColumn="0" w:lastRowFirstColumn="0" w:lastRowLastColumn="0"/>
            </w:pPr>
            <w:r>
              <w:t>10442</w:t>
            </w:r>
          </w:p>
        </w:tc>
      </w:tr>
    </w:tbl>
    <w:p w14:paraId="166D1B0A" w14:textId="77777777" w:rsidR="002B08E3" w:rsidRPr="002B08E3" w:rsidRDefault="002B08E3" w:rsidP="002B08E3"/>
    <w:p w14:paraId="74AEB39A" w14:textId="7FB01E02" w:rsidR="002B08E3" w:rsidRDefault="002B08E3" w:rsidP="00870BA7">
      <w:pPr>
        <w:pStyle w:val="Heading6"/>
      </w:pPr>
      <w:r>
        <w:t>Augmented Images Sample</w:t>
      </w:r>
    </w:p>
    <w:p w14:paraId="227C2AEA" w14:textId="77777777" w:rsidR="00314A39" w:rsidRPr="00314A39" w:rsidRDefault="00314A39" w:rsidP="00314A39"/>
    <w:p w14:paraId="34D8EE4E" w14:textId="77777777" w:rsidR="00A8776E" w:rsidRDefault="00314A39" w:rsidP="00A8776E">
      <w:pPr>
        <w:keepNext/>
        <w:spacing w:after="360"/>
      </w:pPr>
      <w:r>
        <w:rPr>
          <w:noProof/>
          <w:lang w:val="en-US" w:eastAsia="en-US"/>
        </w:rPr>
        <w:drawing>
          <wp:inline distT="0" distB="0" distL="0" distR="0" wp14:anchorId="3776CBDA" wp14:editId="4AFCCA6D">
            <wp:extent cx="5221605" cy="3434715"/>
            <wp:effectExtent l="0" t="0" r="0" b="0"/>
            <wp:docPr id="29" name="Picture 29" descr="A picture containing different, bed, various, s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different, bed, various, sam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1605" cy="3434715"/>
                    </a:xfrm>
                    <a:prstGeom prst="rect">
                      <a:avLst/>
                    </a:prstGeom>
                  </pic:spPr>
                </pic:pic>
              </a:graphicData>
            </a:graphic>
          </wp:inline>
        </w:drawing>
      </w:r>
    </w:p>
    <w:p w14:paraId="1503CFC4" w14:textId="46D3F910" w:rsidR="00314A39" w:rsidRPr="00314A39" w:rsidRDefault="00A8776E" w:rsidP="00CE7941">
      <w:pPr>
        <w:pStyle w:val="Caption"/>
        <w:spacing w:after="360"/>
        <w:jc w:val="center"/>
      </w:pPr>
      <w:bookmarkStart w:id="51" w:name="_Toc58808858"/>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2</w:t>
      </w:r>
      <w:r w:rsidR="00124690">
        <w:fldChar w:fldCharType="end"/>
      </w:r>
      <w:r>
        <w:t xml:space="preserve"> Augmented Dataset Example</w:t>
      </w:r>
      <w:bookmarkEnd w:id="51"/>
    </w:p>
    <w:p w14:paraId="0447FAC8" w14:textId="77777777" w:rsidR="006E5412" w:rsidRPr="006E5412" w:rsidRDefault="006E5412" w:rsidP="006E5412"/>
    <w:p w14:paraId="4627E743" w14:textId="0E27159D" w:rsidR="000B336C" w:rsidRDefault="000B336C" w:rsidP="00870BA7">
      <w:pPr>
        <w:pStyle w:val="Heading5"/>
      </w:pPr>
      <w:r w:rsidRPr="000B336C">
        <w:t xml:space="preserve">Data </w:t>
      </w:r>
      <w:r w:rsidR="00CE7941">
        <w:t>P</w:t>
      </w:r>
      <w:r w:rsidR="00CE7941" w:rsidRPr="000B336C">
        <w:t>re-</w:t>
      </w:r>
      <w:r w:rsidR="00CE7941">
        <w:t>p</w:t>
      </w:r>
      <w:r w:rsidR="00CE7941" w:rsidRPr="000B336C">
        <w:t>rocessing</w:t>
      </w:r>
    </w:p>
    <w:p w14:paraId="14AAA658" w14:textId="77777777" w:rsidR="00314A39" w:rsidRPr="00314A39" w:rsidRDefault="00314A39" w:rsidP="00314A39"/>
    <w:p w14:paraId="072C5BD8" w14:textId="49AC4668" w:rsidR="000B336C" w:rsidRPr="000B336C" w:rsidRDefault="000B336C" w:rsidP="00CE7941">
      <w:pPr>
        <w:spacing w:before="640" w:after="1080"/>
      </w:pPr>
      <w:r w:rsidRPr="00565819">
        <w:t>We used different OpenC</w:t>
      </w:r>
      <w:r w:rsidR="00314A39">
        <w:t>V</w:t>
      </w:r>
      <w:r w:rsidRPr="00565819">
        <w:t xml:space="preserve"> technique for the data </w:t>
      </w:r>
      <w:proofErr w:type="spellStart"/>
      <w:r w:rsidRPr="00565819">
        <w:t>preprocessing</w:t>
      </w:r>
      <w:proofErr w:type="spellEnd"/>
      <w:r w:rsidRPr="00565819">
        <w:t xml:space="preserve"> starting from resizing all the images to 600 × 600 keeping in view the model input image. And put each pose in their respective label class</w:t>
      </w:r>
      <w:r w:rsidR="00CE7941">
        <w:t>.</w:t>
      </w:r>
    </w:p>
    <w:p w14:paraId="5100DE74" w14:textId="767F67DD" w:rsidR="00CE7941" w:rsidRPr="00CE7941" w:rsidRDefault="000B336C" w:rsidP="00870BA7">
      <w:pPr>
        <w:pStyle w:val="Heading6"/>
      </w:pPr>
      <w:r>
        <w:t xml:space="preserve"> </w:t>
      </w:r>
      <w:r w:rsidRPr="00864C65">
        <w:t xml:space="preserve">Dataset </w:t>
      </w:r>
      <w:r w:rsidR="00CE7941">
        <w:t>S</w:t>
      </w:r>
      <w:r w:rsidRPr="00864C65">
        <w:t>plit</w:t>
      </w:r>
    </w:p>
    <w:p w14:paraId="09A55BCE" w14:textId="27BF9147" w:rsidR="000B336C" w:rsidRPr="000B336C" w:rsidRDefault="000B336C" w:rsidP="00CE7941">
      <w:pPr>
        <w:spacing w:before="640" w:after="1080"/>
      </w:pPr>
      <w:r>
        <w:t xml:space="preserve">We apportion the data into training and test sets, with an 80-20 split so with the train data contain in total </w:t>
      </w:r>
      <w:r w:rsidRPr="00565819">
        <w:t>14574</w:t>
      </w:r>
      <w:r>
        <w:t xml:space="preserve"> Images whereas the test data consist of </w:t>
      </w:r>
      <w:r w:rsidRPr="00565819">
        <w:t>14574</w:t>
      </w:r>
      <w:r>
        <w:t xml:space="preserve"> Images of all 3 poses.</w:t>
      </w:r>
    </w:p>
    <w:p w14:paraId="61041625" w14:textId="3B7F4BCD" w:rsidR="002B08E3" w:rsidRDefault="000B336C" w:rsidP="00870BA7">
      <w:pPr>
        <w:pStyle w:val="Heading6"/>
      </w:pPr>
      <w:r>
        <w:t xml:space="preserve"> </w:t>
      </w:r>
      <w:r w:rsidRPr="000B336C">
        <w:t>Joint Points Extraction</w:t>
      </w:r>
    </w:p>
    <w:p w14:paraId="275356F5" w14:textId="7CA6C0E2" w:rsidR="000B336C" w:rsidRDefault="000B336C" w:rsidP="00CE7941">
      <w:pPr>
        <w:spacing w:before="640" w:after="1080"/>
      </w:pPr>
      <w:r>
        <w:t xml:space="preserve">There’s a very popular method of key joint point extraction using library of </w:t>
      </w:r>
      <w:proofErr w:type="spellStart"/>
      <w:r>
        <w:t>OpenPose</w:t>
      </w:r>
      <w:proofErr w:type="spellEnd"/>
      <w:r>
        <w:t xml:space="preserve">. For example; we use any picture or frame and apply the code or run the open pose code over it. Through that it tells us the point of joints on 18 locations on the body. Fig 3 shows the 18 joint points captured by </w:t>
      </w:r>
      <w:proofErr w:type="spellStart"/>
      <w:r>
        <w:t>OpenPose</w:t>
      </w:r>
      <w:proofErr w:type="spellEnd"/>
      <w:r>
        <w:t>. Whereas fig 4-8 show how it worked on our dataset. Following is the list of body parts and pose pairs that were incorporated</w:t>
      </w:r>
      <w:r w:rsidR="00CE7941">
        <w:t xml:space="preserve"> in Figure </w:t>
      </w:r>
    </w:p>
    <w:p w14:paraId="244291DE" w14:textId="3F61C4E2" w:rsidR="00CE7941" w:rsidRDefault="0055405D" w:rsidP="00CE7941">
      <w:pPr>
        <w:spacing w:before="640" w:after="1080"/>
      </w:pPr>
      <w:r>
        <w:rPr>
          <w:noProof/>
          <w:lang w:val="en-US" w:eastAsia="en-US"/>
        </w:rPr>
        <w:lastRenderedPageBreak/>
        <mc:AlternateContent>
          <mc:Choice Requires="wps">
            <w:drawing>
              <wp:anchor distT="0" distB="0" distL="114300" distR="114300" simplePos="0" relativeHeight="251665920" behindDoc="0" locked="0" layoutInCell="1" allowOverlap="1" wp14:anchorId="5FEFE801" wp14:editId="13E12554">
                <wp:simplePos x="0" y="0"/>
                <wp:positionH relativeFrom="column">
                  <wp:posOffset>-20955</wp:posOffset>
                </wp:positionH>
                <wp:positionV relativeFrom="paragraph">
                  <wp:posOffset>3938270</wp:posOffset>
                </wp:positionV>
                <wp:extent cx="4171950" cy="897890"/>
                <wp:effectExtent l="0" t="0" r="0" b="0"/>
                <wp:wrapTight wrapText="bothSides">
                  <wp:wrapPolygon edited="0">
                    <wp:start x="-49" y="0"/>
                    <wp:lineTo x="-49" y="20836"/>
                    <wp:lineTo x="21600" y="20836"/>
                    <wp:lineTo x="21600" y="0"/>
                    <wp:lineTo x="-49" y="0"/>
                  </wp:wrapPolygon>
                </wp:wrapTight>
                <wp:docPr id="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897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03F094" w14:textId="638C337D" w:rsidR="002B3D7B" w:rsidRPr="00C7568E" w:rsidRDefault="002B3D7B" w:rsidP="00C7568E">
                            <w:pPr>
                              <w:pStyle w:val="Caption"/>
                              <w:spacing w:before="360" w:after="640"/>
                              <w:contextualSpacing/>
                              <w:jc w:val="center"/>
                            </w:pPr>
                            <w:bookmarkStart w:id="52" w:name="_Toc58808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xml:space="preserve"> Joint Point Detection Code</w:t>
                            </w:r>
                            <w:bookmarkEnd w:id="5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FEFE801" id="Text Box 37" o:spid="_x0000_s1032" type="#_x0000_t202" style="position:absolute;left:0;text-align:left;margin-left:-1.65pt;margin-top:310.1pt;width:328.5pt;height:70.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" stroked="f">
                <v:textbox style="mso-fit-shape-to-text:t" inset="0,0,0,0">
                  <w:txbxContent>
                    <w:p w14:paraId="6203F094" w14:textId="638C337D" w:rsidR="002B3D7B" w:rsidRPr="00C7568E" w:rsidRDefault="002B3D7B" w:rsidP="00C7568E">
                      <w:pPr>
                        <w:pStyle w:val="Caption"/>
                        <w:spacing w:before="360" w:after="640"/>
                        <w:contextualSpacing/>
                        <w:jc w:val="center"/>
                      </w:pPr>
                      <w:bookmarkStart w:id="53" w:name="_Toc58808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xml:space="preserve"> Joint Point Detection Code</w:t>
                      </w:r>
                      <w:bookmarkEnd w:id="53"/>
                    </w:p>
                  </w:txbxContent>
                </v:textbox>
                <w10:wrap type="tight"/>
              </v:shape>
            </w:pict>
          </mc:Fallback>
        </mc:AlternateContent>
      </w:r>
      <w:r w:rsidR="00C7568E">
        <w:rPr>
          <w:noProof/>
          <w:lang w:val="en-US" w:eastAsia="en-US"/>
        </w:rPr>
        <w:drawing>
          <wp:anchor distT="0" distB="0" distL="114300" distR="114300" simplePos="0" relativeHeight="251649536" behindDoc="1" locked="0" layoutInCell="1" allowOverlap="1" wp14:anchorId="0F9A2D40" wp14:editId="5EEE8466">
            <wp:simplePos x="0" y="0"/>
            <wp:positionH relativeFrom="column">
              <wp:posOffset>-20955</wp:posOffset>
            </wp:positionH>
            <wp:positionV relativeFrom="paragraph">
              <wp:posOffset>1499870</wp:posOffset>
            </wp:positionV>
            <wp:extent cx="4172532" cy="2381582"/>
            <wp:effectExtent l="0" t="0" r="0" b="0"/>
            <wp:wrapTight wrapText="bothSides">
              <wp:wrapPolygon edited="0">
                <wp:start x="0" y="0"/>
                <wp:lineTo x="0" y="21427"/>
                <wp:lineTo x="21501" y="21427"/>
                <wp:lineTo x="21501" y="0"/>
                <wp:lineTo x="0" y="0"/>
              </wp:wrapPolygon>
            </wp:wrapTight>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172532" cy="2381582"/>
                    </a:xfrm>
                    <a:prstGeom prst="rect">
                      <a:avLst/>
                    </a:prstGeom>
                  </pic:spPr>
                </pic:pic>
              </a:graphicData>
            </a:graphic>
            <wp14:sizeRelH relativeFrom="page">
              <wp14:pctWidth>0</wp14:pctWidth>
            </wp14:sizeRelH>
            <wp14:sizeRelV relativeFrom="page">
              <wp14:pctHeight>0</wp14:pctHeight>
            </wp14:sizeRelV>
          </wp:anchor>
        </w:drawing>
      </w:r>
      <w:r w:rsidR="00CE7941">
        <w:rPr>
          <w:noProof/>
          <w:lang w:val="en-US" w:eastAsia="en-US"/>
        </w:rPr>
        <w:drawing>
          <wp:inline distT="0" distB="0" distL="0" distR="0" wp14:anchorId="043BAB5C" wp14:editId="7F5A1DDC">
            <wp:extent cx="5220429" cy="1486107"/>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20429" cy="1486107"/>
                    </a:xfrm>
                    <a:prstGeom prst="rect">
                      <a:avLst/>
                    </a:prstGeom>
                  </pic:spPr>
                </pic:pic>
              </a:graphicData>
            </a:graphic>
          </wp:inline>
        </w:drawing>
      </w:r>
    </w:p>
    <w:p w14:paraId="72BEC078" w14:textId="0B242E5F" w:rsidR="00CE7941" w:rsidRDefault="00CE7941" w:rsidP="00CE7941">
      <w:pPr>
        <w:spacing w:before="640" w:after="1080"/>
      </w:pPr>
    </w:p>
    <w:p w14:paraId="57BD1A32" w14:textId="1AA73F05" w:rsidR="00956C6C" w:rsidRDefault="00956C6C" w:rsidP="000B336C"/>
    <w:p w14:paraId="1D2974CA" w14:textId="5A723848" w:rsidR="00C7568E" w:rsidRPr="00C7568E" w:rsidRDefault="00C7568E" w:rsidP="00C7568E"/>
    <w:p w14:paraId="6AE60642" w14:textId="158B0598" w:rsidR="00C7568E" w:rsidRPr="00C7568E" w:rsidRDefault="00C7568E" w:rsidP="00C7568E"/>
    <w:p w14:paraId="11625630" w14:textId="04912B3C" w:rsidR="00C7568E" w:rsidRPr="00C7568E" w:rsidRDefault="00C7568E" w:rsidP="00C7568E"/>
    <w:p w14:paraId="2B21A164" w14:textId="44394B99" w:rsidR="00C7568E" w:rsidRDefault="00C7568E" w:rsidP="00C7568E">
      <w:pPr>
        <w:jc w:val="center"/>
      </w:pPr>
    </w:p>
    <w:p w14:paraId="7E9F0BB3" w14:textId="3690BC5A" w:rsidR="00C7568E" w:rsidRDefault="00C7568E" w:rsidP="00C7568E">
      <w:pPr>
        <w:jc w:val="center"/>
      </w:pPr>
    </w:p>
    <w:p w14:paraId="4BC86071" w14:textId="77777777" w:rsidR="00C7568E" w:rsidRDefault="00C7568E" w:rsidP="00C7568E">
      <w:pPr>
        <w:keepNext/>
        <w:tabs>
          <w:tab w:val="left" w:pos="270"/>
        </w:tabs>
        <w:jc w:val="left"/>
      </w:pPr>
      <w:r>
        <w:rPr>
          <w:noProof/>
          <w:lang w:val="en-US" w:eastAsia="en-US"/>
        </w:rPr>
        <w:lastRenderedPageBreak/>
        <w:drawing>
          <wp:inline distT="0" distB="0" distL="0" distR="0" wp14:anchorId="5918AE76" wp14:editId="3F3874D6">
            <wp:extent cx="2400635" cy="3077004"/>
            <wp:effectExtent l="0" t="0" r="0" b="0"/>
            <wp:docPr id="32" name="Picture 3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rada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400635" cy="3077004"/>
                    </a:xfrm>
                    <a:prstGeom prst="rect">
                      <a:avLst/>
                    </a:prstGeom>
                  </pic:spPr>
                </pic:pic>
              </a:graphicData>
            </a:graphic>
          </wp:inline>
        </w:drawing>
      </w:r>
    </w:p>
    <w:p w14:paraId="699698F1" w14:textId="7F4E8A87" w:rsidR="00C7568E" w:rsidRDefault="00C7568E" w:rsidP="00C7568E">
      <w:pPr>
        <w:pStyle w:val="Caption"/>
        <w:spacing w:after="360"/>
      </w:pPr>
      <w:bookmarkStart w:id="54" w:name="_Toc58808860"/>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4</w:t>
      </w:r>
      <w:r w:rsidR="00124690">
        <w:fldChar w:fldCharType="end"/>
      </w:r>
      <w:r>
        <w:t xml:space="preserve"> Joint Point Detection-1</w:t>
      </w:r>
      <w:bookmarkEnd w:id="54"/>
    </w:p>
    <w:p w14:paraId="670018B0" w14:textId="77777777" w:rsidR="00C7568E" w:rsidRDefault="00C7568E" w:rsidP="00C7568E">
      <w:pPr>
        <w:keepNext/>
      </w:pPr>
      <w:r>
        <w:rPr>
          <w:noProof/>
          <w:lang w:val="en-US" w:eastAsia="en-US"/>
        </w:rPr>
        <w:drawing>
          <wp:inline distT="0" distB="0" distL="0" distR="0" wp14:anchorId="0AFF9CFF" wp14:editId="73E70F94">
            <wp:extent cx="5220393" cy="391529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220393" cy="3915295"/>
                    </a:xfrm>
                    <a:prstGeom prst="rect">
                      <a:avLst/>
                    </a:prstGeom>
                  </pic:spPr>
                </pic:pic>
              </a:graphicData>
            </a:graphic>
          </wp:inline>
        </w:drawing>
      </w:r>
    </w:p>
    <w:p w14:paraId="2E1FD2ED" w14:textId="5EB73F3E" w:rsidR="00C7568E" w:rsidRDefault="00C7568E" w:rsidP="00C7568E">
      <w:pPr>
        <w:pStyle w:val="Caption"/>
        <w:spacing w:after="640"/>
        <w:jc w:val="center"/>
      </w:pPr>
      <w:bookmarkStart w:id="55" w:name="_Toc58808861"/>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5</w:t>
      </w:r>
      <w:r w:rsidR="00124690">
        <w:fldChar w:fldCharType="end"/>
      </w:r>
      <w:r>
        <w:t xml:space="preserve"> </w:t>
      </w:r>
      <w:r w:rsidRPr="00073C8D">
        <w:t>Joint Point Detection-</w:t>
      </w:r>
      <w:r>
        <w:t>2</w:t>
      </w:r>
      <w:bookmarkEnd w:id="55"/>
    </w:p>
    <w:p w14:paraId="4CDCAE26" w14:textId="77777777" w:rsidR="00C7568E" w:rsidRDefault="00C7568E" w:rsidP="00C7568E">
      <w:pPr>
        <w:keepNext/>
      </w:pPr>
      <w:r>
        <w:rPr>
          <w:noProof/>
          <w:lang w:val="en-US" w:eastAsia="en-US"/>
        </w:rPr>
        <w:lastRenderedPageBreak/>
        <w:drawing>
          <wp:inline distT="0" distB="0" distL="0" distR="0" wp14:anchorId="5556AF6E" wp14:editId="024D98CE">
            <wp:extent cx="4887884" cy="3670069"/>
            <wp:effectExtent l="0" t="0" r="0" b="0"/>
            <wp:docPr id="34" name="Picture 34" descr="A picture containing floo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floor, gree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887884" cy="3670069"/>
                    </a:xfrm>
                    <a:prstGeom prst="rect">
                      <a:avLst/>
                    </a:prstGeom>
                  </pic:spPr>
                </pic:pic>
              </a:graphicData>
            </a:graphic>
          </wp:inline>
        </w:drawing>
      </w:r>
    </w:p>
    <w:p w14:paraId="31E19F8A" w14:textId="5E8067F0" w:rsidR="00C7568E" w:rsidRPr="00C7568E" w:rsidRDefault="00C7568E" w:rsidP="00C7568E">
      <w:pPr>
        <w:pStyle w:val="Caption"/>
        <w:spacing w:after="640"/>
        <w:jc w:val="center"/>
      </w:pPr>
      <w:bookmarkStart w:id="56" w:name="_Toc58808862"/>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6</w:t>
      </w:r>
      <w:r w:rsidR="00124690">
        <w:fldChar w:fldCharType="end"/>
      </w:r>
      <w:r>
        <w:t xml:space="preserve"> </w:t>
      </w:r>
      <w:r w:rsidRPr="00233A4B">
        <w:t>Joint Point Detection-</w:t>
      </w:r>
      <w:r>
        <w:t>3</w:t>
      </w:r>
      <w:bookmarkEnd w:id="56"/>
    </w:p>
    <w:p w14:paraId="00863203" w14:textId="77777777" w:rsidR="00C7568E" w:rsidRDefault="00C7568E" w:rsidP="00C7568E">
      <w:pPr>
        <w:keepNext/>
      </w:pPr>
      <w:r>
        <w:rPr>
          <w:noProof/>
          <w:lang w:val="en-US" w:eastAsia="en-US"/>
        </w:rPr>
        <w:drawing>
          <wp:inline distT="0" distB="0" distL="0" distR="0" wp14:anchorId="2AA7BDE7" wp14:editId="75EBCA02">
            <wp:extent cx="4895849" cy="3209925"/>
            <wp:effectExtent l="0" t="0" r="0" b="0"/>
            <wp:docPr id="35" name="Picture 3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indoo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918140" cy="3224540"/>
                    </a:xfrm>
                    <a:prstGeom prst="rect">
                      <a:avLst/>
                    </a:prstGeom>
                  </pic:spPr>
                </pic:pic>
              </a:graphicData>
            </a:graphic>
          </wp:inline>
        </w:drawing>
      </w:r>
    </w:p>
    <w:p w14:paraId="3739440E" w14:textId="05850849" w:rsidR="00C7568E" w:rsidRDefault="00C7568E" w:rsidP="009E3F45">
      <w:pPr>
        <w:pStyle w:val="Caption"/>
        <w:spacing w:after="640"/>
        <w:jc w:val="center"/>
      </w:pPr>
      <w:bookmarkStart w:id="57" w:name="_Toc58808863"/>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7</w:t>
      </w:r>
      <w:r w:rsidR="00124690">
        <w:fldChar w:fldCharType="end"/>
      </w:r>
      <w:r>
        <w:t xml:space="preserve"> </w:t>
      </w:r>
      <w:r w:rsidRPr="0083173D">
        <w:t>Joint Point Detection-</w:t>
      </w:r>
      <w:r>
        <w:t>4</w:t>
      </w:r>
      <w:bookmarkEnd w:id="57"/>
    </w:p>
    <w:p w14:paraId="5A993A58" w14:textId="77777777" w:rsidR="009E3F45" w:rsidRDefault="009E3F45" w:rsidP="009E3F45">
      <w:pPr>
        <w:keepNext/>
      </w:pPr>
      <w:r>
        <w:rPr>
          <w:noProof/>
          <w:lang w:val="en-US" w:eastAsia="en-US"/>
        </w:rPr>
        <w:lastRenderedPageBreak/>
        <w:drawing>
          <wp:inline distT="0" distB="0" distL="0" distR="0" wp14:anchorId="4149993B" wp14:editId="71B1B140">
            <wp:extent cx="3886200" cy="423117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2">
                      <a:extLst>
                        <a:ext uri="{28A0092B-C50C-407E-A947-70E740481C1C}">
                          <a14:useLocalDpi xmlns:a14="http://schemas.microsoft.com/office/drawing/2010/main" val="0"/>
                        </a:ext>
                      </a:extLst>
                    </a:blip>
                    <a:stretch>
                      <a:fillRect/>
                    </a:stretch>
                  </pic:blipFill>
                  <pic:spPr>
                    <a:xfrm>
                      <a:off x="0" y="0"/>
                      <a:ext cx="3886200" cy="4231178"/>
                    </a:xfrm>
                    <a:prstGeom prst="rect">
                      <a:avLst/>
                    </a:prstGeom>
                  </pic:spPr>
                </pic:pic>
              </a:graphicData>
            </a:graphic>
          </wp:inline>
        </w:drawing>
      </w:r>
    </w:p>
    <w:p w14:paraId="7B7E0749" w14:textId="335D3004" w:rsidR="009E3F45" w:rsidRPr="009E3F45" w:rsidRDefault="009E3F45" w:rsidP="009E3F45">
      <w:pPr>
        <w:pStyle w:val="Caption"/>
        <w:spacing w:after="640"/>
        <w:ind w:left="720" w:firstLine="720"/>
      </w:pPr>
      <w:bookmarkStart w:id="58" w:name="_Toc58808864"/>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8</w:t>
      </w:r>
      <w:r w:rsidR="00124690">
        <w:fldChar w:fldCharType="end"/>
      </w:r>
      <w:r>
        <w:t xml:space="preserve"> </w:t>
      </w:r>
      <w:r w:rsidRPr="00E23F75">
        <w:t>Joint Point Detection-</w:t>
      </w:r>
      <w:r>
        <w:t>5</w:t>
      </w:r>
      <w:bookmarkEnd w:id="58"/>
    </w:p>
    <w:p w14:paraId="6B316D3C" w14:textId="77777777" w:rsidR="009E3F45" w:rsidRDefault="00C7568E" w:rsidP="009E3F45">
      <w:pPr>
        <w:keepNext/>
      </w:pPr>
      <w:r>
        <w:rPr>
          <w:noProof/>
          <w:lang w:val="en-US" w:eastAsia="en-US"/>
        </w:rPr>
        <w:lastRenderedPageBreak/>
        <w:drawing>
          <wp:inline distT="0" distB="0" distL="0" distR="0" wp14:anchorId="21EF31C7" wp14:editId="48E9E534">
            <wp:extent cx="5220429" cy="3905795"/>
            <wp:effectExtent l="0" t="0" r="0" b="0"/>
            <wp:docPr id="37" name="Picture 37"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gree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20429" cy="3905795"/>
                    </a:xfrm>
                    <a:prstGeom prst="rect">
                      <a:avLst/>
                    </a:prstGeom>
                  </pic:spPr>
                </pic:pic>
              </a:graphicData>
            </a:graphic>
          </wp:inline>
        </w:drawing>
      </w:r>
    </w:p>
    <w:p w14:paraId="02925CC5" w14:textId="33E29439" w:rsidR="00C7568E" w:rsidRPr="00C7568E" w:rsidRDefault="009E3F45" w:rsidP="009E3F45">
      <w:pPr>
        <w:pStyle w:val="Caption"/>
        <w:spacing w:after="1080"/>
        <w:jc w:val="center"/>
      </w:pPr>
      <w:bookmarkStart w:id="59" w:name="_Toc58808865"/>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9</w:t>
      </w:r>
      <w:r w:rsidR="00124690">
        <w:fldChar w:fldCharType="end"/>
      </w:r>
      <w:r>
        <w:t xml:space="preserve"> </w:t>
      </w:r>
      <w:r w:rsidRPr="00BF11A1">
        <w:t>Joint Point Detection-</w:t>
      </w:r>
      <w:r>
        <w:t>6</w:t>
      </w:r>
      <w:bookmarkEnd w:id="59"/>
    </w:p>
    <w:p w14:paraId="5C4918BE" w14:textId="40F2C230" w:rsidR="00956C6C" w:rsidRDefault="00956C6C" w:rsidP="00870BA7">
      <w:pPr>
        <w:pStyle w:val="Heading5"/>
      </w:pPr>
      <w:r w:rsidRPr="00956C6C">
        <w:t>Layers in Sequential Model</w:t>
      </w:r>
    </w:p>
    <w:p w14:paraId="33BEEB92" w14:textId="77777777" w:rsidR="003A102E" w:rsidRPr="00087DE9" w:rsidRDefault="003A102E" w:rsidP="00C7568E">
      <w:pPr>
        <w:spacing w:before="640"/>
      </w:pPr>
      <w:r w:rsidRPr="00087DE9">
        <w:t xml:space="preserve">Our system was built on libraries of </w:t>
      </w:r>
      <w:proofErr w:type="spellStart"/>
      <w:r w:rsidRPr="00087DE9">
        <w:t>tensorflow</w:t>
      </w:r>
      <w:proofErr w:type="spellEnd"/>
      <w:r w:rsidRPr="00087DE9">
        <w:t xml:space="preserve"> from </w:t>
      </w:r>
      <w:proofErr w:type="spellStart"/>
      <w:r w:rsidRPr="00087DE9">
        <w:t>Keras</w:t>
      </w:r>
      <w:proofErr w:type="spellEnd"/>
      <w:r w:rsidRPr="00087DE9">
        <w:t>.</w:t>
      </w:r>
      <w:r>
        <w:rPr>
          <w:sz w:val="28"/>
          <w:szCs w:val="28"/>
        </w:rPr>
        <w:t xml:space="preserve"> </w:t>
      </w:r>
      <w:r w:rsidRPr="00087DE9">
        <w:t>It is a stack of layers, each</w:t>
      </w:r>
      <w:r>
        <w:t xml:space="preserve"> </w:t>
      </w:r>
      <w:r w:rsidRPr="00087DE9">
        <w:t>layer has weights that correspond to the layer that follows it. It is called sequential as it has a single path for forward and back-propagation. There are different type to layers like Conv2d, MaxPooling2d, Dropout, Flatten, Dense, Activation etc</w:t>
      </w:r>
    </w:p>
    <w:p w14:paraId="3E600E31" w14:textId="77777777" w:rsidR="003A102E" w:rsidRPr="00087DE9" w:rsidRDefault="003A102E" w:rsidP="00596DAC">
      <w:pPr>
        <w:pStyle w:val="ListParagraph"/>
        <w:numPr>
          <w:ilvl w:val="0"/>
          <w:numId w:val="31"/>
        </w:numPr>
        <w:spacing w:line="360" w:lineRule="auto"/>
        <w:jc w:val="both"/>
      </w:pPr>
      <w:r w:rsidRPr="00087DE9">
        <w:rPr>
          <w:b/>
          <w:bCs/>
        </w:rPr>
        <w:t>Conv2d:</w:t>
      </w:r>
      <w:r w:rsidRPr="00087DE9">
        <w:t xml:space="preserve"> This layer is to convolve an convolution kernel on the input to</w:t>
      </w:r>
      <w:r>
        <w:t xml:space="preserve"> </w:t>
      </w:r>
      <w:r w:rsidRPr="00087DE9">
        <w:t xml:space="preserve">produce a tensor of outputs conv2d is for spatial data where as conv1d is for temporal data. There are many input parameters in this layer such as padding, kernel and if </w:t>
      </w:r>
      <w:proofErr w:type="spellStart"/>
      <w:r w:rsidRPr="00087DE9">
        <w:t>its</w:t>
      </w:r>
      <w:proofErr w:type="spellEnd"/>
      <w:r w:rsidRPr="00087DE9">
        <w:t xml:space="preserve"> the first layer then we have to define the input size of the data set.</w:t>
      </w:r>
    </w:p>
    <w:p w14:paraId="060D3297" w14:textId="77777777" w:rsidR="003A102E" w:rsidRPr="00F31EDE" w:rsidRDefault="003A102E" w:rsidP="00596DAC">
      <w:pPr>
        <w:pStyle w:val="ListParagraph"/>
        <w:numPr>
          <w:ilvl w:val="0"/>
          <w:numId w:val="31"/>
        </w:numPr>
        <w:spacing w:line="360" w:lineRule="auto"/>
        <w:jc w:val="both"/>
      </w:pPr>
      <w:r w:rsidRPr="00F31EDE">
        <w:rPr>
          <w:b/>
          <w:bCs/>
        </w:rPr>
        <w:t>Activation Function:</w:t>
      </w:r>
      <w:r w:rsidRPr="00F31EDE">
        <w:t xml:space="preserve"> the activation function is used to give non linearity in the model we here use </w:t>
      </w:r>
      <w:proofErr w:type="spellStart"/>
      <w:r w:rsidRPr="00F31EDE">
        <w:t>ReLU</w:t>
      </w:r>
      <w:proofErr w:type="spellEnd"/>
      <w:r w:rsidRPr="00F31EDE">
        <w:t xml:space="preserve"> (Rectified Linear Unit) function. It’s cheap to compute as there is no complicated math. The model can therefore take less time to train or run. Mathematically, it is defined as y = max(0, x).</w:t>
      </w:r>
    </w:p>
    <w:p w14:paraId="435A7497" w14:textId="17A87069" w:rsidR="003A102E" w:rsidRPr="00F31EDE" w:rsidRDefault="003A102E" w:rsidP="00596DAC">
      <w:pPr>
        <w:pStyle w:val="ListParagraph"/>
        <w:numPr>
          <w:ilvl w:val="0"/>
          <w:numId w:val="31"/>
        </w:numPr>
        <w:spacing w:line="360" w:lineRule="auto"/>
        <w:jc w:val="both"/>
      </w:pPr>
      <w:r w:rsidRPr="00F31EDE">
        <w:rPr>
          <w:b/>
          <w:bCs/>
        </w:rPr>
        <w:lastRenderedPageBreak/>
        <w:t>MaxPooling2d:</w:t>
      </w:r>
      <w:r w:rsidRPr="00F31EDE">
        <w:t xml:space="preserve"> This layer is used reducing its dimensionality and enhance the features contained in the sub-regions binned. The parameters are subregions matrix size.</w:t>
      </w:r>
    </w:p>
    <w:p w14:paraId="0037A55E" w14:textId="77777777" w:rsidR="003A102E" w:rsidRPr="00F31EDE" w:rsidRDefault="003A102E" w:rsidP="00596DAC">
      <w:pPr>
        <w:pStyle w:val="ListParagraph"/>
        <w:numPr>
          <w:ilvl w:val="0"/>
          <w:numId w:val="31"/>
        </w:numPr>
        <w:spacing w:line="360" w:lineRule="auto"/>
        <w:jc w:val="both"/>
      </w:pPr>
      <w:r w:rsidRPr="00F31EDE">
        <w:rPr>
          <w:b/>
          <w:bCs/>
        </w:rPr>
        <w:t>Dropout:</w:t>
      </w:r>
      <w:r w:rsidRPr="00F31EDE">
        <w:t xml:space="preserve"> This layer used for preventing over fitting and regularization of data. With the addition of this layer randomly selected neurons are ignored during training and so do not update the weights during back propagation.</w:t>
      </w:r>
    </w:p>
    <w:p w14:paraId="71CFB8D3" w14:textId="77777777" w:rsidR="003A102E" w:rsidRPr="00F31EDE" w:rsidRDefault="003A102E" w:rsidP="00596DAC">
      <w:pPr>
        <w:pStyle w:val="ListParagraph"/>
        <w:numPr>
          <w:ilvl w:val="0"/>
          <w:numId w:val="31"/>
        </w:numPr>
        <w:spacing w:line="360" w:lineRule="auto"/>
        <w:jc w:val="both"/>
      </w:pPr>
      <w:r w:rsidRPr="00F31EDE">
        <w:rPr>
          <w:b/>
          <w:bCs/>
        </w:rPr>
        <w:t>Flatten:</w:t>
      </w:r>
      <w:r w:rsidRPr="00F31EDE">
        <w:t xml:space="preserve"> This layer plays a simple role just reshape the input to single row of equal number of elements in the input matrix.</w:t>
      </w:r>
    </w:p>
    <w:p w14:paraId="3C1088B9" w14:textId="215692F7" w:rsidR="00956C6C" w:rsidRPr="00956C6C" w:rsidRDefault="003A102E" w:rsidP="00956C6C">
      <w:pPr>
        <w:pStyle w:val="ListParagraph"/>
        <w:numPr>
          <w:ilvl w:val="0"/>
          <w:numId w:val="31"/>
        </w:numPr>
        <w:spacing w:after="1080" w:line="360" w:lineRule="auto"/>
        <w:ind w:left="504"/>
        <w:jc w:val="both"/>
      </w:pPr>
      <w:r w:rsidRPr="00F31EDE">
        <w:rPr>
          <w:b/>
          <w:bCs/>
        </w:rPr>
        <w:t>Dense:</w:t>
      </w:r>
      <w:r w:rsidRPr="00F31EDE">
        <w:t xml:space="preserve"> A simple name of this layer is fully connected layer all the output of previous layers are connected to the input of all the neurons in the dense layer specially use in the ending of the model to converge the solution.</w:t>
      </w:r>
    </w:p>
    <w:p w14:paraId="05720C4E" w14:textId="1A694302" w:rsidR="000809BD" w:rsidRDefault="00870BA7" w:rsidP="00870BA7">
      <w:pPr>
        <w:pStyle w:val="Heading6"/>
        <w:spacing w:before="0" w:after="360"/>
        <w:ind w:left="850" w:hanging="850"/>
      </w:pPr>
      <w:r>
        <w:t xml:space="preserve"> </w:t>
      </w:r>
      <w:r w:rsidR="000809BD" w:rsidRPr="00870BA7">
        <w:rPr>
          <w:sz w:val="24"/>
          <w:szCs w:val="24"/>
        </w:rPr>
        <w:t>Architecture of Sequential Model</w:t>
      </w:r>
    </w:p>
    <w:p w14:paraId="16A2BD17" w14:textId="77777777" w:rsidR="009E3F45" w:rsidRDefault="009E3F45" w:rsidP="009E3F45">
      <w:pPr>
        <w:keepNext/>
      </w:pPr>
      <w:r>
        <w:rPr>
          <w:noProof/>
          <w:lang w:val="en-US" w:eastAsia="en-US"/>
        </w:rPr>
        <w:drawing>
          <wp:inline distT="0" distB="0" distL="0" distR="0" wp14:anchorId="27FF45C3" wp14:editId="500AC698">
            <wp:extent cx="5221605" cy="3071495"/>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21605" cy="3071495"/>
                    </a:xfrm>
                    <a:prstGeom prst="rect">
                      <a:avLst/>
                    </a:prstGeom>
                  </pic:spPr>
                </pic:pic>
              </a:graphicData>
            </a:graphic>
          </wp:inline>
        </w:drawing>
      </w:r>
    </w:p>
    <w:p w14:paraId="504378A9" w14:textId="539051A0" w:rsidR="009E3F45" w:rsidRDefault="009E3F45" w:rsidP="009E3F45">
      <w:pPr>
        <w:pStyle w:val="Caption"/>
        <w:jc w:val="center"/>
      </w:pPr>
      <w:bookmarkStart w:id="60" w:name="_Toc58808866"/>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0</w:t>
      </w:r>
      <w:r w:rsidR="00124690">
        <w:fldChar w:fldCharType="end"/>
      </w:r>
      <w:r>
        <w:t xml:space="preserve"> Architecture of Sequential Model</w:t>
      </w:r>
      <w:bookmarkEnd w:id="60"/>
    </w:p>
    <w:p w14:paraId="3F25BBC2" w14:textId="25A0CE21" w:rsidR="00870BA7" w:rsidRDefault="00870BA7" w:rsidP="00870BA7"/>
    <w:p w14:paraId="25109ADC" w14:textId="77777777" w:rsidR="00870BA7" w:rsidRPr="00870BA7" w:rsidRDefault="00870BA7" w:rsidP="00870BA7"/>
    <w:p w14:paraId="7ED8CF2A" w14:textId="77777777" w:rsidR="00C7568E" w:rsidRPr="00C7568E" w:rsidRDefault="00C7568E" w:rsidP="00C7568E"/>
    <w:p w14:paraId="1D8BBB6F" w14:textId="0E59CAF6" w:rsidR="000B336C" w:rsidRDefault="00870BA7" w:rsidP="00870BA7">
      <w:pPr>
        <w:pStyle w:val="Heading6"/>
      </w:pPr>
      <w:r>
        <w:t xml:space="preserve">  </w:t>
      </w:r>
      <w:r w:rsidR="000809BD">
        <w:t>Hyper parameters</w:t>
      </w:r>
    </w:p>
    <w:p w14:paraId="50301F98" w14:textId="77777777" w:rsidR="00596DAC" w:rsidRDefault="000809BD" w:rsidP="00596DAC">
      <w:pPr>
        <w:pStyle w:val="ListParagraph"/>
        <w:numPr>
          <w:ilvl w:val="0"/>
          <w:numId w:val="32"/>
        </w:numPr>
        <w:spacing w:line="360" w:lineRule="auto"/>
        <w:jc w:val="both"/>
      </w:pPr>
      <w:r w:rsidRPr="004D1766">
        <w:rPr>
          <w:b/>
          <w:bCs/>
        </w:rPr>
        <w:lastRenderedPageBreak/>
        <w:t>Learning rate:</w:t>
      </w:r>
      <w:r>
        <w:t xml:space="preserve"> The learning rate of the model is set to 0.001 by default.</w:t>
      </w:r>
    </w:p>
    <w:p w14:paraId="46CC8C07" w14:textId="77777777" w:rsidR="00596DAC" w:rsidRDefault="000809BD" w:rsidP="00596DAC">
      <w:pPr>
        <w:pStyle w:val="ListParagraph"/>
        <w:numPr>
          <w:ilvl w:val="0"/>
          <w:numId w:val="32"/>
        </w:numPr>
        <w:spacing w:line="360" w:lineRule="auto"/>
        <w:jc w:val="both"/>
      </w:pPr>
      <w:r w:rsidRPr="00596DAC">
        <w:rPr>
          <w:b/>
          <w:bCs/>
        </w:rPr>
        <w:t xml:space="preserve">Epochs: </w:t>
      </w:r>
      <w:r>
        <w:t>The model was run on 25 and 50 epochs for proper training, testing and validation.</w:t>
      </w:r>
    </w:p>
    <w:p w14:paraId="61E1C353" w14:textId="77777777" w:rsidR="00596DAC" w:rsidRDefault="000809BD" w:rsidP="00596DAC">
      <w:pPr>
        <w:pStyle w:val="ListParagraph"/>
        <w:numPr>
          <w:ilvl w:val="0"/>
          <w:numId w:val="32"/>
        </w:numPr>
        <w:spacing w:line="360" w:lineRule="auto"/>
        <w:jc w:val="both"/>
      </w:pPr>
      <w:r w:rsidRPr="00596DAC">
        <w:rPr>
          <w:b/>
          <w:bCs/>
        </w:rPr>
        <w:t xml:space="preserve">Batch size: </w:t>
      </w:r>
      <w:r>
        <w:t>The batch size for the weight update is set to 32.</w:t>
      </w:r>
    </w:p>
    <w:p w14:paraId="5359AD49" w14:textId="29DAAA93" w:rsidR="00596DAC" w:rsidRDefault="000809BD" w:rsidP="00596DAC">
      <w:pPr>
        <w:pStyle w:val="ListParagraph"/>
        <w:numPr>
          <w:ilvl w:val="0"/>
          <w:numId w:val="32"/>
        </w:numPr>
        <w:spacing w:line="360" w:lineRule="auto"/>
        <w:jc w:val="both"/>
      </w:pPr>
      <w:r w:rsidRPr="00596DAC">
        <w:rPr>
          <w:b/>
          <w:bCs/>
        </w:rPr>
        <w:t xml:space="preserve">Loss Function: </w:t>
      </w:r>
      <w:r>
        <w:t xml:space="preserve">Categorical cross-entropy is used to calculate the average difference between the predicted and actual probability distributions for all problem classes. It is </w:t>
      </w:r>
      <w:r w:rsidR="00596DAC">
        <w:t>minimized</w:t>
      </w:r>
      <w:r>
        <w:t xml:space="preserve"> on the completion of each batch and the best score is 0.</w:t>
      </w:r>
    </w:p>
    <w:p w14:paraId="44CE8A71" w14:textId="77777777" w:rsidR="00124690" w:rsidRDefault="00124690" w:rsidP="00124690">
      <w:pPr>
        <w:pStyle w:val="ListParagraph"/>
        <w:spacing w:line="360" w:lineRule="auto"/>
        <w:jc w:val="both"/>
      </w:pPr>
    </w:p>
    <w:p w14:paraId="7DE2B391" w14:textId="77777777" w:rsidR="00124690" w:rsidRDefault="00596DAC" w:rsidP="00124690">
      <w:pPr>
        <w:pStyle w:val="ListParagraph"/>
        <w:keepNext/>
        <w:spacing w:before="360" w:after="360" w:line="360" w:lineRule="auto"/>
        <w:jc w:val="both"/>
      </w:pPr>
      <w:r>
        <w:rPr>
          <w:noProof/>
        </w:rPr>
        <w:drawing>
          <wp:inline distT="0" distB="0" distL="0" distR="0" wp14:anchorId="79668243" wp14:editId="487192BB">
            <wp:extent cx="4505325" cy="8477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35">
                      <a:extLst>
                        <a:ext uri="{28A0092B-C50C-407E-A947-70E740481C1C}">
                          <a14:useLocalDpi xmlns:a14="http://schemas.microsoft.com/office/drawing/2010/main" val="0"/>
                        </a:ext>
                      </a:extLst>
                    </a:blip>
                    <a:srcRect b="27642"/>
                    <a:stretch/>
                  </pic:blipFill>
                  <pic:spPr bwMode="auto">
                    <a:xfrm>
                      <a:off x="0" y="0"/>
                      <a:ext cx="4505958" cy="847844"/>
                    </a:xfrm>
                    <a:prstGeom prst="rect">
                      <a:avLst/>
                    </a:prstGeom>
                    <a:ln>
                      <a:noFill/>
                    </a:ln>
                    <a:extLst>
                      <a:ext uri="{53640926-AAD7-44D8-BBD7-CCE9431645EC}">
                        <a14:shadowObscured xmlns:a14="http://schemas.microsoft.com/office/drawing/2010/main"/>
                      </a:ext>
                    </a:extLst>
                  </pic:spPr>
                </pic:pic>
              </a:graphicData>
            </a:graphic>
          </wp:inline>
        </w:drawing>
      </w:r>
    </w:p>
    <w:p w14:paraId="5CC38A1D" w14:textId="0BD4A3B1" w:rsidR="00596DAC" w:rsidRDefault="00124690" w:rsidP="00124690">
      <w:pPr>
        <w:pStyle w:val="Caption"/>
        <w:spacing w:after="640"/>
        <w:jc w:val="center"/>
      </w:pPr>
      <w:bookmarkStart w:id="61" w:name="_Toc5880886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r>
        <w:t xml:space="preserve"> </w:t>
      </w:r>
      <w:r w:rsidRPr="0022650F">
        <w:t>Categorical Cross-Entropy Loss Function</w:t>
      </w:r>
      <w:bookmarkEnd w:id="61"/>
    </w:p>
    <w:p w14:paraId="61D2126A" w14:textId="77777777" w:rsidR="00596DAC" w:rsidRDefault="00596DAC" w:rsidP="00596DAC">
      <w:pPr>
        <w:pStyle w:val="ListParagraph"/>
        <w:spacing w:after="640" w:line="360" w:lineRule="auto"/>
        <w:jc w:val="both"/>
      </w:pPr>
    </w:p>
    <w:p w14:paraId="753B7521" w14:textId="3322635F" w:rsidR="00987210" w:rsidRPr="00596DAC" w:rsidRDefault="00987210" w:rsidP="00596DAC">
      <w:pPr>
        <w:pStyle w:val="ListParagraph"/>
        <w:numPr>
          <w:ilvl w:val="0"/>
          <w:numId w:val="32"/>
        </w:numPr>
        <w:spacing w:line="360" w:lineRule="auto"/>
        <w:jc w:val="both"/>
      </w:pPr>
      <w:r w:rsidRPr="00596DAC">
        <w:rPr>
          <w:b/>
          <w:bCs/>
        </w:rPr>
        <w:t xml:space="preserve">Adam Optimizer: </w:t>
      </w:r>
      <w:r>
        <w:t xml:space="preserve">It’s a back-propagation algorithm in which learning rate is maintained for each network weight (parameter) and separately adapted as Fig 12: Architecture Model of First solution Fig 13: Categorical cross-entropy loss function learning unfolds. </w:t>
      </w:r>
      <w:r w:rsidR="00596DAC">
        <w:t>Whereas</w:t>
      </w:r>
      <w:r>
        <w:t xml:space="preserve"> in Stochastic gradient descent learning rate is maintained for weight updates throughout the training.</w:t>
      </w:r>
    </w:p>
    <w:p w14:paraId="53D6E090" w14:textId="1FD1ED4D" w:rsidR="00A75C59" w:rsidRDefault="00A75C59" w:rsidP="00A75C59">
      <w:pPr>
        <w:rPr>
          <w:b/>
          <w:bCs/>
        </w:rPr>
      </w:pPr>
    </w:p>
    <w:p w14:paraId="538959BF" w14:textId="5744C5C2" w:rsidR="00A75C59" w:rsidRDefault="00A75C59" w:rsidP="00A75C59">
      <w:pPr>
        <w:rPr>
          <w:b/>
          <w:bCs/>
        </w:rPr>
      </w:pPr>
    </w:p>
    <w:p w14:paraId="0463875C" w14:textId="77777777" w:rsidR="00A75C59" w:rsidRPr="00A75C59" w:rsidRDefault="00A75C59" w:rsidP="00A75C59">
      <w:pPr>
        <w:rPr>
          <w:b/>
          <w:bCs/>
        </w:rPr>
      </w:pPr>
    </w:p>
    <w:p w14:paraId="31E9F9DE" w14:textId="259BEA16" w:rsidR="000809BD" w:rsidRDefault="000809BD" w:rsidP="000809BD"/>
    <w:p w14:paraId="4D563138" w14:textId="6A1B6457" w:rsidR="00987210" w:rsidRDefault="00987210" w:rsidP="008C2F15">
      <w:pPr>
        <w:pStyle w:val="Heading5"/>
      </w:pPr>
      <w:r w:rsidRPr="00864C65">
        <w:t>Evaluate Model/Model Fit</w:t>
      </w:r>
    </w:p>
    <w:p w14:paraId="37E5483B" w14:textId="39F0852E" w:rsidR="00987210" w:rsidRDefault="00987210" w:rsidP="00987210">
      <w:pPr>
        <w:rPr>
          <w:b/>
          <w:bCs/>
        </w:rPr>
      </w:pPr>
    </w:p>
    <w:p w14:paraId="2A4C28BE" w14:textId="77777777" w:rsidR="00987210" w:rsidRDefault="00987210" w:rsidP="00596DAC">
      <w:pPr>
        <w:spacing w:before="360" w:after="1080"/>
      </w:pPr>
      <w:r>
        <w:t xml:space="preserve">After fitting the model and gaining training, testing, validation accuracy we display out output on a graph where x-axis is “no. of Epochs” and y-axis is the “Accuracy value %” or “Loss value %”. </w:t>
      </w:r>
    </w:p>
    <w:p w14:paraId="6AE3FBDE" w14:textId="0CC95AAA" w:rsidR="0039483B" w:rsidRPr="004B108A" w:rsidRDefault="00AA0831" w:rsidP="002859AD">
      <w:pPr>
        <w:pStyle w:val="Heading6"/>
        <w:spacing w:after="360"/>
        <w:ind w:left="850" w:hanging="850"/>
        <w:rPr>
          <w:sz w:val="24"/>
          <w:szCs w:val="24"/>
        </w:rPr>
      </w:pPr>
      <w:r w:rsidRPr="004B108A">
        <w:rPr>
          <w:sz w:val="24"/>
          <w:szCs w:val="24"/>
        </w:rPr>
        <w:lastRenderedPageBreak/>
        <w:t xml:space="preserve">  </w:t>
      </w:r>
      <w:r w:rsidR="00A75C59" w:rsidRPr="004B108A">
        <w:rPr>
          <w:sz w:val="24"/>
          <w:szCs w:val="24"/>
        </w:rPr>
        <w:t>Accuracy, Loss on 25 Epochs</w:t>
      </w:r>
    </w:p>
    <w:p w14:paraId="760B43CB" w14:textId="77777777" w:rsidR="001C4E0C" w:rsidRDefault="001C4E0C" w:rsidP="001C4E0C">
      <w:pPr>
        <w:keepNext/>
      </w:pPr>
      <w:r>
        <w:rPr>
          <w:noProof/>
          <w:lang w:val="en-US" w:eastAsia="en-US"/>
        </w:rPr>
        <w:drawing>
          <wp:inline distT="0" distB="0" distL="0" distR="0" wp14:anchorId="17B1BCC6" wp14:editId="4816DDC9">
            <wp:extent cx="5229225" cy="2743200"/>
            <wp:effectExtent l="0" t="0" r="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29955" cy="2743583"/>
                    </a:xfrm>
                    <a:prstGeom prst="rect">
                      <a:avLst/>
                    </a:prstGeom>
                  </pic:spPr>
                </pic:pic>
              </a:graphicData>
            </a:graphic>
          </wp:inline>
        </w:drawing>
      </w:r>
    </w:p>
    <w:p w14:paraId="378601D7" w14:textId="34778EE6" w:rsidR="001C4E0C" w:rsidRDefault="001C4E0C" w:rsidP="0040182F">
      <w:pPr>
        <w:pStyle w:val="Caption"/>
        <w:spacing w:after="640"/>
        <w:jc w:val="center"/>
      </w:pPr>
      <w:bookmarkStart w:id="62" w:name="_Toc58808868"/>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2</w:t>
      </w:r>
      <w:r w:rsidR="00124690">
        <w:fldChar w:fldCharType="end"/>
      </w:r>
      <w:r>
        <w:t xml:space="preserve"> 25 Epochs Model Accuracy</w:t>
      </w:r>
      <w:bookmarkEnd w:id="62"/>
    </w:p>
    <w:p w14:paraId="162C944C" w14:textId="77777777" w:rsidR="0040182F" w:rsidRDefault="0040182F" w:rsidP="0040182F">
      <w:pPr>
        <w:keepNext/>
      </w:pPr>
      <w:r>
        <w:rPr>
          <w:noProof/>
          <w:lang w:val="en-US" w:eastAsia="en-US"/>
        </w:rPr>
        <w:drawing>
          <wp:inline distT="0" distB="0" distL="0" distR="0" wp14:anchorId="665B83DF" wp14:editId="3047374C">
            <wp:extent cx="5210175" cy="2676525"/>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10905" cy="2676900"/>
                    </a:xfrm>
                    <a:prstGeom prst="rect">
                      <a:avLst/>
                    </a:prstGeom>
                  </pic:spPr>
                </pic:pic>
              </a:graphicData>
            </a:graphic>
          </wp:inline>
        </w:drawing>
      </w:r>
    </w:p>
    <w:p w14:paraId="0BD44567" w14:textId="157E9DB9" w:rsidR="0040182F" w:rsidRDefault="0040182F" w:rsidP="0040182F">
      <w:pPr>
        <w:pStyle w:val="Caption"/>
        <w:spacing w:after="1080"/>
        <w:jc w:val="center"/>
      </w:pPr>
      <w:bookmarkStart w:id="63" w:name="_Toc58808869"/>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3</w:t>
      </w:r>
      <w:r w:rsidR="00124690">
        <w:fldChar w:fldCharType="end"/>
      </w:r>
      <w:r>
        <w:t xml:space="preserve"> 25 Epochs Model Loss</w:t>
      </w:r>
      <w:bookmarkEnd w:id="63"/>
    </w:p>
    <w:p w14:paraId="317C7250" w14:textId="0E3A3FDB" w:rsidR="001267AC" w:rsidRDefault="001267AC" w:rsidP="001267AC"/>
    <w:p w14:paraId="6BB07166" w14:textId="6AFB42C6" w:rsidR="001267AC" w:rsidRDefault="001267AC" w:rsidP="001267AC"/>
    <w:p w14:paraId="443D9559" w14:textId="09975512" w:rsidR="001267AC" w:rsidRDefault="001267AC" w:rsidP="001267AC"/>
    <w:p w14:paraId="0DA74FEF" w14:textId="77777777" w:rsidR="001267AC" w:rsidRPr="001267AC" w:rsidRDefault="001267AC" w:rsidP="001267AC"/>
    <w:p w14:paraId="2A6DEE4E" w14:textId="68F6D9B2" w:rsidR="00A75C59" w:rsidRDefault="00583C5E" w:rsidP="00FC70BA">
      <w:pPr>
        <w:pStyle w:val="Heading6"/>
        <w:spacing w:after="360"/>
        <w:ind w:left="850" w:hanging="850"/>
      </w:pPr>
      <w:r>
        <w:lastRenderedPageBreak/>
        <w:t xml:space="preserve">  </w:t>
      </w:r>
      <w:r w:rsidRPr="00583C5E">
        <w:rPr>
          <w:sz w:val="24"/>
          <w:szCs w:val="24"/>
        </w:rPr>
        <w:t>Accuracy, Loss on 50 Epochs</w:t>
      </w:r>
    </w:p>
    <w:p w14:paraId="4B17C906" w14:textId="77777777" w:rsidR="00A27751" w:rsidRDefault="00A27751" w:rsidP="00A27751">
      <w:pPr>
        <w:keepNext/>
      </w:pPr>
      <w:r>
        <w:rPr>
          <w:noProof/>
          <w:lang w:val="en-US" w:eastAsia="en-US"/>
        </w:rPr>
        <w:drawing>
          <wp:inline distT="0" distB="0" distL="0" distR="0" wp14:anchorId="421C2E68" wp14:editId="372118D4">
            <wp:extent cx="5153025" cy="2657475"/>
            <wp:effectExtent l="0" t="0" r="0"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153747" cy="2657847"/>
                    </a:xfrm>
                    <a:prstGeom prst="rect">
                      <a:avLst/>
                    </a:prstGeom>
                  </pic:spPr>
                </pic:pic>
              </a:graphicData>
            </a:graphic>
          </wp:inline>
        </w:drawing>
      </w:r>
    </w:p>
    <w:p w14:paraId="5D5EA431" w14:textId="0CDDAAD6" w:rsidR="00A27751" w:rsidRDefault="00A27751" w:rsidP="00A27751">
      <w:pPr>
        <w:pStyle w:val="Caption"/>
        <w:spacing w:after="640"/>
        <w:jc w:val="center"/>
      </w:pPr>
      <w:bookmarkStart w:id="64" w:name="_Toc58808870"/>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4</w:t>
      </w:r>
      <w:r w:rsidR="00124690">
        <w:fldChar w:fldCharType="end"/>
      </w:r>
      <w:r>
        <w:t xml:space="preserve"> 50 Epochs Model Accuracy</w:t>
      </w:r>
      <w:bookmarkEnd w:id="64"/>
    </w:p>
    <w:p w14:paraId="23D40C0F" w14:textId="77777777" w:rsidR="00A27751" w:rsidRDefault="00A27751" w:rsidP="00A27751">
      <w:pPr>
        <w:keepNext/>
      </w:pPr>
      <w:r>
        <w:rPr>
          <w:noProof/>
          <w:lang w:val="en-US" w:eastAsia="en-US"/>
        </w:rPr>
        <w:drawing>
          <wp:inline distT="0" distB="0" distL="0" distR="0" wp14:anchorId="2355DF5A" wp14:editId="0BC25C07">
            <wp:extent cx="5238750" cy="2667000"/>
            <wp:effectExtent l="0" t="0" r="0" b="0"/>
            <wp:docPr id="43" name="Picture 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239487" cy="2667375"/>
                    </a:xfrm>
                    <a:prstGeom prst="rect">
                      <a:avLst/>
                    </a:prstGeom>
                  </pic:spPr>
                </pic:pic>
              </a:graphicData>
            </a:graphic>
          </wp:inline>
        </w:drawing>
      </w:r>
    </w:p>
    <w:p w14:paraId="4C5F39C4" w14:textId="783AC591" w:rsidR="00A27751" w:rsidRDefault="00A27751" w:rsidP="000F7122">
      <w:pPr>
        <w:pStyle w:val="Caption"/>
        <w:spacing w:after="1080"/>
        <w:jc w:val="center"/>
      </w:pPr>
      <w:bookmarkStart w:id="65" w:name="_Toc58808871"/>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5</w:t>
      </w:r>
      <w:r w:rsidR="00124690">
        <w:fldChar w:fldCharType="end"/>
      </w:r>
      <w:r>
        <w:t xml:space="preserve"> 50 Epochs Model Loss</w:t>
      </w:r>
      <w:bookmarkEnd w:id="65"/>
    </w:p>
    <w:p w14:paraId="67B641BA" w14:textId="56046BEA" w:rsidR="00FC70BA" w:rsidRDefault="00FC70BA" w:rsidP="00FC70BA"/>
    <w:p w14:paraId="02ACC6B4" w14:textId="394FA0F0" w:rsidR="00FC70BA" w:rsidRDefault="00FC70BA" w:rsidP="00FC70BA"/>
    <w:p w14:paraId="3EDDDDD9" w14:textId="6094A353" w:rsidR="00FC70BA" w:rsidRDefault="00FC70BA" w:rsidP="00FC70BA"/>
    <w:p w14:paraId="414A8AA8" w14:textId="63B63143" w:rsidR="00FC70BA" w:rsidRDefault="00FC70BA" w:rsidP="00FC70BA"/>
    <w:p w14:paraId="5F8CB633" w14:textId="34369AB8" w:rsidR="00FC70BA" w:rsidRDefault="00FC70BA" w:rsidP="00FC70BA"/>
    <w:p w14:paraId="2DDA56AB" w14:textId="77777777" w:rsidR="00FC70BA" w:rsidRPr="00FC70BA" w:rsidRDefault="00FC70BA" w:rsidP="00FC70BA"/>
    <w:p w14:paraId="7A15122D" w14:textId="702E6F67" w:rsidR="00A75C59" w:rsidRDefault="00A75C59" w:rsidP="00FC70BA">
      <w:pPr>
        <w:pStyle w:val="Heading5"/>
      </w:pPr>
      <w:r>
        <w:t>Video Testing</w:t>
      </w:r>
    </w:p>
    <w:p w14:paraId="5765A3FC" w14:textId="77777777" w:rsidR="00E74C93" w:rsidRDefault="00E74C93" w:rsidP="00E74C93">
      <w:pPr>
        <w:keepNext/>
      </w:pPr>
      <w:r>
        <w:rPr>
          <w:noProof/>
          <w:lang w:val="en-US" w:eastAsia="en-US"/>
        </w:rPr>
        <w:drawing>
          <wp:inline distT="0" distB="0" distL="0" distR="0" wp14:anchorId="1BB05213" wp14:editId="3A51384F">
            <wp:extent cx="5221605" cy="5221605"/>
            <wp:effectExtent l="0" t="0" r="0" b="0"/>
            <wp:docPr id="44" name="Picture 4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websit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1605" cy="5221605"/>
                    </a:xfrm>
                    <a:prstGeom prst="rect">
                      <a:avLst/>
                    </a:prstGeom>
                  </pic:spPr>
                </pic:pic>
              </a:graphicData>
            </a:graphic>
          </wp:inline>
        </w:drawing>
      </w:r>
    </w:p>
    <w:p w14:paraId="4074C0E6" w14:textId="0ABEB2B4" w:rsidR="000F7122" w:rsidRDefault="00E74C93" w:rsidP="00AA6E1A">
      <w:pPr>
        <w:pStyle w:val="Caption"/>
        <w:jc w:val="center"/>
      </w:pPr>
      <w:bookmarkStart w:id="66" w:name="_Toc58808872"/>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6</w:t>
      </w:r>
      <w:r w:rsidR="00124690">
        <w:fldChar w:fldCharType="end"/>
      </w:r>
      <w:r>
        <w:t xml:space="preserve"> Video Testing Results</w:t>
      </w:r>
      <w:bookmarkEnd w:id="66"/>
    </w:p>
    <w:p w14:paraId="22C2E582" w14:textId="77777777" w:rsidR="00E74C93" w:rsidRPr="00E74C93" w:rsidRDefault="00E74C93" w:rsidP="00E74C93"/>
    <w:p w14:paraId="5831769C" w14:textId="101503EA" w:rsidR="009076BE" w:rsidRDefault="009076BE" w:rsidP="00EF107F"/>
    <w:p w14:paraId="1143D63E" w14:textId="77777777" w:rsidR="009076BE" w:rsidRPr="00EE667D" w:rsidRDefault="009076BE" w:rsidP="00EF107F"/>
    <w:p w14:paraId="4364DB2A" w14:textId="2DD05CEB" w:rsidR="002A613C" w:rsidRPr="006A7A36" w:rsidRDefault="00EF107F" w:rsidP="007E7764">
      <w:pPr>
        <w:pStyle w:val="Heading4"/>
      </w:pPr>
      <w:bookmarkStart w:id="67" w:name="_Toc58808397"/>
      <w:r>
        <w:t>Software Development Life Cycle (SDLC)</w:t>
      </w:r>
      <w:bookmarkEnd w:id="67"/>
    </w:p>
    <w:p w14:paraId="79BF6F39" w14:textId="6B7B087E" w:rsidR="000650E8" w:rsidRDefault="000650E8" w:rsidP="00AA6E1A">
      <w:pPr>
        <w:spacing w:before="360" w:after="360"/>
        <w:contextualSpacing/>
      </w:pPr>
      <w:r w:rsidRPr="00403077">
        <w:t>The iterative model</w:t>
      </w:r>
      <w:r w:rsidR="007D74D8">
        <w:t xml:space="preserve"> as shown in Figure 3.3</w:t>
      </w:r>
      <w:r w:rsidRPr="00403077">
        <w:t xml:space="preserve"> is a specific implementation of a software development life cycle ( SDLC) that focuses on an initial, simplified implementation, which then gradually gains more complexity and a wider feature set until the final system is complete</w:t>
      </w:r>
      <w:r>
        <w:t xml:space="preserve"> </w:t>
      </w:r>
      <w:r w:rsidR="00A3522D" w:rsidRPr="00A3522D">
        <w:t>[20]</w:t>
      </w:r>
      <w:r w:rsidRPr="00403077">
        <w:t>.</w:t>
      </w:r>
      <w:r w:rsidRPr="00656E06">
        <w:t xml:space="preserve"> The definition of incremental growth will also often be used liberally and interchangeably when addressing the iterative process, which defines the gradual changes made during each new iteration's design and implementation.</w:t>
      </w:r>
    </w:p>
    <w:p w14:paraId="479DF0F2" w14:textId="77777777" w:rsidR="00E54CD7" w:rsidRDefault="00E54CD7" w:rsidP="00F4547B">
      <w:pPr>
        <w:spacing w:before="360" w:after="360"/>
      </w:pPr>
    </w:p>
    <w:p w14:paraId="7F9025EF" w14:textId="77777777" w:rsidR="00E54CD7" w:rsidRDefault="001A2CAB" w:rsidP="00E54CD7">
      <w:pPr>
        <w:keepNext/>
        <w:spacing w:afterLines="360" w:after="864"/>
        <w:jc w:val="center"/>
      </w:pPr>
      <w:r>
        <w:rPr>
          <w:noProof/>
          <w:lang w:val="en-US" w:eastAsia="en-US"/>
        </w:rPr>
        <w:drawing>
          <wp:inline distT="0" distB="0" distL="0" distR="0" wp14:anchorId="2F1CE970" wp14:editId="58E9F847">
            <wp:extent cx="2895600" cy="1581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1">
                      <a:extLst>
                        <a:ext uri="{28A0092B-C50C-407E-A947-70E740481C1C}">
                          <a14:useLocalDpi xmlns:a14="http://schemas.microsoft.com/office/drawing/2010/main" val="0"/>
                        </a:ext>
                      </a:extLst>
                    </a:blip>
                    <a:stretch>
                      <a:fillRect/>
                    </a:stretch>
                  </pic:blipFill>
                  <pic:spPr>
                    <a:xfrm>
                      <a:off x="0" y="0"/>
                      <a:ext cx="2895600" cy="1581150"/>
                    </a:xfrm>
                    <a:prstGeom prst="rect">
                      <a:avLst/>
                    </a:prstGeom>
                  </pic:spPr>
                </pic:pic>
              </a:graphicData>
            </a:graphic>
          </wp:inline>
        </w:drawing>
      </w:r>
    </w:p>
    <w:p w14:paraId="7B96B286" w14:textId="14795D5D" w:rsidR="005C6464" w:rsidRDefault="00E54CD7" w:rsidP="00AA6E1A">
      <w:pPr>
        <w:pStyle w:val="Caption"/>
        <w:spacing w:after="1080"/>
        <w:jc w:val="center"/>
      </w:pPr>
      <w:bookmarkStart w:id="68" w:name="_Toc58808873"/>
      <w:r>
        <w:t xml:space="preserve">Figure </w:t>
      </w:r>
      <w:r w:rsidR="00124690">
        <w:fldChar w:fldCharType="begin"/>
      </w:r>
      <w:r w:rsidR="00124690">
        <w:instrText xml:space="preserve"> STYLEREF 1 \s </w:instrText>
      </w:r>
      <w:r w:rsidR="00124690">
        <w:fldChar w:fldCharType="separate"/>
      </w:r>
      <w:r w:rsidR="00124690">
        <w:rPr>
          <w:noProof/>
        </w:rPr>
        <w:t>3</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7</w:t>
      </w:r>
      <w:r w:rsidR="00124690">
        <w:fldChar w:fldCharType="end"/>
      </w:r>
      <w:r>
        <w:t xml:space="preserve"> Iterative Methodology</w:t>
      </w:r>
      <w:bookmarkStart w:id="69" w:name="_Toc216161125"/>
      <w:bookmarkEnd w:id="68"/>
    </w:p>
    <w:bookmarkEnd w:id="69"/>
    <w:p w14:paraId="552FF034" w14:textId="2B1EE73D" w:rsidR="00F335B2" w:rsidRDefault="00F335B2" w:rsidP="00F335B2"/>
    <w:p w14:paraId="4D581251" w14:textId="15E7FE91" w:rsidR="00F335B2" w:rsidRDefault="00870BA7" w:rsidP="00CF1892">
      <w:pPr>
        <w:pStyle w:val="Heading3"/>
      </w:pPr>
      <w:bookmarkStart w:id="70" w:name="_Toc58808398"/>
      <w:r>
        <w:t xml:space="preserve">Model </w:t>
      </w:r>
      <w:r w:rsidR="007E20E9">
        <w:t>Analysis</w:t>
      </w:r>
      <w:bookmarkEnd w:id="70"/>
    </w:p>
    <w:p w14:paraId="3FC27A09" w14:textId="5B58A353" w:rsidR="00F335B2" w:rsidRDefault="00F335B2" w:rsidP="00F335B2">
      <w:r w:rsidRPr="00F335B2">
        <w:t xml:space="preserve">In case of both </w:t>
      </w:r>
      <w:r w:rsidR="00981F3F">
        <w:t>25</w:t>
      </w:r>
      <w:r w:rsidRPr="00F335B2">
        <w:t xml:space="preserve"> and </w:t>
      </w:r>
      <w:r w:rsidR="00981F3F">
        <w:t>5</w:t>
      </w:r>
      <w:r w:rsidRPr="00F335B2">
        <w:t xml:space="preserve">0 epochs, we can see that the validation loss is decreasing whereas the validation accuracy is increasing. </w:t>
      </w:r>
      <w:r>
        <w:t xml:space="preserve">It </w:t>
      </w:r>
      <w:r w:rsidRPr="00F335B2">
        <w:t>means model build is learning and working fine and this is how it should work for the proper image classification.</w:t>
      </w:r>
    </w:p>
    <w:p w14:paraId="4C3B38CF" w14:textId="16FF3A90" w:rsidR="00993853" w:rsidRDefault="00993853" w:rsidP="00F335B2"/>
    <w:p w14:paraId="5876663A" w14:textId="513C9696" w:rsidR="00993853" w:rsidRDefault="00993853" w:rsidP="00F335B2"/>
    <w:p w14:paraId="1C69D854" w14:textId="239CCE35" w:rsidR="00993853" w:rsidRDefault="00993853" w:rsidP="00F335B2"/>
    <w:p w14:paraId="519F89DD" w14:textId="7078CF7B" w:rsidR="00993853" w:rsidRDefault="00993853" w:rsidP="00F335B2"/>
    <w:p w14:paraId="65BC869C" w14:textId="0C85024A" w:rsidR="00993853" w:rsidRDefault="00993853" w:rsidP="00F335B2"/>
    <w:p w14:paraId="65B58EC6" w14:textId="01331D1F" w:rsidR="00993853" w:rsidRDefault="00993853" w:rsidP="00F335B2"/>
    <w:p w14:paraId="20F0E3EA" w14:textId="54643D95" w:rsidR="00993853" w:rsidRDefault="00993853" w:rsidP="00F335B2"/>
    <w:p w14:paraId="4751B6E7" w14:textId="562DFE1F" w:rsidR="00993853" w:rsidRDefault="00993853" w:rsidP="00F335B2"/>
    <w:p w14:paraId="3D7AC3FA" w14:textId="77777777" w:rsidR="00F152AE" w:rsidRDefault="00F152AE" w:rsidP="00F335B2"/>
    <w:p w14:paraId="242A9E8E" w14:textId="1211749F" w:rsidR="00993853" w:rsidRDefault="00993853" w:rsidP="00F335B2"/>
    <w:p w14:paraId="42B3B2BB" w14:textId="02DC87E7" w:rsidR="00993853" w:rsidRDefault="00993853" w:rsidP="00F335B2"/>
    <w:p w14:paraId="615665D5" w14:textId="3F91743C" w:rsidR="00993853" w:rsidRDefault="00993853" w:rsidP="00F335B2"/>
    <w:p w14:paraId="4A24F1AC" w14:textId="06581F17" w:rsidR="00F152AE" w:rsidRDefault="00F152AE" w:rsidP="00F335B2"/>
    <w:p w14:paraId="7DAD7365" w14:textId="0230D2D2" w:rsidR="00F152AE" w:rsidRDefault="00F152AE" w:rsidP="00F335B2"/>
    <w:p w14:paraId="1917FEA1" w14:textId="48903131" w:rsidR="00F152AE" w:rsidRDefault="00F152AE" w:rsidP="00F335B2"/>
    <w:p w14:paraId="6DB184E9" w14:textId="77777777" w:rsidR="00F152AE" w:rsidRPr="006A7A36" w:rsidRDefault="00F152AE" w:rsidP="00F152AE">
      <w:pPr>
        <w:jc w:val="center"/>
      </w:pPr>
    </w:p>
    <w:p w14:paraId="4E44D448" w14:textId="77777777" w:rsidR="00F152AE" w:rsidRPr="006A7A36" w:rsidRDefault="00F152AE" w:rsidP="00F152AE">
      <w:pPr>
        <w:jc w:val="center"/>
      </w:pPr>
    </w:p>
    <w:p w14:paraId="4190AEE4" w14:textId="77777777" w:rsidR="00F152AE" w:rsidRPr="006A7A36" w:rsidRDefault="00F152AE" w:rsidP="00F152AE">
      <w:pPr>
        <w:jc w:val="center"/>
      </w:pPr>
    </w:p>
    <w:p w14:paraId="66922769" w14:textId="77777777" w:rsidR="00F152AE" w:rsidRPr="006A7A36" w:rsidRDefault="00F152AE" w:rsidP="00F152AE">
      <w:pPr>
        <w:pStyle w:val="Heading1"/>
      </w:pPr>
    </w:p>
    <w:p w14:paraId="0FFEC508" w14:textId="77777777" w:rsidR="00F152AE" w:rsidRPr="006A7A36" w:rsidRDefault="00F152AE" w:rsidP="00F152AE">
      <w:pPr>
        <w:jc w:val="center"/>
      </w:pPr>
    </w:p>
    <w:p w14:paraId="3BD98E3C" w14:textId="77777777" w:rsidR="00F152AE" w:rsidRPr="006A7A36" w:rsidRDefault="00F152AE" w:rsidP="00F152AE">
      <w:pPr>
        <w:jc w:val="center"/>
      </w:pPr>
    </w:p>
    <w:p w14:paraId="243274D5" w14:textId="77777777" w:rsidR="00F152AE" w:rsidRPr="006A7A36" w:rsidRDefault="00F152AE" w:rsidP="00F152AE">
      <w:pPr>
        <w:jc w:val="center"/>
      </w:pPr>
    </w:p>
    <w:p w14:paraId="1E350DAB" w14:textId="0FB36CAF" w:rsidR="00993853" w:rsidRDefault="00F152AE" w:rsidP="00993853">
      <w:pPr>
        <w:pStyle w:val="Heading2"/>
        <w:tabs>
          <w:tab w:val="clear" w:pos="130"/>
          <w:tab w:val="left" w:pos="0"/>
        </w:tabs>
        <w:ind w:left="-144"/>
      </w:pPr>
      <w:bookmarkStart w:id="71" w:name="_Toc58808399"/>
      <w:r>
        <w:t>DESKTOP APPLICATION</w:t>
      </w:r>
      <w:bookmarkEnd w:id="71"/>
    </w:p>
    <w:p w14:paraId="6222800C" w14:textId="77777777" w:rsidR="00F152AE" w:rsidRDefault="00F152AE" w:rsidP="00993853"/>
    <w:p w14:paraId="23928DD4" w14:textId="77777777" w:rsidR="00F152AE" w:rsidRDefault="00F152AE" w:rsidP="00993853"/>
    <w:p w14:paraId="699405AC" w14:textId="77777777" w:rsidR="00F152AE" w:rsidRDefault="00F152AE" w:rsidP="00993853"/>
    <w:p w14:paraId="201CFD09" w14:textId="77777777" w:rsidR="00F152AE" w:rsidRDefault="00F152AE" w:rsidP="00993853"/>
    <w:p w14:paraId="485EE604" w14:textId="6EAA8E2B" w:rsidR="00993853" w:rsidRDefault="00993853" w:rsidP="00F152AE">
      <w:pPr>
        <w:spacing w:after="1080"/>
      </w:pPr>
      <w:r>
        <w:t>A desktop application  is a software application that runs on a devices such as pc, laptops etc. Due to easily video making excess of these devices without any other support, these applications are very easily reachable for public.</w:t>
      </w:r>
    </w:p>
    <w:p w14:paraId="7CA89BFE" w14:textId="0627661C" w:rsidR="008964FF" w:rsidRDefault="008964FF" w:rsidP="00F152AE">
      <w:pPr>
        <w:pStyle w:val="Heading3"/>
        <w:spacing w:after="360"/>
      </w:pPr>
      <w:bookmarkStart w:id="72" w:name="_Toc58808400"/>
      <w:r>
        <w:t xml:space="preserve">Implementation of </w:t>
      </w:r>
      <w:r w:rsidR="00A12C27">
        <w:t>Desktop</w:t>
      </w:r>
      <w:r>
        <w:t xml:space="preserve"> Module</w:t>
      </w:r>
      <w:bookmarkEnd w:id="72"/>
    </w:p>
    <w:p w14:paraId="3084E410" w14:textId="1E217A6A" w:rsidR="00A12C27" w:rsidRDefault="00A12C27" w:rsidP="00F152AE">
      <w:pPr>
        <w:pStyle w:val="Heading4"/>
        <w:spacing w:after="360"/>
        <w:ind w:left="850" w:hanging="850"/>
      </w:pPr>
      <w:bookmarkStart w:id="73" w:name="_Toc58808401"/>
      <w:r>
        <w:t>Language and Framework</w:t>
      </w:r>
      <w:bookmarkEnd w:id="73"/>
    </w:p>
    <w:p w14:paraId="0561E7D6" w14:textId="16C40F2B" w:rsidR="00A12C27" w:rsidRDefault="00A12C27" w:rsidP="00F152AE">
      <w:pPr>
        <w:spacing w:after="1080"/>
      </w:pPr>
      <w:r>
        <w:t xml:space="preserve">We have used python language. We have created CNN model using </w:t>
      </w:r>
      <w:proofErr w:type="spellStart"/>
      <w:r w:rsidR="00F152AE">
        <w:t>K</w:t>
      </w:r>
      <w:r>
        <w:t>eras</w:t>
      </w:r>
      <w:proofErr w:type="spellEnd"/>
      <w:r>
        <w:t xml:space="preserve"> with </w:t>
      </w:r>
      <w:proofErr w:type="spellStart"/>
      <w:r>
        <w:t>tensorflow</w:t>
      </w:r>
      <w:proofErr w:type="spellEnd"/>
      <w:r>
        <w:t xml:space="preserve"> as backend and saved that model and load it into </w:t>
      </w:r>
      <w:proofErr w:type="spellStart"/>
      <w:r>
        <w:t>Tkinter</w:t>
      </w:r>
      <w:proofErr w:type="spellEnd"/>
      <w:r w:rsidR="00F152AE">
        <w:t xml:space="preserve">(Tk) </w:t>
      </w:r>
      <w:r>
        <w:t xml:space="preserve"> framework,</w:t>
      </w:r>
      <w:r w:rsidR="002325AA">
        <w:t xml:space="preserve"> </w:t>
      </w:r>
      <w:r>
        <w:t>which is used as frontend GUI to load images/videos or capture live through camera and then perform classification.</w:t>
      </w:r>
    </w:p>
    <w:p w14:paraId="69C74593" w14:textId="5C6B00C8" w:rsidR="00FD4FD5" w:rsidRDefault="00FD4FD5" w:rsidP="00F152AE">
      <w:pPr>
        <w:pStyle w:val="Heading4"/>
        <w:spacing w:after="360"/>
        <w:ind w:left="850" w:hanging="850"/>
      </w:pPr>
      <w:bookmarkStart w:id="74" w:name="_Toc58808402"/>
      <w:r>
        <w:t>Activities and Fragments</w:t>
      </w:r>
      <w:bookmarkEnd w:id="74"/>
    </w:p>
    <w:p w14:paraId="1009D785" w14:textId="6E4DE4AB" w:rsidR="00FD4FD5" w:rsidRDefault="00FD4FD5" w:rsidP="00F152AE">
      <w:pPr>
        <w:spacing w:after="1080"/>
      </w:pPr>
      <w:r w:rsidRPr="00FD4FD5">
        <w:t>There is just 1 activity and 3 fragments, and much of the programming is performed in fragments so that in the future the code can be scaled</w:t>
      </w:r>
      <w:r>
        <w:t>.</w:t>
      </w:r>
    </w:p>
    <w:p w14:paraId="2BBF08D3" w14:textId="47DCFE73" w:rsidR="00B23FED" w:rsidRDefault="00B23FED" w:rsidP="00F152AE">
      <w:pPr>
        <w:pStyle w:val="Heading5"/>
        <w:spacing w:after="360"/>
        <w:ind w:left="850" w:hanging="850"/>
      </w:pPr>
      <w:r>
        <w:lastRenderedPageBreak/>
        <w:t>Activity:</w:t>
      </w:r>
    </w:p>
    <w:p w14:paraId="0664EBFF" w14:textId="68BE424B" w:rsidR="00F152AE" w:rsidRDefault="00B23FED" w:rsidP="00F152AE">
      <w:pPr>
        <w:spacing w:after="1080"/>
      </w:pPr>
      <w:r>
        <w:t xml:space="preserve"> </w:t>
      </w:r>
      <w:r w:rsidRPr="00B23FED">
        <w:rPr>
          <w:b/>
          <w:bCs/>
        </w:rPr>
        <w:t xml:space="preserve">1. </w:t>
      </w:r>
      <w:r>
        <w:rPr>
          <w:b/>
          <w:bCs/>
        </w:rPr>
        <w:t xml:space="preserve"> </w:t>
      </w:r>
      <w:proofErr w:type="spellStart"/>
      <w:r>
        <w:rPr>
          <w:b/>
          <w:bCs/>
        </w:rPr>
        <w:t>StartPage</w:t>
      </w:r>
      <w:proofErr w:type="spellEnd"/>
      <w:r>
        <w:rPr>
          <w:b/>
          <w:bCs/>
        </w:rPr>
        <w:t xml:space="preserve"> </w:t>
      </w:r>
      <w:r w:rsidRPr="00B23FED">
        <w:rPr>
          <w:b/>
          <w:bCs/>
        </w:rPr>
        <w:t>Activity:</w:t>
      </w:r>
      <w:r>
        <w:t xml:space="preserve"> </w:t>
      </w:r>
      <w:r w:rsidRPr="00B23FED">
        <w:t>This is the primary operation where the entire application begins from. It only initiates the beginning fragment</w:t>
      </w:r>
      <w:r>
        <w:t>.</w:t>
      </w:r>
    </w:p>
    <w:p w14:paraId="182924D8" w14:textId="41A10DA4" w:rsidR="00B23FED" w:rsidRDefault="00B23FED" w:rsidP="00F152AE">
      <w:pPr>
        <w:pStyle w:val="Heading5"/>
        <w:spacing w:after="360"/>
        <w:ind w:left="850" w:hanging="850"/>
      </w:pPr>
      <w:r>
        <w:t xml:space="preserve"> Fragments:</w:t>
      </w:r>
    </w:p>
    <w:p w14:paraId="4A5ABDA1" w14:textId="0D581855" w:rsidR="00FA2319" w:rsidRDefault="00B23FED" w:rsidP="00FA2319">
      <w:pPr>
        <w:pStyle w:val="ListParagraph"/>
        <w:numPr>
          <w:ilvl w:val="0"/>
          <w:numId w:val="34"/>
        </w:numPr>
        <w:spacing w:after="360"/>
        <w:jc w:val="both"/>
      </w:pPr>
      <w:proofErr w:type="spellStart"/>
      <w:r w:rsidRPr="00720DE9">
        <w:rPr>
          <w:b/>
          <w:bCs/>
        </w:rPr>
        <w:t>StartPage</w:t>
      </w:r>
      <w:proofErr w:type="spellEnd"/>
      <w:r w:rsidRPr="00720DE9">
        <w:rPr>
          <w:b/>
          <w:bCs/>
        </w:rPr>
        <w:t>:</w:t>
      </w:r>
      <w:r>
        <w:t xml:space="preserve"> </w:t>
      </w:r>
      <w:r w:rsidR="00EC4FF8" w:rsidRPr="00EC4FF8">
        <w:t>This is the home page of the program where there are t</w:t>
      </w:r>
      <w:r w:rsidR="00EC4FF8">
        <w:t>hree buttons</w:t>
      </w:r>
      <w:r w:rsidR="00EC4FF8" w:rsidRPr="00EC4FF8">
        <w:t xml:space="preserve">, </w:t>
      </w:r>
      <w:r w:rsidR="00EC4FF8">
        <w:t xml:space="preserve">one for to upload image, one for to upload videos and </w:t>
      </w:r>
      <w:r w:rsidR="00EC4FF8" w:rsidRPr="00EC4FF8">
        <w:t>one for real-time exercise analysis</w:t>
      </w:r>
      <w:r w:rsidR="00EC4FF8">
        <w:t>.</w:t>
      </w:r>
    </w:p>
    <w:p w14:paraId="07AA3459" w14:textId="77777777" w:rsidR="00FA2319" w:rsidRDefault="00FA2319" w:rsidP="00FA2319">
      <w:pPr>
        <w:pStyle w:val="ListParagraph"/>
        <w:spacing w:after="360"/>
        <w:jc w:val="both"/>
      </w:pPr>
    </w:p>
    <w:p w14:paraId="3DE27908" w14:textId="77777777" w:rsidR="00FA2319" w:rsidRDefault="00FA2319" w:rsidP="00A25D56">
      <w:pPr>
        <w:pStyle w:val="ListParagraph"/>
        <w:keepNext/>
        <w:spacing w:before="360" w:after="360"/>
        <w:jc w:val="both"/>
      </w:pPr>
      <w:r>
        <w:rPr>
          <w:noProof/>
        </w:rPr>
        <w:drawing>
          <wp:inline distT="0" distB="0" distL="0" distR="0" wp14:anchorId="1F2E0BFA" wp14:editId="22E6A3DF">
            <wp:extent cx="5221605" cy="4604385"/>
            <wp:effectExtent l="0" t="0" r="0" b="0"/>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221605" cy="4604385"/>
                    </a:xfrm>
                    <a:prstGeom prst="rect">
                      <a:avLst/>
                    </a:prstGeom>
                  </pic:spPr>
                </pic:pic>
              </a:graphicData>
            </a:graphic>
          </wp:inline>
        </w:drawing>
      </w:r>
    </w:p>
    <w:p w14:paraId="11D562C3" w14:textId="2EBD8F1C" w:rsidR="00FA2319" w:rsidRDefault="00A25D56" w:rsidP="00A25D56">
      <w:pPr>
        <w:pStyle w:val="Caption"/>
        <w:spacing w:after="640"/>
        <w:jc w:val="center"/>
      </w:pPr>
      <w:r>
        <w:t xml:space="preserve">  </w:t>
      </w:r>
      <w:r>
        <w:tab/>
      </w:r>
      <w:bookmarkStart w:id="75" w:name="_Toc58808874"/>
      <w:r w:rsidR="00FA2319">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w:t>
      </w:r>
      <w:r w:rsidR="00124690">
        <w:fldChar w:fldCharType="end"/>
      </w:r>
      <w:r w:rsidR="00FA2319">
        <w:t xml:space="preserve"> </w:t>
      </w:r>
      <w:proofErr w:type="spellStart"/>
      <w:r w:rsidR="00FA2319">
        <w:t>StartPage</w:t>
      </w:r>
      <w:bookmarkEnd w:id="75"/>
      <w:proofErr w:type="spellEnd"/>
    </w:p>
    <w:p w14:paraId="5DFB8DC4" w14:textId="7C362A8E" w:rsidR="00A25D56" w:rsidRDefault="00720DE9" w:rsidP="00A25D56">
      <w:pPr>
        <w:pStyle w:val="ListParagraph"/>
        <w:numPr>
          <w:ilvl w:val="0"/>
          <w:numId w:val="34"/>
        </w:numPr>
        <w:spacing w:after="360"/>
        <w:jc w:val="both"/>
      </w:pPr>
      <w:proofErr w:type="spellStart"/>
      <w:r>
        <w:rPr>
          <w:b/>
          <w:bCs/>
        </w:rPr>
        <w:t>ImageUploader</w:t>
      </w:r>
      <w:proofErr w:type="spellEnd"/>
      <w:r>
        <w:rPr>
          <w:b/>
          <w:bCs/>
        </w:rPr>
        <w:t>:</w:t>
      </w:r>
      <w:r>
        <w:t xml:space="preserve"> When user chooses to </w:t>
      </w:r>
      <w:r w:rsidR="00F152AE">
        <w:t>analyze</w:t>
      </w:r>
      <w:r>
        <w:t xml:space="preserve"> an image already saved in directory for that it </w:t>
      </w:r>
      <w:r w:rsidR="00FA2319">
        <w:t>presses</w:t>
      </w:r>
      <w:r>
        <w:t xml:space="preserve"> upload image button to upload image </w:t>
      </w:r>
      <w:r w:rsidR="00FA2319">
        <w:t>using</w:t>
      </w:r>
      <w:r>
        <w:t xml:space="preserve"> file </w:t>
      </w:r>
      <w:r>
        <w:lastRenderedPageBreak/>
        <w:t>directory, then a button classify will be shown when image is uploaded so we can classify that image pose.</w:t>
      </w:r>
    </w:p>
    <w:p w14:paraId="450B731F" w14:textId="77777777" w:rsidR="00A25D56" w:rsidRDefault="00A25D56" w:rsidP="00A25D56">
      <w:pPr>
        <w:pStyle w:val="ListParagraph"/>
        <w:spacing w:after="360"/>
        <w:jc w:val="both"/>
      </w:pPr>
    </w:p>
    <w:p w14:paraId="21540DCD" w14:textId="77777777" w:rsidR="00A25D56" w:rsidRDefault="00A25D56" w:rsidP="00A25D56">
      <w:pPr>
        <w:pStyle w:val="ListParagraph"/>
        <w:keepNext/>
        <w:spacing w:after="360"/>
        <w:jc w:val="both"/>
      </w:pPr>
      <w:r>
        <w:rPr>
          <w:noProof/>
        </w:rPr>
        <w:drawing>
          <wp:inline distT="0" distB="0" distL="0" distR="0" wp14:anchorId="03A20880" wp14:editId="052960F5">
            <wp:extent cx="5221605" cy="358140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221605" cy="3581400"/>
                    </a:xfrm>
                    <a:prstGeom prst="rect">
                      <a:avLst/>
                    </a:prstGeom>
                  </pic:spPr>
                </pic:pic>
              </a:graphicData>
            </a:graphic>
          </wp:inline>
        </w:drawing>
      </w:r>
    </w:p>
    <w:p w14:paraId="42DAA42A" w14:textId="7B9D82C2" w:rsidR="00A25D56" w:rsidRDefault="0008268B" w:rsidP="00A25D56">
      <w:pPr>
        <w:pStyle w:val="Caption"/>
        <w:spacing w:after="640"/>
        <w:jc w:val="center"/>
      </w:pPr>
      <w:bookmarkStart w:id="76" w:name="_Toc58808875"/>
      <w:r>
        <w:rPr>
          <w:noProof/>
          <w:lang w:val="en-US" w:eastAsia="en-US"/>
        </w:rPr>
        <w:drawing>
          <wp:anchor distT="0" distB="0" distL="114300" distR="114300" simplePos="0" relativeHeight="251652608" behindDoc="1" locked="0" layoutInCell="1" allowOverlap="1" wp14:anchorId="49E36D20" wp14:editId="1F793A4C">
            <wp:simplePos x="0" y="0"/>
            <wp:positionH relativeFrom="column">
              <wp:posOffset>455295</wp:posOffset>
            </wp:positionH>
            <wp:positionV relativeFrom="paragraph">
              <wp:posOffset>593090</wp:posOffset>
            </wp:positionV>
            <wp:extent cx="5221605" cy="3590925"/>
            <wp:effectExtent l="0" t="0" r="0" b="0"/>
            <wp:wrapTight wrapText="bothSides">
              <wp:wrapPolygon edited="0">
                <wp:start x="0" y="0"/>
                <wp:lineTo x="0" y="21543"/>
                <wp:lineTo x="21513" y="21543"/>
                <wp:lineTo x="21513" y="0"/>
                <wp:lineTo x="0" y="0"/>
              </wp:wrapPolygon>
            </wp:wrapTight>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221605" cy="3590925"/>
                    </a:xfrm>
                    <a:prstGeom prst="rect">
                      <a:avLst/>
                    </a:prstGeom>
                  </pic:spPr>
                </pic:pic>
              </a:graphicData>
            </a:graphic>
            <wp14:sizeRelH relativeFrom="page">
              <wp14:pctWidth>0</wp14:pctWidth>
            </wp14:sizeRelH>
            <wp14:sizeRelV relativeFrom="page">
              <wp14:pctHeight>0</wp14:pctHeight>
            </wp14:sizeRelV>
          </wp:anchor>
        </w:drawing>
      </w:r>
      <w:r w:rsidR="00A25D56">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2</w:t>
      </w:r>
      <w:r w:rsidR="00124690">
        <w:fldChar w:fldCharType="end"/>
      </w:r>
      <w:r w:rsidR="00A25D56">
        <w:t xml:space="preserve"> Image Uploader-1</w:t>
      </w:r>
      <w:bookmarkEnd w:id="76"/>
    </w:p>
    <w:p w14:paraId="15085729" w14:textId="706BBB1C" w:rsidR="00A25D56" w:rsidRDefault="00A25D56" w:rsidP="00A25D56">
      <w:pPr>
        <w:keepNext/>
      </w:pPr>
    </w:p>
    <w:p w14:paraId="7538D2C8" w14:textId="7E9472F5" w:rsidR="00A25D56" w:rsidRDefault="00A25D56" w:rsidP="00A25D56">
      <w:pPr>
        <w:pStyle w:val="Caption"/>
        <w:spacing w:after="360"/>
        <w:jc w:val="center"/>
      </w:pPr>
      <w:bookmarkStart w:id="77" w:name="_Toc58808876"/>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3</w:t>
      </w:r>
      <w:r w:rsidR="00124690">
        <w:fldChar w:fldCharType="end"/>
      </w:r>
      <w:r>
        <w:t xml:space="preserve"> ImageUploader-2</w:t>
      </w:r>
      <w:bookmarkEnd w:id="77"/>
    </w:p>
    <w:p w14:paraId="53C354D4" w14:textId="77777777" w:rsidR="00A25D56" w:rsidRDefault="00A25D56" w:rsidP="00A25D56">
      <w:pPr>
        <w:keepNext/>
      </w:pPr>
      <w:r>
        <w:rPr>
          <w:noProof/>
          <w:lang w:val="en-US" w:eastAsia="en-US"/>
        </w:rPr>
        <w:lastRenderedPageBreak/>
        <w:drawing>
          <wp:inline distT="0" distB="0" distL="0" distR="0" wp14:anchorId="20A18412" wp14:editId="08BE3E4B">
            <wp:extent cx="5553075" cy="3800475"/>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53075" cy="3800475"/>
                    </a:xfrm>
                    <a:prstGeom prst="rect">
                      <a:avLst/>
                    </a:prstGeom>
                  </pic:spPr>
                </pic:pic>
              </a:graphicData>
            </a:graphic>
          </wp:inline>
        </w:drawing>
      </w:r>
    </w:p>
    <w:p w14:paraId="0B8644F9" w14:textId="1D4DAFA0" w:rsidR="00A25D56" w:rsidRDefault="00A25D56" w:rsidP="00A25D56">
      <w:pPr>
        <w:pStyle w:val="Caption"/>
        <w:jc w:val="center"/>
      </w:pPr>
      <w:bookmarkStart w:id="78" w:name="_Toc58808877"/>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4</w:t>
      </w:r>
      <w:r w:rsidR="00124690">
        <w:fldChar w:fldCharType="end"/>
      </w:r>
      <w:r>
        <w:t xml:space="preserve"> Image Uploader-3</w:t>
      </w:r>
      <w:bookmarkEnd w:id="78"/>
    </w:p>
    <w:p w14:paraId="40C31EC6" w14:textId="18806A93" w:rsidR="00A25D56" w:rsidRDefault="00A25D56" w:rsidP="00A25D56"/>
    <w:p w14:paraId="258377FB" w14:textId="77777777" w:rsidR="00A25D56" w:rsidRDefault="00A25D56" w:rsidP="00A25D56">
      <w:pPr>
        <w:keepNext/>
      </w:pPr>
      <w:r>
        <w:rPr>
          <w:noProof/>
          <w:lang w:val="en-US" w:eastAsia="en-US"/>
        </w:rPr>
        <w:drawing>
          <wp:inline distT="0" distB="0" distL="0" distR="0" wp14:anchorId="359B17A0" wp14:editId="05687E12">
            <wp:extent cx="5619750" cy="4099560"/>
            <wp:effectExtent l="0" t="0" r="0" b="0"/>
            <wp:docPr id="50" name="Picture 5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webs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619750" cy="4099560"/>
                    </a:xfrm>
                    <a:prstGeom prst="rect">
                      <a:avLst/>
                    </a:prstGeom>
                  </pic:spPr>
                </pic:pic>
              </a:graphicData>
            </a:graphic>
          </wp:inline>
        </w:drawing>
      </w:r>
    </w:p>
    <w:p w14:paraId="11853850" w14:textId="7918A6D3" w:rsidR="00A25D56" w:rsidRPr="00A25D56" w:rsidRDefault="00A25D56" w:rsidP="00A6251C">
      <w:pPr>
        <w:pStyle w:val="Caption"/>
        <w:spacing w:after="640"/>
        <w:jc w:val="center"/>
      </w:pPr>
      <w:bookmarkStart w:id="79" w:name="_Toc58808878"/>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5</w:t>
      </w:r>
      <w:r w:rsidR="00124690">
        <w:fldChar w:fldCharType="end"/>
      </w:r>
      <w:r>
        <w:t xml:space="preserve"> ImageUploader-4</w:t>
      </w:r>
      <w:bookmarkEnd w:id="79"/>
    </w:p>
    <w:p w14:paraId="31EF0633" w14:textId="072CD0C4" w:rsidR="00477818" w:rsidRPr="00110564" w:rsidRDefault="00477818" w:rsidP="00477818">
      <w:pPr>
        <w:pStyle w:val="ListParagraph"/>
        <w:numPr>
          <w:ilvl w:val="0"/>
          <w:numId w:val="34"/>
        </w:numPr>
        <w:spacing w:after="360"/>
        <w:jc w:val="both"/>
      </w:pPr>
      <w:r>
        <w:rPr>
          <w:noProof/>
        </w:rPr>
        <w:lastRenderedPageBreak/>
        <w:drawing>
          <wp:anchor distT="0" distB="0" distL="114300" distR="114300" simplePos="0" relativeHeight="251651584" behindDoc="0" locked="0" layoutInCell="1" allowOverlap="1" wp14:anchorId="3EB51047" wp14:editId="14B91C35">
            <wp:simplePos x="0" y="0"/>
            <wp:positionH relativeFrom="margin">
              <wp:posOffset>-1905</wp:posOffset>
            </wp:positionH>
            <wp:positionV relativeFrom="margin">
              <wp:posOffset>842645</wp:posOffset>
            </wp:positionV>
            <wp:extent cx="5838825" cy="3331210"/>
            <wp:effectExtent l="0" t="0" r="0" b="0"/>
            <wp:wrapSquare wrapText="bothSides"/>
            <wp:docPr id="51" name="Picture 51"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838825" cy="33312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20DE9" w:rsidRPr="00720DE9">
        <w:rPr>
          <w:b/>
          <w:bCs/>
        </w:rPr>
        <w:t>VideoPlayer</w:t>
      </w:r>
      <w:proofErr w:type="spellEnd"/>
      <w:r w:rsidR="00720DE9" w:rsidRPr="00720DE9">
        <w:rPr>
          <w:b/>
          <w:bCs/>
        </w:rPr>
        <w:t>:</w:t>
      </w:r>
      <w:r w:rsidR="00720DE9">
        <w:t xml:space="preserve"> When the user chooses to analyze previously recorded video and press upload video button then this fragment is initialized, it uses </w:t>
      </w:r>
      <w:r w:rsidR="00FA2319">
        <w:t>O</w:t>
      </w:r>
      <w:r w:rsidR="00720DE9">
        <w:t>pen</w:t>
      </w:r>
      <w:r w:rsidR="00FA2319">
        <w:t>CV</w:t>
      </w:r>
      <w:r w:rsidR="00720DE9">
        <w:t xml:space="preserve"> to read video frame by frame and then after processing display the results</w:t>
      </w:r>
      <w:r w:rsidR="00A25D56">
        <w:t>.</w:t>
      </w:r>
    </w:p>
    <w:p w14:paraId="300B97CD" w14:textId="6C78E8AB" w:rsidR="00A25D56" w:rsidRDefault="00A25D56" w:rsidP="00A25D56">
      <w:pPr>
        <w:pStyle w:val="ListParagraph"/>
        <w:keepNext/>
        <w:jc w:val="both"/>
      </w:pPr>
    </w:p>
    <w:p w14:paraId="53086313" w14:textId="1D8A8B06" w:rsidR="00A25D56" w:rsidRDefault="00A25D56" w:rsidP="00A25D56">
      <w:pPr>
        <w:pStyle w:val="Caption"/>
        <w:spacing w:after="360"/>
        <w:jc w:val="center"/>
      </w:pPr>
      <w:bookmarkStart w:id="80" w:name="_Toc58808879"/>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6</w:t>
      </w:r>
      <w:r w:rsidR="00124690">
        <w:fldChar w:fldCharType="end"/>
      </w:r>
      <w:r>
        <w:t xml:space="preserve"> VideoUploader-1</w:t>
      </w:r>
      <w:bookmarkEnd w:id="80"/>
    </w:p>
    <w:p w14:paraId="664ADB4A" w14:textId="77777777" w:rsidR="00A25D56" w:rsidRDefault="00A25D56" w:rsidP="00A25D56">
      <w:pPr>
        <w:keepNext/>
      </w:pPr>
      <w:r>
        <w:rPr>
          <w:noProof/>
          <w:lang w:val="en-US" w:eastAsia="en-US"/>
        </w:rPr>
        <w:drawing>
          <wp:inline distT="0" distB="0" distL="0" distR="0" wp14:anchorId="08ADC51E" wp14:editId="1C7BE26A">
            <wp:extent cx="5800725" cy="2934970"/>
            <wp:effectExtent l="0" t="0" r="0" b="0"/>
            <wp:docPr id="52" name="Picture 52"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 pers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800725" cy="2934970"/>
                    </a:xfrm>
                    <a:prstGeom prst="rect">
                      <a:avLst/>
                    </a:prstGeom>
                  </pic:spPr>
                </pic:pic>
              </a:graphicData>
            </a:graphic>
          </wp:inline>
        </w:drawing>
      </w:r>
    </w:p>
    <w:p w14:paraId="33D17F9C" w14:textId="7A6E8BE8" w:rsidR="003C44A7" w:rsidRPr="003C44A7" w:rsidRDefault="00A25D56" w:rsidP="00A6251C">
      <w:pPr>
        <w:pStyle w:val="Caption"/>
        <w:spacing w:after="640"/>
        <w:jc w:val="center"/>
      </w:pPr>
      <w:bookmarkStart w:id="81" w:name="_Toc58808880"/>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7</w:t>
      </w:r>
      <w:r w:rsidR="00124690">
        <w:fldChar w:fldCharType="end"/>
      </w:r>
      <w:r>
        <w:t xml:space="preserve"> VideoUploader-2</w:t>
      </w:r>
      <w:bookmarkEnd w:id="81"/>
    </w:p>
    <w:p w14:paraId="5E696978" w14:textId="5868D8C1" w:rsidR="000C76E6" w:rsidRDefault="00477818" w:rsidP="00477818">
      <w:pPr>
        <w:pStyle w:val="ListParagraph"/>
        <w:numPr>
          <w:ilvl w:val="0"/>
          <w:numId w:val="34"/>
        </w:numPr>
        <w:spacing w:after="360"/>
        <w:jc w:val="both"/>
      </w:pPr>
      <w:r>
        <w:rPr>
          <w:noProof/>
        </w:rPr>
        <w:lastRenderedPageBreak/>
        <w:drawing>
          <wp:anchor distT="0" distB="0" distL="114300" distR="114300" simplePos="0" relativeHeight="251650560" behindDoc="1" locked="0" layoutInCell="1" allowOverlap="1" wp14:anchorId="6C13B394" wp14:editId="57A9C915">
            <wp:simplePos x="0" y="0"/>
            <wp:positionH relativeFrom="column">
              <wp:posOffset>26670</wp:posOffset>
            </wp:positionH>
            <wp:positionV relativeFrom="paragraph">
              <wp:posOffset>890270</wp:posOffset>
            </wp:positionV>
            <wp:extent cx="5610225" cy="3895725"/>
            <wp:effectExtent l="0" t="0" r="0" b="0"/>
            <wp:wrapTight wrapText="bothSides">
              <wp:wrapPolygon edited="0">
                <wp:start x="0" y="0"/>
                <wp:lineTo x="0" y="21547"/>
                <wp:lineTo x="21563" y="21547"/>
                <wp:lineTo x="21563" y="0"/>
                <wp:lineTo x="0" y="0"/>
              </wp:wrapPolygon>
            </wp:wrapTight>
            <wp:docPr id="53" name="Picture 53"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ext, indoo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610225" cy="38957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6B57B5">
        <w:rPr>
          <w:b/>
          <w:bCs/>
        </w:rPr>
        <w:t>LiveCameraCapture</w:t>
      </w:r>
      <w:proofErr w:type="spellEnd"/>
      <w:r w:rsidR="006B57B5">
        <w:rPr>
          <w:b/>
          <w:bCs/>
        </w:rPr>
        <w:t>:</w:t>
      </w:r>
      <w:r w:rsidR="006B57B5">
        <w:t xml:space="preserve"> When the user chose to take live picture from their webcam or any source and then classify that pose.</w:t>
      </w:r>
      <w:r w:rsidR="00BE66FB">
        <w:t xml:space="preserve"> The camera can classify pose near to 25ms.</w:t>
      </w:r>
    </w:p>
    <w:p w14:paraId="13C863FF" w14:textId="571122F1" w:rsidR="00477818" w:rsidRDefault="00F0649B" w:rsidP="00F0649B">
      <w:pPr>
        <w:pStyle w:val="Caption"/>
        <w:spacing w:before="360" w:after="640"/>
        <w:jc w:val="center"/>
      </w:pPr>
      <w:r>
        <w:br/>
      </w:r>
      <w:bookmarkStart w:id="82" w:name="_Toc58808881"/>
      <w:r w:rsidR="000C76E6">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8</w:t>
      </w:r>
      <w:r w:rsidR="00124690">
        <w:fldChar w:fldCharType="end"/>
      </w:r>
      <w:r w:rsidR="000C76E6">
        <w:t xml:space="preserve"> LiveCameraCapture-1</w:t>
      </w:r>
      <w:bookmarkEnd w:id="82"/>
    </w:p>
    <w:p w14:paraId="1BB321E0" w14:textId="59EB218A" w:rsidR="000C76E6" w:rsidRDefault="00477818" w:rsidP="00477818">
      <w:pPr>
        <w:pStyle w:val="Caption"/>
        <w:spacing w:after="360"/>
        <w:jc w:val="center"/>
      </w:pPr>
      <w:r>
        <w:rPr>
          <w:noProof/>
          <w:lang w:val="en-US" w:eastAsia="en-US"/>
        </w:rPr>
        <w:drawing>
          <wp:inline distT="0" distB="0" distL="0" distR="0" wp14:anchorId="05923183" wp14:editId="2801C3D7">
            <wp:extent cx="5600700" cy="2638425"/>
            <wp:effectExtent l="0" t="0" r="0" b="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638941" cy="2656440"/>
                    </a:xfrm>
                    <a:prstGeom prst="rect">
                      <a:avLst/>
                    </a:prstGeom>
                  </pic:spPr>
                </pic:pic>
              </a:graphicData>
            </a:graphic>
          </wp:inline>
        </w:drawing>
      </w:r>
    </w:p>
    <w:p w14:paraId="0F9A8ED0" w14:textId="435D3BE5" w:rsidR="000C76E6" w:rsidRDefault="000C76E6" w:rsidP="000C76E6">
      <w:pPr>
        <w:pStyle w:val="Caption"/>
        <w:spacing w:after="360"/>
        <w:jc w:val="center"/>
      </w:pPr>
      <w:bookmarkStart w:id="83" w:name="_Toc58808882"/>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9</w:t>
      </w:r>
      <w:r w:rsidR="00124690">
        <w:fldChar w:fldCharType="end"/>
      </w:r>
      <w:r>
        <w:t xml:space="preserve"> LiveCameraCapture-2</w:t>
      </w:r>
      <w:bookmarkEnd w:id="83"/>
    </w:p>
    <w:p w14:paraId="6A79E401" w14:textId="77777777" w:rsidR="000C76E6" w:rsidRDefault="000C76E6" w:rsidP="000C76E6">
      <w:pPr>
        <w:keepNext/>
      </w:pPr>
      <w:r>
        <w:rPr>
          <w:noProof/>
          <w:lang w:val="en-US" w:eastAsia="en-US"/>
        </w:rPr>
        <w:lastRenderedPageBreak/>
        <w:drawing>
          <wp:inline distT="0" distB="0" distL="0" distR="0" wp14:anchorId="28AE7125" wp14:editId="4A72DC19">
            <wp:extent cx="5221605" cy="3379470"/>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221605" cy="3379470"/>
                    </a:xfrm>
                    <a:prstGeom prst="rect">
                      <a:avLst/>
                    </a:prstGeom>
                  </pic:spPr>
                </pic:pic>
              </a:graphicData>
            </a:graphic>
          </wp:inline>
        </w:drawing>
      </w:r>
    </w:p>
    <w:p w14:paraId="424FCB43" w14:textId="4F588167" w:rsidR="000C76E6" w:rsidRPr="000C76E6" w:rsidRDefault="000C76E6" w:rsidP="00A6251C">
      <w:pPr>
        <w:pStyle w:val="Caption"/>
        <w:spacing w:after="1080"/>
        <w:jc w:val="center"/>
      </w:pPr>
      <w:bookmarkStart w:id="84" w:name="_Toc58808883"/>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0</w:t>
      </w:r>
      <w:r w:rsidR="00124690">
        <w:fldChar w:fldCharType="end"/>
      </w:r>
      <w:r>
        <w:t xml:space="preserve"> LiveCameraCapture-3</w:t>
      </w:r>
      <w:bookmarkEnd w:id="84"/>
    </w:p>
    <w:p w14:paraId="128C494E" w14:textId="0851D61F" w:rsidR="006B57B5" w:rsidRDefault="006B57B5" w:rsidP="00A6251C">
      <w:pPr>
        <w:pStyle w:val="Heading4"/>
        <w:spacing w:after="360"/>
        <w:ind w:left="850" w:hanging="850"/>
      </w:pPr>
      <w:bookmarkStart w:id="85" w:name="_Toc58808403"/>
      <w:r>
        <w:lastRenderedPageBreak/>
        <w:t xml:space="preserve">Application </w:t>
      </w:r>
      <w:r w:rsidR="00A6251C">
        <w:t>Workflow</w:t>
      </w:r>
      <w:r>
        <w:t xml:space="preserve"> Diagram</w:t>
      </w:r>
      <w:bookmarkEnd w:id="85"/>
    </w:p>
    <w:p w14:paraId="4BD6C3BA" w14:textId="77777777" w:rsidR="00A6251C" w:rsidRDefault="00A6251C" w:rsidP="00A6251C">
      <w:pPr>
        <w:keepNext/>
      </w:pPr>
      <w:r>
        <w:rPr>
          <w:noProof/>
          <w:lang w:val="en-US" w:eastAsia="en-US"/>
        </w:rPr>
        <w:drawing>
          <wp:inline distT="0" distB="0" distL="0" distR="0" wp14:anchorId="4F5EABFB" wp14:editId="3EBF8A4E">
            <wp:extent cx="5164455" cy="4690745"/>
            <wp:effectExtent l="19050" t="1905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rotWithShape="1">
                    <a:blip r:embed="rId52">
                      <a:extLst>
                        <a:ext uri="{28A0092B-C50C-407E-A947-70E740481C1C}">
                          <a14:useLocalDpi xmlns:a14="http://schemas.microsoft.com/office/drawing/2010/main" val="0"/>
                        </a:ext>
                      </a:extLst>
                    </a:blip>
                    <a:srcRect l="1094" t="1005" r="1"/>
                    <a:stretch/>
                  </pic:blipFill>
                  <pic:spPr bwMode="auto">
                    <a:xfrm>
                      <a:off x="0" y="0"/>
                      <a:ext cx="5164455" cy="469074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6901936" w14:textId="6780E462" w:rsidR="00A6251C" w:rsidRDefault="00A6251C" w:rsidP="00A6251C">
      <w:pPr>
        <w:pStyle w:val="Caption"/>
        <w:jc w:val="center"/>
      </w:pPr>
      <w:bookmarkStart w:id="86" w:name="_Toc58808884"/>
      <w:r>
        <w:t xml:space="preserve">Figure </w:t>
      </w:r>
      <w:r w:rsidR="00124690">
        <w:fldChar w:fldCharType="begin"/>
      </w:r>
      <w:r w:rsidR="00124690">
        <w:instrText xml:space="preserve"> STYLEREF 1 \s </w:instrText>
      </w:r>
      <w:r w:rsidR="00124690">
        <w:fldChar w:fldCharType="separate"/>
      </w:r>
      <w:r w:rsidR="00124690">
        <w:rPr>
          <w:noProof/>
        </w:rPr>
        <w:t>4</w:t>
      </w:r>
      <w:r w:rsidR="00124690">
        <w:fldChar w:fldCharType="end"/>
      </w:r>
      <w:r w:rsidR="00124690">
        <w:t>:</w:t>
      </w:r>
      <w:r w:rsidR="00124690">
        <w:fldChar w:fldCharType="begin"/>
      </w:r>
      <w:r w:rsidR="00124690">
        <w:instrText xml:space="preserve"> SEQ Figure \* ARABIC \s 1 </w:instrText>
      </w:r>
      <w:r w:rsidR="00124690">
        <w:fldChar w:fldCharType="separate"/>
      </w:r>
      <w:r w:rsidR="00124690">
        <w:rPr>
          <w:noProof/>
        </w:rPr>
        <w:t>11</w:t>
      </w:r>
      <w:r w:rsidR="00124690">
        <w:fldChar w:fldCharType="end"/>
      </w:r>
      <w:r>
        <w:t xml:space="preserve"> </w:t>
      </w:r>
      <w:proofErr w:type="spellStart"/>
      <w:r>
        <w:t>WorkFlow</w:t>
      </w:r>
      <w:proofErr w:type="spellEnd"/>
      <w:r>
        <w:t xml:space="preserve"> of Proposed Solution</w:t>
      </w:r>
      <w:bookmarkEnd w:id="86"/>
    </w:p>
    <w:p w14:paraId="5FCD04C5" w14:textId="573CE8AF" w:rsidR="009A4433" w:rsidRDefault="009A4433" w:rsidP="009A4433"/>
    <w:p w14:paraId="56B769B9" w14:textId="555FCA7A" w:rsidR="009A4433" w:rsidRDefault="009A4433" w:rsidP="009A4433"/>
    <w:p w14:paraId="56E79637" w14:textId="0D7AAB67" w:rsidR="009A4433" w:rsidRDefault="009A4433" w:rsidP="009A4433"/>
    <w:p w14:paraId="360E45B7" w14:textId="5C955944" w:rsidR="009A4433" w:rsidRDefault="009A4433" w:rsidP="009A4433"/>
    <w:p w14:paraId="688E7319" w14:textId="3BE2676A" w:rsidR="009A4433" w:rsidRDefault="009A4433" w:rsidP="009A4433"/>
    <w:p w14:paraId="77A62578" w14:textId="3BF8763D" w:rsidR="009A4433" w:rsidRDefault="009A4433" w:rsidP="009A4433"/>
    <w:p w14:paraId="45DCCF90" w14:textId="43139324" w:rsidR="009A4433" w:rsidRDefault="009A4433" w:rsidP="009A4433"/>
    <w:p w14:paraId="61009F06" w14:textId="6FE185F0" w:rsidR="009A4433" w:rsidRDefault="009A4433" w:rsidP="009A4433"/>
    <w:p w14:paraId="39DC4372" w14:textId="77777777" w:rsidR="009A4433" w:rsidRPr="009A4433" w:rsidRDefault="009A4433" w:rsidP="009A4433"/>
    <w:p w14:paraId="685A9804" w14:textId="77777777" w:rsidR="00A6251C" w:rsidRPr="00A6251C" w:rsidRDefault="00A6251C" w:rsidP="00A6251C"/>
    <w:p w14:paraId="71237599" w14:textId="7863712E" w:rsidR="00BE66FB" w:rsidRDefault="00BE66FB" w:rsidP="00BE66FB"/>
    <w:p w14:paraId="766F087E" w14:textId="1CA5C449" w:rsidR="00F0649B" w:rsidRDefault="00F0649B" w:rsidP="00BE66FB"/>
    <w:p w14:paraId="10BF2459" w14:textId="77777777" w:rsidR="00F0649B" w:rsidRPr="006A7A36" w:rsidRDefault="00F0649B" w:rsidP="00F0649B">
      <w:pPr>
        <w:jc w:val="center"/>
      </w:pPr>
    </w:p>
    <w:p w14:paraId="0FE217F7" w14:textId="77777777" w:rsidR="00F0649B" w:rsidRPr="006A7A36" w:rsidRDefault="00F0649B" w:rsidP="00F0649B">
      <w:pPr>
        <w:jc w:val="center"/>
      </w:pPr>
    </w:p>
    <w:p w14:paraId="6FBE29F5" w14:textId="77777777" w:rsidR="00F0649B" w:rsidRPr="006A7A36" w:rsidRDefault="00F0649B" w:rsidP="00F0649B">
      <w:pPr>
        <w:jc w:val="center"/>
      </w:pPr>
    </w:p>
    <w:p w14:paraId="6D5C83ED" w14:textId="77777777" w:rsidR="00F0649B" w:rsidRPr="006A7A36" w:rsidRDefault="00F0649B" w:rsidP="00F0649B">
      <w:pPr>
        <w:pStyle w:val="Heading1"/>
      </w:pPr>
    </w:p>
    <w:p w14:paraId="113E18E8" w14:textId="77777777" w:rsidR="00F0649B" w:rsidRPr="006A7A36" w:rsidRDefault="00F0649B" w:rsidP="00F0649B">
      <w:pPr>
        <w:jc w:val="center"/>
      </w:pPr>
    </w:p>
    <w:p w14:paraId="164E2EDC" w14:textId="77777777" w:rsidR="00F0649B" w:rsidRPr="006A7A36" w:rsidRDefault="00F0649B" w:rsidP="00F0649B">
      <w:pPr>
        <w:jc w:val="center"/>
      </w:pPr>
    </w:p>
    <w:p w14:paraId="506878B3" w14:textId="77777777" w:rsidR="00F0649B" w:rsidRPr="006A7A36" w:rsidRDefault="00F0649B" w:rsidP="00F0649B">
      <w:pPr>
        <w:jc w:val="center"/>
      </w:pPr>
    </w:p>
    <w:p w14:paraId="5E52C83F" w14:textId="68E6A325" w:rsidR="00BE66FB" w:rsidRDefault="00F0649B" w:rsidP="0029174A">
      <w:pPr>
        <w:pStyle w:val="Heading2"/>
        <w:tabs>
          <w:tab w:val="clear" w:pos="130"/>
          <w:tab w:val="left" w:pos="0"/>
        </w:tabs>
        <w:ind w:left="-144"/>
      </w:pPr>
      <w:bookmarkStart w:id="87" w:name="_Toc58808404"/>
      <w:r>
        <w:t>CONCLUSION AND RECOMMENDATIONS</w:t>
      </w:r>
      <w:bookmarkEnd w:id="87"/>
    </w:p>
    <w:p w14:paraId="730DA9EA" w14:textId="6E3C704A" w:rsidR="0029174A" w:rsidRDefault="0029174A" w:rsidP="0029174A"/>
    <w:p w14:paraId="1FACB182" w14:textId="3F228DFC" w:rsidR="0029174A" w:rsidRDefault="0029174A" w:rsidP="0029174A"/>
    <w:p w14:paraId="2BADDA82" w14:textId="77777777" w:rsidR="0029174A" w:rsidRPr="0029174A" w:rsidRDefault="0029174A" w:rsidP="0029174A"/>
    <w:p w14:paraId="2845FFD4" w14:textId="207423BC" w:rsidR="00BE66FB" w:rsidRDefault="00BE66FB" w:rsidP="00BE66FB"/>
    <w:p w14:paraId="228BB439" w14:textId="393998D3" w:rsidR="00BE66FB" w:rsidRDefault="00BE66FB" w:rsidP="00BE66FB">
      <w:pPr>
        <w:pStyle w:val="Heading3"/>
      </w:pPr>
      <w:bookmarkStart w:id="88" w:name="_Toc58808405"/>
      <w:r>
        <w:t>Problems</w:t>
      </w:r>
      <w:bookmarkEnd w:id="88"/>
    </w:p>
    <w:p w14:paraId="71A8AB78" w14:textId="37142E61" w:rsidR="00DE7DBC" w:rsidRPr="00DE7DBC" w:rsidRDefault="00DE7DBC" w:rsidP="000A2477">
      <w:pPr>
        <w:spacing w:before="360" w:after="1080"/>
      </w:pPr>
      <w:r w:rsidRPr="00DE7DBC">
        <w:t xml:space="preserve">As it was taken from a wide distance, the data set used for the </w:t>
      </w:r>
      <w:proofErr w:type="spellStart"/>
      <w:r w:rsidRPr="00DE7DBC">
        <w:t>posenet</w:t>
      </w:r>
      <w:proofErr w:type="spellEnd"/>
      <w:r w:rsidRPr="00DE7DBC">
        <w:t xml:space="preserve"> was not good for identifying body key joints. And </w:t>
      </w:r>
      <w:r w:rsidR="003E6BBD">
        <w:t xml:space="preserve">we were </w:t>
      </w:r>
      <w:r w:rsidRPr="00DE7DBC">
        <w:t xml:space="preserve">unable to recreate the entire data set due to COVID-19. For better results on </w:t>
      </w:r>
      <w:r w:rsidR="003E6BBD">
        <w:t xml:space="preserve">our </w:t>
      </w:r>
      <w:r w:rsidRPr="00DE7DBC">
        <w:t xml:space="preserve">current data collection, </w:t>
      </w:r>
      <w:r w:rsidR="003E6BBD">
        <w:t>We</w:t>
      </w:r>
      <w:r w:rsidRPr="00DE7DBC">
        <w:t xml:space="preserve"> tried another pose estimation model (Open-pose having 18 body key joints), but these models require fast processing power that an ordinary</w:t>
      </w:r>
      <w:r w:rsidR="003E6BBD">
        <w:t xml:space="preserve"> laptop devices</w:t>
      </w:r>
      <w:r w:rsidRPr="00DE7DBC">
        <w:t xml:space="preserve"> does not have, so it crashes when </w:t>
      </w:r>
      <w:r w:rsidR="003E6BBD">
        <w:t>we tried to run.</w:t>
      </w:r>
    </w:p>
    <w:p w14:paraId="16C68538" w14:textId="6E6F558C" w:rsidR="00BE66FB" w:rsidRDefault="00BE66FB" w:rsidP="00BE66FB">
      <w:pPr>
        <w:pStyle w:val="Heading3"/>
      </w:pPr>
      <w:bookmarkStart w:id="89" w:name="_Toc58808406"/>
      <w:r>
        <w:t>Future Directions</w:t>
      </w:r>
      <w:bookmarkEnd w:id="89"/>
    </w:p>
    <w:p w14:paraId="5328BDDC" w14:textId="2737DFDB" w:rsidR="00E00E0D" w:rsidRDefault="00E00E0D" w:rsidP="000A2477">
      <w:pPr>
        <w:spacing w:before="360" w:after="360"/>
      </w:pPr>
      <w:r w:rsidRPr="00E00E0D">
        <w:t>Just 3 yoga poses are currently categorised by the proposed models. There are a variety of yoga poses, and hence developing a pose estimation model that can be accurate for all the poses is a challenging problem. The dataset can be extended by adding more yoga poses performed by individuals.</w:t>
      </w:r>
      <w:r>
        <w:t xml:space="preserve"> Further, we can also work on multi person pose estimation.</w:t>
      </w:r>
    </w:p>
    <w:p w14:paraId="4031BD31" w14:textId="28A08DE7" w:rsidR="00946AC6" w:rsidRPr="00946AC6" w:rsidRDefault="00946AC6" w:rsidP="000A2477">
      <w:pPr>
        <w:spacing w:after="1080"/>
        <w:ind w:firstLine="720"/>
      </w:pPr>
      <w:r>
        <w:t xml:space="preserve">This idea can be </w:t>
      </w:r>
      <w:r w:rsidR="00E00E0D">
        <w:t xml:space="preserve">further </w:t>
      </w:r>
      <w:r>
        <w:t>extended and we can work on to detect joint points regardless of any body type. Moreover, joint points should be detected on any type of clothing either fitted o</w:t>
      </w:r>
      <w:r w:rsidR="00E00E0D">
        <w:t>r</w:t>
      </w:r>
      <w:r>
        <w:t xml:space="preserve"> lose. Last, it can also be extended to detect human and non-human and then do pose </w:t>
      </w:r>
      <w:r w:rsidR="006B67C1">
        <w:t>estimation</w:t>
      </w:r>
      <w:r>
        <w:t>.</w:t>
      </w:r>
    </w:p>
    <w:p w14:paraId="74F9D8F0" w14:textId="565C986A" w:rsidR="00BE66FB" w:rsidRDefault="00BE66FB" w:rsidP="00BE66FB">
      <w:pPr>
        <w:pStyle w:val="Heading3"/>
      </w:pPr>
      <w:bookmarkStart w:id="90" w:name="_Toc58808407"/>
      <w:r>
        <w:lastRenderedPageBreak/>
        <w:t>Summary</w:t>
      </w:r>
      <w:bookmarkEnd w:id="90"/>
    </w:p>
    <w:p w14:paraId="394FEE94" w14:textId="243C299B" w:rsidR="00946AC6" w:rsidRDefault="006B67C1" w:rsidP="000A2477">
      <w:pPr>
        <w:spacing w:before="360" w:after="360"/>
      </w:pPr>
      <w:r>
        <w:t xml:space="preserve">Our </w:t>
      </w:r>
      <w:proofErr w:type="spellStart"/>
      <w:r>
        <w:t>YogGuide</w:t>
      </w:r>
      <w:proofErr w:type="spellEnd"/>
      <w:r>
        <w:t xml:space="preserve"> Application is a supervised machine learning project where we uses two different techniques for our pose estimation one is</w:t>
      </w:r>
      <w:r w:rsidRPr="006B67C1">
        <w:t xml:space="preserve"> </w:t>
      </w:r>
      <w:r>
        <w:t xml:space="preserve">CNN Image classification sequential model, and we are considering 3 different poses including plank, warrior and pose-reverse warrior. Another approach was to build sequential model over the pre-build tensor flow </w:t>
      </w:r>
      <w:proofErr w:type="spellStart"/>
      <w:r>
        <w:t>posenet</w:t>
      </w:r>
      <w:proofErr w:type="spellEnd"/>
      <w:r>
        <w:t xml:space="preserve"> </w:t>
      </w:r>
      <w:proofErr w:type="spellStart"/>
      <w:r>
        <w:t>poseestimation</w:t>
      </w:r>
      <w:proofErr w:type="spellEnd"/>
      <w:r>
        <w:t xml:space="preserve"> model. </w:t>
      </w:r>
    </w:p>
    <w:p w14:paraId="3314D7E1" w14:textId="0C0A59E6" w:rsidR="006B67C1" w:rsidRPr="00946AC6" w:rsidRDefault="006B67C1" w:rsidP="00AA17BE">
      <w:pPr>
        <w:spacing w:after="1080"/>
        <w:ind w:firstLine="720"/>
      </w:pPr>
      <w:r>
        <w:t xml:space="preserve">We have created our CNN model using </w:t>
      </w:r>
      <w:proofErr w:type="spellStart"/>
      <w:r>
        <w:t>keras</w:t>
      </w:r>
      <w:proofErr w:type="spellEnd"/>
      <w:r>
        <w:t xml:space="preserve"> with </w:t>
      </w:r>
      <w:proofErr w:type="spellStart"/>
      <w:r>
        <w:t>tensorflow</w:t>
      </w:r>
      <w:proofErr w:type="spellEnd"/>
      <w:r>
        <w:t xml:space="preserve"> as back end. We created model architecture by ourselves and then perform training and validating of our model on our 3 poses. </w:t>
      </w:r>
      <w:r w:rsidR="00817F01">
        <w:t xml:space="preserve">At last, we loaded and saved our model to our GUI framework which is </w:t>
      </w:r>
      <w:proofErr w:type="spellStart"/>
      <w:r w:rsidR="00817F01">
        <w:t>tkinter</w:t>
      </w:r>
      <w:proofErr w:type="spellEnd"/>
      <w:r w:rsidR="00817F01">
        <w:t xml:space="preserve"> (</w:t>
      </w:r>
      <w:proofErr w:type="spellStart"/>
      <w:r w:rsidR="00817F01">
        <w:t>tk</w:t>
      </w:r>
      <w:proofErr w:type="spellEnd"/>
      <w:r w:rsidR="00817F01">
        <w:t xml:space="preserve">) which can be easily used by users to </w:t>
      </w:r>
      <w:proofErr w:type="spellStart"/>
      <w:r w:rsidR="00817F01">
        <w:t>anaylyze</w:t>
      </w:r>
      <w:proofErr w:type="spellEnd"/>
      <w:r w:rsidR="00817F01">
        <w:t xml:space="preserve"> their pose.</w:t>
      </w:r>
    </w:p>
    <w:p w14:paraId="73C01A2D" w14:textId="77777777" w:rsidR="00946AC6" w:rsidRPr="00946AC6" w:rsidRDefault="00946AC6" w:rsidP="00946AC6"/>
    <w:p w14:paraId="21B9E7C3" w14:textId="73FCDDD5" w:rsidR="00BE66FB" w:rsidRDefault="00BE66FB" w:rsidP="00BE66FB"/>
    <w:p w14:paraId="46D724D9" w14:textId="77777777" w:rsidR="00BE66FB" w:rsidRPr="00BE66FB" w:rsidRDefault="00BE66FB" w:rsidP="00BE66FB"/>
    <w:p w14:paraId="5B011273" w14:textId="75FD726C" w:rsidR="00993853" w:rsidRDefault="00993853" w:rsidP="00001D89"/>
    <w:p w14:paraId="171B89DB" w14:textId="16844A56" w:rsidR="00AA17BE" w:rsidRDefault="00AA17BE" w:rsidP="00001D89"/>
    <w:p w14:paraId="6C248C6C" w14:textId="512BFA81" w:rsidR="00AA17BE" w:rsidRDefault="00AA17BE" w:rsidP="00001D89"/>
    <w:p w14:paraId="1F35F6AA" w14:textId="74449C64" w:rsidR="00AA17BE" w:rsidRDefault="00AA17BE" w:rsidP="00001D89"/>
    <w:p w14:paraId="073090DB" w14:textId="6D31E404" w:rsidR="00AA17BE" w:rsidRDefault="00AA17BE" w:rsidP="00001D89"/>
    <w:p w14:paraId="2E057214" w14:textId="21F6303A" w:rsidR="00AA17BE" w:rsidRDefault="00AA17BE" w:rsidP="00001D89"/>
    <w:p w14:paraId="7CA4D511" w14:textId="5A8EEFA0" w:rsidR="00AA17BE" w:rsidRDefault="00AA17BE" w:rsidP="00001D89"/>
    <w:p w14:paraId="388BB01B" w14:textId="61EFD39F" w:rsidR="00AA17BE" w:rsidRDefault="00AA17BE" w:rsidP="00001D89"/>
    <w:p w14:paraId="48967678" w14:textId="4F4BAF29" w:rsidR="00AA17BE" w:rsidRDefault="00AA17BE" w:rsidP="00001D89"/>
    <w:p w14:paraId="258BA25F" w14:textId="78E0CE41" w:rsidR="00AA17BE" w:rsidRDefault="00AA17BE" w:rsidP="00001D89"/>
    <w:p w14:paraId="02D3F61A" w14:textId="77777777" w:rsidR="00AA17BE" w:rsidRDefault="00AA17BE" w:rsidP="00001D89"/>
    <w:p w14:paraId="6A4EFF07" w14:textId="49F6B7F6" w:rsidR="00724E7A" w:rsidRDefault="00724E7A" w:rsidP="00001D89"/>
    <w:p w14:paraId="18FC37AE" w14:textId="77777777" w:rsidR="00724E7A" w:rsidRPr="006A7A36" w:rsidRDefault="00724E7A" w:rsidP="00001D89"/>
    <w:p w14:paraId="3A22A66D" w14:textId="77777777" w:rsidR="002A613C" w:rsidRPr="006A7A36" w:rsidRDefault="002A613C" w:rsidP="002A613C">
      <w:pPr>
        <w:pStyle w:val="Heading2"/>
        <w:numPr>
          <w:ilvl w:val="0"/>
          <w:numId w:val="0"/>
        </w:numPr>
      </w:pPr>
      <w:bookmarkStart w:id="91" w:name="_Toc58808408"/>
      <w:r w:rsidRPr="006A7A36">
        <w:t>REFERENCES</w:t>
      </w:r>
      <w:bookmarkEnd w:id="91"/>
    </w:p>
    <w:p w14:paraId="496B66B6" w14:textId="77777777" w:rsidR="0074665E" w:rsidRPr="0074665E" w:rsidRDefault="00A26DB4" w:rsidP="0074665E">
      <w:pPr>
        <w:pStyle w:val="Bibliography"/>
      </w:pPr>
      <w:r>
        <w:fldChar w:fldCharType="begin"/>
      </w:r>
      <w:r>
        <w:instrText xml:space="preserve"> ADDIN ZOTERO_BIBL {"uncited":[],"omitted":[],"custom":[]} CSL_BIBLIOGRAPHY </w:instrText>
      </w:r>
      <w:r>
        <w:fldChar w:fldCharType="separate"/>
      </w:r>
      <w:r w:rsidR="0074665E" w:rsidRPr="0074665E">
        <w:t>[1]</w:t>
      </w:r>
      <w:r w:rsidR="0074665E" w:rsidRPr="0074665E">
        <w:tab/>
        <w:t xml:space="preserve">A. Toshev and C. Szegedy, “DeepPose: Human Pose Estimation via Deep Neural Networks,” 2014, pp. 1653–1660, Accessed: Aug. 15, 2020. [Online]. Available: </w:t>
      </w:r>
      <w:r w:rsidR="0074665E" w:rsidRPr="0074665E">
        <w:lastRenderedPageBreak/>
        <w:t>https://openaccess.thecvf.com/content_cvpr_2014/html/Toshev_DeepPose_Human_Pose_2014_CVPR_paper.html.</w:t>
      </w:r>
    </w:p>
    <w:p w14:paraId="38502C75" w14:textId="77777777" w:rsidR="0074665E" w:rsidRPr="0074665E" w:rsidRDefault="0074665E" w:rsidP="0074665E">
      <w:pPr>
        <w:pStyle w:val="Bibliography"/>
      </w:pPr>
      <w:r w:rsidRPr="0074665E">
        <w:t>[2]</w:t>
      </w:r>
      <w:r w:rsidRPr="0074665E">
        <w:tab/>
        <w:t>Y. Chen, C. Shen, X.-S. Wei, L. Liu, and J. Yang, “Adversarial PoseNet: A Structure-Aware Convolutional Network for Human Pose Estimation,” 2017, pp. 1212–1221, Accessed: Aug. 15, 2020. [Online]. Available: https://openaccess.thecvf.com/content_iccv_2017/html/Chen_Adversarial_PoseNet_A_ICCV_2017_paper.html.</w:t>
      </w:r>
    </w:p>
    <w:p w14:paraId="76C66442" w14:textId="77777777" w:rsidR="0074665E" w:rsidRPr="0074665E" w:rsidRDefault="0074665E" w:rsidP="0074665E">
      <w:pPr>
        <w:pStyle w:val="Bibliography"/>
      </w:pPr>
      <w:r w:rsidRPr="0074665E">
        <w:t>[3]</w:t>
      </w:r>
      <w:r w:rsidRPr="0074665E">
        <w:tab/>
        <w:t xml:space="preserve">S. K. Yadav, A. Singh, A. Gupta, and J. L. Raheja, “Real-time Yoga recognition using deep learning,” </w:t>
      </w:r>
      <w:r w:rsidRPr="0074665E">
        <w:rPr>
          <w:i/>
          <w:iCs/>
        </w:rPr>
        <w:t>Neural Comput. Appl.</w:t>
      </w:r>
      <w:r w:rsidRPr="0074665E">
        <w:t>, vol. 31, no. 12, pp. 9349–9361, Dec. 2019, doi: 10.1007/s00521-019-04232-7.</w:t>
      </w:r>
    </w:p>
    <w:p w14:paraId="34013D6D" w14:textId="77777777" w:rsidR="0074665E" w:rsidRPr="0074665E" w:rsidRDefault="0074665E" w:rsidP="0074665E">
      <w:pPr>
        <w:pStyle w:val="Bibliography"/>
      </w:pPr>
      <w:r w:rsidRPr="0074665E">
        <w:t>[4]</w:t>
      </w:r>
      <w:r w:rsidRPr="0074665E">
        <w:tab/>
        <w:t>“The Health Benefits of Yoga and Exercise: A Review of Comparison Studies | The Journal of Alternative and Complementary Medicine.” https://www.liebertpub.com/doi/abs/10.1089/acm.2009.0044 (accessed Aug. 15, 2020).</w:t>
      </w:r>
    </w:p>
    <w:p w14:paraId="2E9E4568" w14:textId="77777777" w:rsidR="0074665E" w:rsidRPr="0074665E" w:rsidRDefault="0074665E" w:rsidP="0074665E">
      <w:pPr>
        <w:pStyle w:val="Bibliography"/>
      </w:pPr>
      <w:r w:rsidRPr="0074665E">
        <w:t>[5]</w:t>
      </w:r>
      <w:r w:rsidRPr="0074665E">
        <w:tab/>
        <w:t xml:space="preserve">N. L. Atkinson and R. Permuth-Levine, “Benefits, Barriers, and Cues to Action of Yoga Practice: A Focus Group Approach,” </w:t>
      </w:r>
      <w:r w:rsidRPr="0074665E">
        <w:rPr>
          <w:i/>
          <w:iCs/>
        </w:rPr>
        <w:t>Am. J. Health Behav.</w:t>
      </w:r>
      <w:r w:rsidRPr="0074665E">
        <w:t>, vol. 33, no. 1, pp. 3–14, Jan. 2009, doi: 10.5993/AJHB.33.1.1.</w:t>
      </w:r>
    </w:p>
    <w:p w14:paraId="08D97336" w14:textId="77777777" w:rsidR="0074665E" w:rsidRPr="0074665E" w:rsidRDefault="0074665E" w:rsidP="0074665E">
      <w:pPr>
        <w:pStyle w:val="Bibliography"/>
      </w:pPr>
      <w:r w:rsidRPr="0074665E">
        <w:t>[6]</w:t>
      </w:r>
      <w:r w:rsidRPr="0074665E">
        <w:tab/>
        <w:t xml:space="preserve">M. Gochoo </w:t>
      </w:r>
      <w:r w:rsidRPr="0074665E">
        <w:rPr>
          <w:i/>
          <w:iCs/>
        </w:rPr>
        <w:t>et al.</w:t>
      </w:r>
      <w:r w:rsidRPr="0074665E">
        <w:t xml:space="preserve">, “Novel IoT-Based Privacy-Preserving Yoga Posture Recognition System Using Low-Resolution Infrared Sensors and Deep Learning,” </w:t>
      </w:r>
      <w:r w:rsidRPr="0074665E">
        <w:rPr>
          <w:i/>
          <w:iCs/>
        </w:rPr>
        <w:t>IEEE Internet Things J.</w:t>
      </w:r>
      <w:r w:rsidRPr="0074665E">
        <w:t>, vol. 6, no. 4, pp. 7192–7200, Aug. 2019, doi: 10.1109/JIOT.2019.2915095.</w:t>
      </w:r>
    </w:p>
    <w:p w14:paraId="19259C96" w14:textId="77777777" w:rsidR="0074665E" w:rsidRPr="0074665E" w:rsidRDefault="0074665E" w:rsidP="0074665E">
      <w:pPr>
        <w:pStyle w:val="Bibliography"/>
      </w:pPr>
      <w:r w:rsidRPr="0074665E">
        <w:t>[7]</w:t>
      </w:r>
      <w:r w:rsidRPr="0074665E">
        <w:tab/>
        <w:t xml:space="preserve">T. K. K. Maddala, P. V. V. Kishore, K. K. Eepuri, and A. K. Dande, “YogaNet: 3-D Yoga Asana Recognition Using Joint Angular Displacement Maps With ConvNets,” </w:t>
      </w:r>
      <w:r w:rsidRPr="0074665E">
        <w:rPr>
          <w:i/>
          <w:iCs/>
        </w:rPr>
        <w:t>IEEE Trans. Multimed.</w:t>
      </w:r>
      <w:r w:rsidRPr="0074665E">
        <w:t>, vol. 21, no. 10, pp. 2492–2503, Oct. 2019, doi: 10.1109/TMM.2019.2904880.</w:t>
      </w:r>
    </w:p>
    <w:p w14:paraId="52F4E249" w14:textId="77777777" w:rsidR="0074665E" w:rsidRPr="0074665E" w:rsidRDefault="0074665E" w:rsidP="0074665E">
      <w:pPr>
        <w:pStyle w:val="Bibliography"/>
      </w:pPr>
      <w:r w:rsidRPr="0074665E">
        <w:t>[8]</w:t>
      </w:r>
      <w:r w:rsidRPr="0074665E">
        <w:tab/>
        <w:t xml:space="preserve">E. W. Trejo and P. Yuan, “Recognition of Yoga Poses Through an Interactive System with Kinect Device,” in </w:t>
      </w:r>
      <w:r w:rsidRPr="0074665E">
        <w:rPr>
          <w:i/>
          <w:iCs/>
        </w:rPr>
        <w:t>2018 2nd International Conference on Robotics and Automation Sciences (ICRAS)</w:t>
      </w:r>
      <w:r w:rsidRPr="0074665E">
        <w:t>, Jun. 2018, pp. 1–5, doi: 10.1109/ICRAS.2018.8443267.</w:t>
      </w:r>
    </w:p>
    <w:p w14:paraId="1799E26A" w14:textId="77777777" w:rsidR="0074665E" w:rsidRPr="0074665E" w:rsidRDefault="0074665E" w:rsidP="0074665E">
      <w:pPr>
        <w:pStyle w:val="Bibliography"/>
      </w:pPr>
      <w:r w:rsidRPr="0074665E">
        <w:t>[9]</w:t>
      </w:r>
      <w:r w:rsidRPr="0074665E">
        <w:tab/>
        <w:t xml:space="preserve">H.-T. Chen, Y.-Z. He, and C.-C. Hsu, “Computer-assisted yoga training system,” </w:t>
      </w:r>
      <w:r w:rsidRPr="0074665E">
        <w:rPr>
          <w:i/>
          <w:iCs/>
        </w:rPr>
        <w:t>Multimed. Tools Appl.</w:t>
      </w:r>
      <w:r w:rsidRPr="0074665E">
        <w:t>, vol. 77, no. 18, pp. 23969–23991, Sep. 2018, doi: 10.1007/s11042-018-5721-2.</w:t>
      </w:r>
    </w:p>
    <w:p w14:paraId="058FB276" w14:textId="77777777" w:rsidR="0074665E" w:rsidRPr="0074665E" w:rsidRDefault="0074665E" w:rsidP="0074665E">
      <w:pPr>
        <w:pStyle w:val="Bibliography"/>
      </w:pPr>
      <w:r w:rsidRPr="0074665E">
        <w:t>[10]</w:t>
      </w:r>
      <w:r w:rsidRPr="0074665E">
        <w:tab/>
        <w:t>“Yoga posture recognition by detecting human joint points in real time using microsoft kinect - IEEE Conference Publication.” https://ieeexplore.ieee.org/abstract/document/8289047/ (accessed Aug. 15, 2020).</w:t>
      </w:r>
    </w:p>
    <w:p w14:paraId="74BE03F3" w14:textId="77777777" w:rsidR="0074665E" w:rsidRPr="0074665E" w:rsidRDefault="0074665E" w:rsidP="0074665E">
      <w:pPr>
        <w:pStyle w:val="Bibliography"/>
      </w:pPr>
      <w:r w:rsidRPr="0074665E">
        <w:t>[11]</w:t>
      </w:r>
      <w:r w:rsidRPr="0074665E">
        <w:tab/>
        <w:t xml:space="preserve">F. Jiang, S. Zhang, S. Wu, Y. Gao, and D. Zhao, “Multi-layered Gesture Recognition with Kinect,” in </w:t>
      </w:r>
      <w:r w:rsidRPr="0074665E">
        <w:rPr>
          <w:i/>
          <w:iCs/>
        </w:rPr>
        <w:t>Gesture Recognition</w:t>
      </w:r>
      <w:r w:rsidRPr="0074665E">
        <w:t>, S. Escalera, I. Guyon, and V. Athitsos, Eds. Cham: Springer International Publishing, 2017, pp. 387–416.</w:t>
      </w:r>
    </w:p>
    <w:p w14:paraId="38AA6C20" w14:textId="77777777" w:rsidR="0074665E" w:rsidRPr="0074665E" w:rsidRDefault="0074665E" w:rsidP="0074665E">
      <w:pPr>
        <w:pStyle w:val="Bibliography"/>
      </w:pPr>
      <w:r w:rsidRPr="0074665E">
        <w:t>[12]</w:t>
      </w:r>
      <w:r w:rsidRPr="0074665E">
        <w:tab/>
        <w:t xml:space="preserve">F. Liu, B. Du, Q. Wang, Y. Wang, and W. Zeng, “Hand gesture recognition using kinect via deterministic learning,” in </w:t>
      </w:r>
      <w:r w:rsidRPr="0074665E">
        <w:rPr>
          <w:i/>
          <w:iCs/>
        </w:rPr>
        <w:t>2017 29th Chinese Control And Decision Conference (CCDC)</w:t>
      </w:r>
      <w:r w:rsidRPr="0074665E">
        <w:t>, May 2017, pp. 2127–2132, doi: 10.1109/CCDC.2017.7978867.</w:t>
      </w:r>
    </w:p>
    <w:p w14:paraId="7D02E25C" w14:textId="77777777" w:rsidR="0074665E" w:rsidRPr="0074665E" w:rsidRDefault="0074665E" w:rsidP="0074665E">
      <w:pPr>
        <w:pStyle w:val="Bibliography"/>
      </w:pPr>
      <w:r w:rsidRPr="0074665E">
        <w:t>[13]</w:t>
      </w:r>
      <w:r w:rsidRPr="0074665E">
        <w:tab/>
        <w:t xml:space="preserve">D. Núñez Fernández and B. Kwolek, </w:t>
      </w:r>
      <w:r w:rsidRPr="0074665E">
        <w:rPr>
          <w:i/>
          <w:iCs/>
        </w:rPr>
        <w:t>Hand Posture Recognition Using Convolutional Neural Networks</w:t>
      </w:r>
      <w:r w:rsidRPr="0074665E">
        <w:t>. 2019.</w:t>
      </w:r>
    </w:p>
    <w:p w14:paraId="72B2E259" w14:textId="77777777" w:rsidR="0074665E" w:rsidRPr="0074665E" w:rsidRDefault="0074665E" w:rsidP="0074665E">
      <w:pPr>
        <w:pStyle w:val="Bibliography"/>
      </w:pPr>
      <w:r w:rsidRPr="0074665E">
        <w:t>[14]</w:t>
      </w:r>
      <w:r w:rsidRPr="0074665E">
        <w:tab/>
        <w:t xml:space="preserve">Seung-Ho Han, Han-Gyu Kim, and Ho-Jin Choi, “Rehabilitation posture correction using deep neural network,” in </w:t>
      </w:r>
      <w:r w:rsidRPr="0074665E">
        <w:rPr>
          <w:i/>
          <w:iCs/>
        </w:rPr>
        <w:t>2017 IEEE International Conference on Big Data and Smart Computing (BigComp)</w:t>
      </w:r>
      <w:r w:rsidRPr="0074665E">
        <w:t>, Feb. 2017, pp. 400–402, doi: 10.1109/BIGCOMP.2017.7881743.</w:t>
      </w:r>
    </w:p>
    <w:p w14:paraId="53A26525" w14:textId="77777777" w:rsidR="0074665E" w:rsidRPr="0074665E" w:rsidRDefault="0074665E" w:rsidP="0074665E">
      <w:pPr>
        <w:pStyle w:val="Bibliography"/>
      </w:pPr>
      <w:r w:rsidRPr="0074665E">
        <w:lastRenderedPageBreak/>
        <w:t>[15]</w:t>
      </w:r>
      <w:r w:rsidRPr="0074665E">
        <w:tab/>
        <w:t xml:space="preserve">Z. Chan, Z. XunMu, Y. XiaoFan, W. LiNa, T. ShuQin, and X. YueJu, “Automatic recognition of lactating sow postures from depth images by deep learning detector.,” </w:t>
      </w:r>
      <w:r w:rsidRPr="0074665E">
        <w:rPr>
          <w:i/>
          <w:iCs/>
        </w:rPr>
        <w:t>Comput. Electron. Agric.</w:t>
      </w:r>
      <w:r w:rsidRPr="0074665E">
        <w:t>, vol. 147, pp. 51–63, 2018.</w:t>
      </w:r>
    </w:p>
    <w:p w14:paraId="180F1D2D" w14:textId="77777777" w:rsidR="0074665E" w:rsidRPr="0074665E" w:rsidRDefault="0074665E" w:rsidP="0074665E">
      <w:pPr>
        <w:pStyle w:val="Bibliography"/>
      </w:pPr>
      <w:r w:rsidRPr="0074665E">
        <w:t>[16]</w:t>
      </w:r>
      <w:r w:rsidRPr="0074665E">
        <w:tab/>
        <w:t>S. Kothari, “Yoga Pose Classification Using Deep Learning,” p. 45.</w:t>
      </w:r>
    </w:p>
    <w:p w14:paraId="16DF0DEF" w14:textId="77777777" w:rsidR="0074665E" w:rsidRPr="0074665E" w:rsidRDefault="0074665E" w:rsidP="0074665E">
      <w:pPr>
        <w:pStyle w:val="Bibliography"/>
      </w:pPr>
      <w:r w:rsidRPr="0074665E">
        <w:t>[17]</w:t>
      </w:r>
      <w:r w:rsidRPr="0074665E">
        <w:tab/>
        <w:t>“Iterative and incremental developments. a brief history - IEEE Journals &amp; Magazine.” https://ieeexplore.ieee.org/abstract/document/1204375 (accessed Aug. 15, 2020).</w:t>
      </w:r>
    </w:p>
    <w:p w14:paraId="5E578394" w14:textId="6569DD6D" w:rsidR="002A613C" w:rsidRPr="006A7A36" w:rsidRDefault="00A26DB4" w:rsidP="002A613C">
      <w:r>
        <w:fldChar w:fldCharType="end"/>
      </w:r>
    </w:p>
    <w:p w14:paraId="4FCEBCCE" w14:textId="77777777" w:rsidR="002A613C" w:rsidRPr="006A7A36" w:rsidRDefault="002A613C" w:rsidP="002D3C0C">
      <w:pPr>
        <w:sectPr w:rsidR="002A613C" w:rsidRPr="006A7A36" w:rsidSect="00141699">
          <w:headerReference w:type="even" r:id="rId53"/>
          <w:headerReference w:type="default" r:id="rId54"/>
          <w:pgSz w:w="11909" w:h="16834" w:code="9"/>
          <w:pgMar w:top="1418" w:right="1418" w:bottom="1418" w:left="2268" w:header="851" w:footer="851" w:gutter="0"/>
          <w:cols w:space="720"/>
          <w:docGrid w:linePitch="360"/>
        </w:sectPr>
      </w:pPr>
    </w:p>
    <w:p w14:paraId="492E07AC" w14:textId="77777777" w:rsidR="002A613C" w:rsidRPr="006A7A36" w:rsidRDefault="002A613C" w:rsidP="002A613C">
      <w:pPr>
        <w:jc w:val="center"/>
      </w:pPr>
    </w:p>
    <w:p w14:paraId="05E92D5A" w14:textId="77777777" w:rsidR="002A613C" w:rsidRPr="006A7A36" w:rsidRDefault="002A613C" w:rsidP="002A613C">
      <w:pPr>
        <w:jc w:val="center"/>
      </w:pPr>
    </w:p>
    <w:p w14:paraId="5D7D7D55" w14:textId="77777777" w:rsidR="002A613C" w:rsidRPr="006A7A36" w:rsidRDefault="002A613C" w:rsidP="002A613C">
      <w:pPr>
        <w:jc w:val="center"/>
      </w:pPr>
    </w:p>
    <w:p w14:paraId="323E0317" w14:textId="77777777" w:rsidR="002A613C" w:rsidRPr="006A7A36" w:rsidRDefault="002A613C" w:rsidP="002A613C">
      <w:pPr>
        <w:pStyle w:val="Heading2"/>
        <w:numPr>
          <w:ilvl w:val="0"/>
          <w:numId w:val="0"/>
        </w:numPr>
      </w:pPr>
      <w:bookmarkStart w:id="92" w:name="_Toc58808409"/>
      <w:r w:rsidRPr="006A7A36">
        <w:t>APPENDICES</w:t>
      </w:r>
      <w:bookmarkEnd w:id="92"/>
    </w:p>
    <w:p w14:paraId="100961B3" w14:textId="77777777" w:rsidR="002A613C" w:rsidRPr="006A7A36" w:rsidRDefault="002A613C" w:rsidP="002A613C"/>
    <w:p w14:paraId="52F5C96C" w14:textId="77777777" w:rsidR="002A613C" w:rsidRPr="006A7A36" w:rsidRDefault="002A613C" w:rsidP="002A613C"/>
    <w:p w14:paraId="3A3D1352" w14:textId="77777777" w:rsidR="002A613C" w:rsidRPr="006A7A36" w:rsidRDefault="002A613C" w:rsidP="002A613C"/>
    <w:p w14:paraId="541AF785" w14:textId="5B1C11ED" w:rsidR="002A613C" w:rsidRPr="006A7A36" w:rsidRDefault="002A613C" w:rsidP="002A613C">
      <w:pPr>
        <w:pStyle w:val="Caption"/>
        <w:jc w:val="center"/>
      </w:pPr>
      <w:bookmarkStart w:id="93" w:name="_Toc48522270"/>
      <w:r>
        <w:t xml:space="preserve">APPENDIX </w:t>
      </w:r>
      <w:r w:rsidR="003B5FC2">
        <w:fldChar w:fldCharType="begin"/>
      </w:r>
      <w:r w:rsidR="003B5FC2">
        <w:instrText xml:space="preserve"> SEQ APPENDIX \* ALPHABETIC </w:instrText>
      </w:r>
      <w:r w:rsidR="003B5FC2">
        <w:fldChar w:fldCharType="separate"/>
      </w:r>
      <w:r w:rsidR="0071000E">
        <w:rPr>
          <w:noProof/>
        </w:rPr>
        <w:t>A</w:t>
      </w:r>
      <w:r w:rsidR="003B5FC2">
        <w:rPr>
          <w:noProof/>
        </w:rPr>
        <w:fldChar w:fldCharType="end"/>
      </w:r>
      <w:r>
        <w:t xml:space="preserve">: </w:t>
      </w:r>
      <w:r w:rsidR="00814556">
        <w:t>Project Milestones</w:t>
      </w:r>
      <w:bookmarkEnd w:id="93"/>
    </w:p>
    <w:p w14:paraId="29969524" w14:textId="77777777" w:rsidR="002A613C" w:rsidRDefault="002A613C" w:rsidP="002A613C"/>
    <w:p w14:paraId="10E4482B" w14:textId="77777777" w:rsidR="002A613C" w:rsidRDefault="002A613C" w:rsidP="002A613C"/>
    <w:p w14:paraId="598DF832" w14:textId="0DE80819" w:rsidR="0067299A" w:rsidRDefault="0067299A" w:rsidP="0067299A"/>
    <w:tbl>
      <w:tblPr>
        <w:tblStyle w:val="TableGrid"/>
        <w:tblW w:w="0" w:type="auto"/>
        <w:tblLook w:val="04A0" w:firstRow="1" w:lastRow="0" w:firstColumn="1" w:lastColumn="0" w:noHBand="0" w:noVBand="1"/>
      </w:tblPr>
      <w:tblGrid>
        <w:gridCol w:w="733"/>
        <w:gridCol w:w="2879"/>
        <w:gridCol w:w="2401"/>
        <w:gridCol w:w="2200"/>
      </w:tblGrid>
      <w:tr w:rsidR="00D97DEF" w:rsidRPr="009E7C00" w14:paraId="2990F88E" w14:textId="77777777" w:rsidTr="003F636F">
        <w:tc>
          <w:tcPr>
            <w:tcW w:w="828" w:type="dxa"/>
          </w:tcPr>
          <w:p w14:paraId="1D0537F4" w14:textId="77777777" w:rsidR="00D97DEF" w:rsidRPr="00B6209F" w:rsidRDefault="00D97DEF" w:rsidP="003F636F">
            <w:pPr>
              <w:rPr>
                <w:b/>
              </w:rPr>
            </w:pPr>
            <w:r w:rsidRPr="00B6209F">
              <w:rPr>
                <w:b/>
              </w:rPr>
              <w:t>S. No</w:t>
            </w:r>
          </w:p>
        </w:tc>
        <w:tc>
          <w:tcPr>
            <w:tcW w:w="3420" w:type="dxa"/>
          </w:tcPr>
          <w:p w14:paraId="6C403FA3" w14:textId="77777777" w:rsidR="00D97DEF" w:rsidRPr="00B6209F" w:rsidRDefault="00D97DEF" w:rsidP="003F636F">
            <w:pPr>
              <w:rPr>
                <w:b/>
              </w:rPr>
            </w:pPr>
            <w:r w:rsidRPr="00B6209F">
              <w:rPr>
                <w:b/>
              </w:rPr>
              <w:t>Elapsed time since start of the project</w:t>
            </w:r>
          </w:p>
        </w:tc>
        <w:tc>
          <w:tcPr>
            <w:tcW w:w="2790" w:type="dxa"/>
          </w:tcPr>
          <w:p w14:paraId="77D652A9" w14:textId="77777777" w:rsidR="00D97DEF" w:rsidRPr="00B6209F" w:rsidRDefault="00D97DEF" w:rsidP="003F636F">
            <w:pPr>
              <w:rPr>
                <w:b/>
              </w:rPr>
            </w:pPr>
            <w:r w:rsidRPr="00B6209F">
              <w:rPr>
                <w:b/>
              </w:rPr>
              <w:t>Milestone</w:t>
            </w:r>
          </w:p>
        </w:tc>
        <w:tc>
          <w:tcPr>
            <w:tcW w:w="2538" w:type="dxa"/>
          </w:tcPr>
          <w:p w14:paraId="742E26BC" w14:textId="77777777" w:rsidR="00D97DEF" w:rsidRPr="00B6209F" w:rsidRDefault="00D97DEF" w:rsidP="003F636F">
            <w:pPr>
              <w:rPr>
                <w:b/>
              </w:rPr>
            </w:pPr>
            <w:r w:rsidRPr="00B6209F">
              <w:rPr>
                <w:b/>
              </w:rPr>
              <w:t>Deliverable</w:t>
            </w:r>
          </w:p>
        </w:tc>
      </w:tr>
      <w:tr w:rsidR="00D97DEF" w:rsidRPr="009E7C00" w14:paraId="782C3DD6" w14:textId="77777777" w:rsidTr="003F636F">
        <w:trPr>
          <w:trHeight w:val="980"/>
        </w:trPr>
        <w:tc>
          <w:tcPr>
            <w:tcW w:w="828" w:type="dxa"/>
            <w:vAlign w:val="center"/>
          </w:tcPr>
          <w:p w14:paraId="399C159C" w14:textId="77777777" w:rsidR="00D97DEF" w:rsidRPr="00B6209F" w:rsidRDefault="00D97DEF" w:rsidP="003F636F">
            <w:pPr>
              <w:tabs>
                <w:tab w:val="left" w:pos="3660"/>
              </w:tabs>
              <w:jc w:val="center"/>
            </w:pPr>
            <w:r w:rsidRPr="00B6209F">
              <w:t>1</w:t>
            </w:r>
          </w:p>
        </w:tc>
        <w:tc>
          <w:tcPr>
            <w:tcW w:w="3420" w:type="dxa"/>
          </w:tcPr>
          <w:p w14:paraId="33F5DA17" w14:textId="77777777" w:rsidR="00D97DEF" w:rsidRPr="00B6209F" w:rsidRDefault="00D97DEF" w:rsidP="003F636F">
            <w:pPr>
              <w:tabs>
                <w:tab w:val="left" w:pos="3660"/>
              </w:tabs>
            </w:pPr>
            <w:r w:rsidRPr="00B6209F">
              <w:t>February (Research)</w:t>
            </w:r>
          </w:p>
        </w:tc>
        <w:tc>
          <w:tcPr>
            <w:tcW w:w="2790" w:type="dxa"/>
          </w:tcPr>
          <w:p w14:paraId="79BC64B7" w14:textId="77777777" w:rsidR="00D97DEF" w:rsidRPr="00B6209F" w:rsidRDefault="00D97DEF" w:rsidP="003F636F">
            <w:pPr>
              <w:tabs>
                <w:tab w:val="left" w:pos="3660"/>
              </w:tabs>
            </w:pPr>
            <w:r w:rsidRPr="00B6209F">
              <w:t>Read scientific papers</w:t>
            </w:r>
          </w:p>
          <w:p w14:paraId="4B70C1CE" w14:textId="77777777" w:rsidR="00D97DEF" w:rsidRPr="00B6209F" w:rsidRDefault="00D97DEF" w:rsidP="003F636F">
            <w:pPr>
              <w:tabs>
                <w:tab w:val="left" w:pos="3660"/>
              </w:tabs>
            </w:pPr>
            <w:r w:rsidRPr="00B6209F">
              <w:t>Gather data insights</w:t>
            </w:r>
          </w:p>
          <w:p w14:paraId="3FC7E975" w14:textId="77777777" w:rsidR="00D97DEF" w:rsidRPr="00B6209F" w:rsidRDefault="00D97DEF" w:rsidP="003F636F">
            <w:pPr>
              <w:tabs>
                <w:tab w:val="left" w:pos="3660"/>
              </w:tabs>
            </w:pPr>
            <w:r w:rsidRPr="00B6209F">
              <w:t>Decide on methodology</w:t>
            </w:r>
          </w:p>
        </w:tc>
        <w:tc>
          <w:tcPr>
            <w:tcW w:w="2538" w:type="dxa"/>
          </w:tcPr>
          <w:p w14:paraId="7353FD60" w14:textId="77777777" w:rsidR="00D97DEF" w:rsidRPr="00B6209F" w:rsidRDefault="00D97DEF" w:rsidP="003F636F">
            <w:pPr>
              <w:tabs>
                <w:tab w:val="left" w:pos="3660"/>
              </w:tabs>
            </w:pPr>
            <w:r w:rsidRPr="00B6209F">
              <w:t>Detailed project execution plan</w:t>
            </w:r>
          </w:p>
        </w:tc>
      </w:tr>
      <w:tr w:rsidR="00D97DEF" w:rsidRPr="009E7C00" w14:paraId="51FB3321" w14:textId="77777777" w:rsidTr="003F636F">
        <w:tc>
          <w:tcPr>
            <w:tcW w:w="828" w:type="dxa"/>
            <w:vAlign w:val="center"/>
          </w:tcPr>
          <w:p w14:paraId="544D4595" w14:textId="77777777" w:rsidR="00D97DEF" w:rsidRPr="00B6209F" w:rsidRDefault="00D97DEF" w:rsidP="003F636F">
            <w:pPr>
              <w:tabs>
                <w:tab w:val="left" w:pos="3660"/>
              </w:tabs>
              <w:jc w:val="center"/>
            </w:pPr>
            <w:r w:rsidRPr="00B6209F">
              <w:t>2</w:t>
            </w:r>
          </w:p>
        </w:tc>
        <w:tc>
          <w:tcPr>
            <w:tcW w:w="3420" w:type="dxa"/>
          </w:tcPr>
          <w:p w14:paraId="3373554C" w14:textId="77777777" w:rsidR="00D97DEF" w:rsidRPr="00B6209F" w:rsidRDefault="00D97DEF" w:rsidP="003F636F">
            <w:pPr>
              <w:tabs>
                <w:tab w:val="left" w:pos="3660"/>
              </w:tabs>
            </w:pPr>
            <w:r w:rsidRPr="00B6209F">
              <w:t>March (Data exploration)</w:t>
            </w:r>
          </w:p>
        </w:tc>
        <w:tc>
          <w:tcPr>
            <w:tcW w:w="2790" w:type="dxa"/>
          </w:tcPr>
          <w:p w14:paraId="6A9C1B39" w14:textId="77777777" w:rsidR="00D97DEF" w:rsidRPr="00B6209F" w:rsidRDefault="00D97DEF" w:rsidP="003F636F">
            <w:pPr>
              <w:tabs>
                <w:tab w:val="left" w:pos="3660"/>
              </w:tabs>
            </w:pPr>
            <w:r w:rsidRPr="00B6209F">
              <w:t>Slice data in different ways</w:t>
            </w:r>
          </w:p>
          <w:p w14:paraId="01CD5904" w14:textId="77777777" w:rsidR="00D97DEF" w:rsidRPr="00B6209F" w:rsidRDefault="00D97DEF" w:rsidP="003F636F">
            <w:pPr>
              <w:tabs>
                <w:tab w:val="left" w:pos="3660"/>
              </w:tabs>
            </w:pPr>
            <w:r w:rsidRPr="00B6209F">
              <w:t>Gather datasets</w:t>
            </w:r>
          </w:p>
        </w:tc>
        <w:tc>
          <w:tcPr>
            <w:tcW w:w="2538" w:type="dxa"/>
          </w:tcPr>
          <w:p w14:paraId="3DDC92DE" w14:textId="77777777" w:rsidR="00D97DEF" w:rsidRPr="00B6209F" w:rsidRDefault="00D97DEF" w:rsidP="003F636F">
            <w:pPr>
              <w:tabs>
                <w:tab w:val="left" w:pos="3660"/>
              </w:tabs>
            </w:pPr>
            <w:r w:rsidRPr="00B6209F">
              <w:t>Report with the results</w:t>
            </w:r>
          </w:p>
        </w:tc>
      </w:tr>
      <w:tr w:rsidR="00D97DEF" w:rsidRPr="009E7C00" w14:paraId="699EA86C" w14:textId="77777777" w:rsidTr="003F636F">
        <w:tc>
          <w:tcPr>
            <w:tcW w:w="828" w:type="dxa"/>
            <w:vAlign w:val="center"/>
          </w:tcPr>
          <w:p w14:paraId="2CE559B9" w14:textId="77777777" w:rsidR="00D97DEF" w:rsidRPr="00B6209F" w:rsidRDefault="00D97DEF" w:rsidP="003F636F">
            <w:pPr>
              <w:tabs>
                <w:tab w:val="left" w:pos="3660"/>
              </w:tabs>
              <w:jc w:val="center"/>
            </w:pPr>
            <w:r w:rsidRPr="00B6209F">
              <w:t>3</w:t>
            </w:r>
          </w:p>
        </w:tc>
        <w:tc>
          <w:tcPr>
            <w:tcW w:w="3420" w:type="dxa"/>
          </w:tcPr>
          <w:p w14:paraId="75AFD4C9" w14:textId="77777777" w:rsidR="00D97DEF" w:rsidRPr="00B6209F" w:rsidRDefault="00D97DEF" w:rsidP="003F636F">
            <w:pPr>
              <w:tabs>
                <w:tab w:val="left" w:pos="3660"/>
              </w:tabs>
            </w:pPr>
            <w:r w:rsidRPr="00B6209F">
              <w:t>April (Measurement of angles)</w:t>
            </w:r>
          </w:p>
        </w:tc>
        <w:tc>
          <w:tcPr>
            <w:tcW w:w="2790" w:type="dxa"/>
          </w:tcPr>
          <w:p w14:paraId="75832744" w14:textId="77777777" w:rsidR="00D97DEF" w:rsidRPr="00B6209F" w:rsidRDefault="00D97DEF" w:rsidP="003F636F">
            <w:pPr>
              <w:tabs>
                <w:tab w:val="left" w:pos="3660"/>
              </w:tabs>
            </w:pPr>
            <w:r w:rsidRPr="00B6209F">
              <w:t>Body joints point detection</w:t>
            </w:r>
          </w:p>
          <w:p w14:paraId="43864C78" w14:textId="77777777" w:rsidR="00D97DEF" w:rsidRPr="00B6209F" w:rsidRDefault="00D97DEF" w:rsidP="003F636F">
            <w:pPr>
              <w:tabs>
                <w:tab w:val="left" w:pos="3660"/>
              </w:tabs>
            </w:pPr>
            <w:r w:rsidRPr="00B6209F">
              <w:t>Report writing</w:t>
            </w:r>
          </w:p>
        </w:tc>
        <w:tc>
          <w:tcPr>
            <w:tcW w:w="2538" w:type="dxa"/>
          </w:tcPr>
          <w:p w14:paraId="12307FAC" w14:textId="77777777" w:rsidR="00D97DEF" w:rsidRPr="00B6209F" w:rsidRDefault="00D97DEF" w:rsidP="003F636F">
            <w:pPr>
              <w:tabs>
                <w:tab w:val="left" w:pos="3660"/>
              </w:tabs>
            </w:pPr>
            <w:r w:rsidRPr="00B6209F">
              <w:t>No deliverables</w:t>
            </w:r>
          </w:p>
        </w:tc>
      </w:tr>
      <w:tr w:rsidR="00D97DEF" w:rsidRPr="009E7C00" w14:paraId="1A466248" w14:textId="77777777" w:rsidTr="003F636F">
        <w:trPr>
          <w:trHeight w:val="935"/>
        </w:trPr>
        <w:tc>
          <w:tcPr>
            <w:tcW w:w="828" w:type="dxa"/>
            <w:vAlign w:val="center"/>
          </w:tcPr>
          <w:p w14:paraId="06B02742" w14:textId="77777777" w:rsidR="00D97DEF" w:rsidRPr="00B6209F" w:rsidRDefault="00D97DEF" w:rsidP="003F636F">
            <w:pPr>
              <w:tabs>
                <w:tab w:val="left" w:pos="3660"/>
              </w:tabs>
              <w:jc w:val="center"/>
            </w:pPr>
            <w:r w:rsidRPr="00B6209F">
              <w:t>4</w:t>
            </w:r>
          </w:p>
        </w:tc>
        <w:tc>
          <w:tcPr>
            <w:tcW w:w="3420" w:type="dxa"/>
          </w:tcPr>
          <w:p w14:paraId="2EDEB14C" w14:textId="77777777" w:rsidR="00D97DEF" w:rsidRPr="00B6209F" w:rsidRDefault="00D97DEF" w:rsidP="003F636F">
            <w:pPr>
              <w:tabs>
                <w:tab w:val="left" w:pos="3660"/>
              </w:tabs>
            </w:pPr>
            <w:r w:rsidRPr="00B6209F">
              <w:t>May (1</w:t>
            </w:r>
            <w:r w:rsidRPr="00B6209F">
              <w:rPr>
                <w:vertAlign w:val="superscript"/>
              </w:rPr>
              <w:t>st</w:t>
            </w:r>
            <w:r w:rsidRPr="00B6209F">
              <w:t xml:space="preserve"> module, Literature review)</w:t>
            </w:r>
          </w:p>
        </w:tc>
        <w:tc>
          <w:tcPr>
            <w:tcW w:w="2790" w:type="dxa"/>
          </w:tcPr>
          <w:p w14:paraId="30446B6E" w14:textId="77777777" w:rsidR="00D97DEF" w:rsidRPr="00B6209F" w:rsidRDefault="00D97DEF" w:rsidP="003F636F">
            <w:pPr>
              <w:tabs>
                <w:tab w:val="left" w:pos="3660"/>
              </w:tabs>
            </w:pPr>
            <w:r w:rsidRPr="00B6209F">
              <w:t>Skeleton information</w:t>
            </w:r>
          </w:p>
          <w:p w14:paraId="4BDA24FD" w14:textId="77777777" w:rsidR="00D97DEF" w:rsidRPr="00B6209F" w:rsidRDefault="00D97DEF" w:rsidP="003F636F">
            <w:pPr>
              <w:tabs>
                <w:tab w:val="left" w:pos="3660"/>
              </w:tabs>
            </w:pPr>
            <w:r w:rsidRPr="00B6209F">
              <w:t>Data processing</w:t>
            </w:r>
          </w:p>
          <w:p w14:paraId="0AC9E970" w14:textId="77777777" w:rsidR="00D97DEF" w:rsidRPr="00B6209F" w:rsidRDefault="00D97DEF" w:rsidP="003F636F">
            <w:pPr>
              <w:tabs>
                <w:tab w:val="left" w:pos="3660"/>
              </w:tabs>
            </w:pPr>
            <w:r w:rsidRPr="00B6209F">
              <w:t>Related research paper writing</w:t>
            </w:r>
          </w:p>
        </w:tc>
        <w:tc>
          <w:tcPr>
            <w:tcW w:w="2538" w:type="dxa"/>
          </w:tcPr>
          <w:p w14:paraId="7F0D13E6" w14:textId="77777777" w:rsidR="00D97DEF" w:rsidRPr="00B6209F" w:rsidRDefault="00D97DEF" w:rsidP="003F636F">
            <w:pPr>
              <w:tabs>
                <w:tab w:val="left" w:pos="3660"/>
              </w:tabs>
            </w:pPr>
            <w:r w:rsidRPr="00B6209F">
              <w:t>Validate dataset to the supervisor</w:t>
            </w:r>
          </w:p>
          <w:p w14:paraId="33C150D2" w14:textId="77777777" w:rsidR="00D97DEF" w:rsidRPr="00B6209F" w:rsidRDefault="00D97DEF" w:rsidP="003F636F">
            <w:pPr>
              <w:tabs>
                <w:tab w:val="left" w:pos="3660"/>
              </w:tabs>
            </w:pPr>
            <w:r w:rsidRPr="00B6209F">
              <w:t>Literature review writing</w:t>
            </w:r>
          </w:p>
        </w:tc>
      </w:tr>
      <w:tr w:rsidR="00D97DEF" w:rsidRPr="009E7C00" w14:paraId="29BBEDC7" w14:textId="77777777" w:rsidTr="003F636F">
        <w:trPr>
          <w:trHeight w:val="1052"/>
        </w:trPr>
        <w:tc>
          <w:tcPr>
            <w:tcW w:w="828" w:type="dxa"/>
            <w:vAlign w:val="center"/>
          </w:tcPr>
          <w:p w14:paraId="19351D67" w14:textId="77777777" w:rsidR="00D97DEF" w:rsidRPr="00B6209F" w:rsidRDefault="00D97DEF" w:rsidP="003F636F">
            <w:pPr>
              <w:tabs>
                <w:tab w:val="left" w:pos="3660"/>
              </w:tabs>
              <w:jc w:val="center"/>
            </w:pPr>
            <w:r w:rsidRPr="00B6209F">
              <w:t>5</w:t>
            </w:r>
          </w:p>
        </w:tc>
        <w:tc>
          <w:tcPr>
            <w:tcW w:w="3420" w:type="dxa"/>
          </w:tcPr>
          <w:p w14:paraId="25B5C991" w14:textId="77777777" w:rsidR="00D97DEF" w:rsidRPr="00B6209F" w:rsidRDefault="00D97DEF" w:rsidP="003F636F">
            <w:pPr>
              <w:tabs>
                <w:tab w:val="left" w:pos="3660"/>
              </w:tabs>
            </w:pPr>
            <w:r w:rsidRPr="00B6209F">
              <w:t>June (Posture Model Building)</w:t>
            </w:r>
          </w:p>
        </w:tc>
        <w:tc>
          <w:tcPr>
            <w:tcW w:w="2790" w:type="dxa"/>
          </w:tcPr>
          <w:p w14:paraId="4A028EA6" w14:textId="77777777" w:rsidR="00D97DEF" w:rsidRPr="00B6209F" w:rsidRDefault="00D97DEF" w:rsidP="003F636F">
            <w:pPr>
              <w:tabs>
                <w:tab w:val="left" w:pos="3660"/>
              </w:tabs>
            </w:pPr>
            <w:r w:rsidRPr="00B6209F">
              <w:t>Model building</w:t>
            </w:r>
          </w:p>
        </w:tc>
        <w:tc>
          <w:tcPr>
            <w:tcW w:w="2538" w:type="dxa"/>
          </w:tcPr>
          <w:p w14:paraId="5F276160" w14:textId="77777777" w:rsidR="00D97DEF" w:rsidRPr="00B6209F" w:rsidRDefault="00D97DEF" w:rsidP="003F636F">
            <w:pPr>
              <w:tabs>
                <w:tab w:val="left" w:pos="3660"/>
              </w:tabs>
            </w:pPr>
            <w:r w:rsidRPr="00B6209F">
              <w:t>Presentation and report submission</w:t>
            </w:r>
          </w:p>
          <w:p w14:paraId="04CF8F5F" w14:textId="77777777" w:rsidR="00D97DEF" w:rsidRPr="00B6209F" w:rsidRDefault="00D97DEF" w:rsidP="003F636F">
            <w:pPr>
              <w:tabs>
                <w:tab w:val="left" w:pos="3660"/>
              </w:tabs>
            </w:pPr>
            <w:r w:rsidRPr="00B6209F">
              <w:t>Mid evaluation</w:t>
            </w:r>
          </w:p>
        </w:tc>
      </w:tr>
      <w:tr w:rsidR="00D97DEF" w:rsidRPr="009E7C00" w14:paraId="244D1EC7" w14:textId="77777777" w:rsidTr="003F636F">
        <w:trPr>
          <w:trHeight w:val="440"/>
        </w:trPr>
        <w:tc>
          <w:tcPr>
            <w:tcW w:w="9576" w:type="dxa"/>
            <w:gridSpan w:val="4"/>
            <w:shd w:val="clear" w:color="auto" w:fill="A6A6A6" w:themeFill="background1" w:themeFillShade="A6"/>
          </w:tcPr>
          <w:p w14:paraId="299DC2F6" w14:textId="77777777" w:rsidR="00D97DEF" w:rsidRPr="00B6209F" w:rsidRDefault="00D97DEF" w:rsidP="003F636F">
            <w:pPr>
              <w:tabs>
                <w:tab w:val="left" w:pos="3660"/>
              </w:tabs>
              <w:jc w:val="center"/>
              <w:rPr>
                <w:b/>
              </w:rPr>
            </w:pPr>
            <w:r w:rsidRPr="00B6209F">
              <w:rPr>
                <w:b/>
              </w:rPr>
              <w:t>MID EVALUATION</w:t>
            </w:r>
          </w:p>
        </w:tc>
      </w:tr>
      <w:tr w:rsidR="00D97DEF" w:rsidRPr="009E7C00" w14:paraId="1CE466BF" w14:textId="77777777" w:rsidTr="003F636F">
        <w:trPr>
          <w:trHeight w:val="1070"/>
        </w:trPr>
        <w:tc>
          <w:tcPr>
            <w:tcW w:w="828" w:type="dxa"/>
            <w:vAlign w:val="center"/>
          </w:tcPr>
          <w:p w14:paraId="3DA26FBE" w14:textId="77777777" w:rsidR="00D97DEF" w:rsidRPr="00B6209F" w:rsidRDefault="00D97DEF" w:rsidP="003F636F">
            <w:pPr>
              <w:tabs>
                <w:tab w:val="left" w:pos="3660"/>
              </w:tabs>
              <w:jc w:val="center"/>
            </w:pPr>
            <w:r w:rsidRPr="00B6209F">
              <w:lastRenderedPageBreak/>
              <w:t>6</w:t>
            </w:r>
          </w:p>
        </w:tc>
        <w:tc>
          <w:tcPr>
            <w:tcW w:w="3420" w:type="dxa"/>
          </w:tcPr>
          <w:p w14:paraId="1BA58F63" w14:textId="77777777" w:rsidR="00D97DEF" w:rsidRPr="00B6209F" w:rsidRDefault="00D97DEF" w:rsidP="003F636F">
            <w:pPr>
              <w:tabs>
                <w:tab w:val="left" w:pos="3660"/>
              </w:tabs>
            </w:pPr>
            <w:r w:rsidRPr="00B6209F">
              <w:t>July, August (Desktop application)</w:t>
            </w:r>
          </w:p>
        </w:tc>
        <w:tc>
          <w:tcPr>
            <w:tcW w:w="2790" w:type="dxa"/>
          </w:tcPr>
          <w:p w14:paraId="397A87C1" w14:textId="77777777" w:rsidR="00D97DEF" w:rsidRPr="00B6209F" w:rsidRDefault="00D97DEF" w:rsidP="003F636F">
            <w:pPr>
              <w:tabs>
                <w:tab w:val="left" w:pos="3660"/>
              </w:tabs>
            </w:pPr>
            <w:r w:rsidRPr="00B6209F">
              <w:t>Application designing and development</w:t>
            </w:r>
          </w:p>
          <w:p w14:paraId="2CB6D932" w14:textId="77777777" w:rsidR="00D97DEF" w:rsidRPr="00B6209F" w:rsidRDefault="00D97DEF" w:rsidP="003F636F">
            <w:pPr>
              <w:tabs>
                <w:tab w:val="left" w:pos="3660"/>
              </w:tabs>
            </w:pPr>
            <w:r w:rsidRPr="00B6209F">
              <w:t>Report writing</w:t>
            </w:r>
          </w:p>
        </w:tc>
        <w:tc>
          <w:tcPr>
            <w:tcW w:w="2538" w:type="dxa"/>
          </w:tcPr>
          <w:p w14:paraId="7DB72415" w14:textId="77777777" w:rsidR="00D97DEF" w:rsidRPr="00B6209F" w:rsidRDefault="00D97DEF" w:rsidP="003F636F">
            <w:pPr>
              <w:tabs>
                <w:tab w:val="left" w:pos="3660"/>
              </w:tabs>
            </w:pPr>
            <w:r w:rsidRPr="00B6209F">
              <w:t>Report with the design and front-end</w:t>
            </w:r>
          </w:p>
          <w:p w14:paraId="75F0406C" w14:textId="77777777" w:rsidR="00D97DEF" w:rsidRPr="00B6209F" w:rsidRDefault="00D97DEF" w:rsidP="003F636F">
            <w:pPr>
              <w:tabs>
                <w:tab w:val="left" w:pos="3660"/>
              </w:tabs>
            </w:pPr>
          </w:p>
        </w:tc>
      </w:tr>
      <w:tr w:rsidR="00D97DEF" w:rsidRPr="009E7C00" w14:paraId="1E6DE147" w14:textId="77777777" w:rsidTr="003F636F">
        <w:trPr>
          <w:trHeight w:val="890"/>
        </w:trPr>
        <w:tc>
          <w:tcPr>
            <w:tcW w:w="828" w:type="dxa"/>
            <w:vAlign w:val="center"/>
          </w:tcPr>
          <w:p w14:paraId="01467C71" w14:textId="77777777" w:rsidR="00D97DEF" w:rsidRPr="00B6209F" w:rsidRDefault="00D97DEF" w:rsidP="003F636F">
            <w:pPr>
              <w:tabs>
                <w:tab w:val="left" w:pos="3660"/>
              </w:tabs>
              <w:jc w:val="center"/>
            </w:pPr>
            <w:r w:rsidRPr="00B6209F">
              <w:t>7</w:t>
            </w:r>
          </w:p>
        </w:tc>
        <w:tc>
          <w:tcPr>
            <w:tcW w:w="3420" w:type="dxa"/>
          </w:tcPr>
          <w:p w14:paraId="0820A05E" w14:textId="77777777" w:rsidR="00D97DEF" w:rsidRPr="00B6209F" w:rsidRDefault="00D97DEF" w:rsidP="003F636F">
            <w:pPr>
              <w:tabs>
                <w:tab w:val="left" w:pos="3660"/>
              </w:tabs>
            </w:pPr>
            <w:r w:rsidRPr="00B6209F">
              <w:t>September (2</w:t>
            </w:r>
            <w:r w:rsidRPr="00B6209F">
              <w:rPr>
                <w:vertAlign w:val="superscript"/>
              </w:rPr>
              <w:t>nd</w:t>
            </w:r>
            <w:r w:rsidRPr="00B6209F">
              <w:t xml:space="preserve"> module, Literature review)</w:t>
            </w:r>
          </w:p>
        </w:tc>
        <w:tc>
          <w:tcPr>
            <w:tcW w:w="2790" w:type="dxa"/>
          </w:tcPr>
          <w:p w14:paraId="66B4FB28" w14:textId="77777777" w:rsidR="00D97DEF" w:rsidRPr="00B6209F" w:rsidRDefault="00D97DEF" w:rsidP="003F636F">
            <w:pPr>
              <w:tabs>
                <w:tab w:val="left" w:pos="3660"/>
              </w:tabs>
            </w:pPr>
            <w:r w:rsidRPr="00B6209F">
              <w:t>Application processing</w:t>
            </w:r>
          </w:p>
          <w:p w14:paraId="48141E09" w14:textId="77777777" w:rsidR="00D97DEF" w:rsidRPr="00B6209F" w:rsidRDefault="00D97DEF" w:rsidP="003F636F">
            <w:pPr>
              <w:tabs>
                <w:tab w:val="left" w:pos="3660"/>
              </w:tabs>
            </w:pPr>
            <w:r w:rsidRPr="00B6209F">
              <w:t>Related research paper writing</w:t>
            </w:r>
          </w:p>
        </w:tc>
        <w:tc>
          <w:tcPr>
            <w:tcW w:w="2538" w:type="dxa"/>
          </w:tcPr>
          <w:p w14:paraId="46D12206" w14:textId="77777777" w:rsidR="00D97DEF" w:rsidRPr="00B6209F" w:rsidRDefault="00D97DEF" w:rsidP="003F636F">
            <w:pPr>
              <w:tabs>
                <w:tab w:val="left" w:pos="3660"/>
              </w:tabs>
            </w:pPr>
            <w:r w:rsidRPr="00B6209F">
              <w:t>Report the application</w:t>
            </w:r>
          </w:p>
          <w:p w14:paraId="60132974" w14:textId="77777777" w:rsidR="00D97DEF" w:rsidRPr="00B6209F" w:rsidRDefault="00D97DEF" w:rsidP="003F636F">
            <w:pPr>
              <w:tabs>
                <w:tab w:val="left" w:pos="3660"/>
              </w:tabs>
            </w:pPr>
            <w:r w:rsidRPr="00B6209F">
              <w:t>Literature review writing</w:t>
            </w:r>
          </w:p>
          <w:p w14:paraId="5A2A28D9" w14:textId="77777777" w:rsidR="00D97DEF" w:rsidRPr="00B6209F" w:rsidRDefault="00D97DEF" w:rsidP="003F636F">
            <w:pPr>
              <w:tabs>
                <w:tab w:val="left" w:pos="3660"/>
              </w:tabs>
            </w:pPr>
          </w:p>
        </w:tc>
      </w:tr>
      <w:tr w:rsidR="00D97DEF" w:rsidRPr="009E7C00" w14:paraId="0F5B626D" w14:textId="77777777" w:rsidTr="003F636F">
        <w:trPr>
          <w:trHeight w:val="710"/>
        </w:trPr>
        <w:tc>
          <w:tcPr>
            <w:tcW w:w="828" w:type="dxa"/>
            <w:vAlign w:val="center"/>
          </w:tcPr>
          <w:p w14:paraId="78682F77" w14:textId="77777777" w:rsidR="00D97DEF" w:rsidRPr="00B6209F" w:rsidRDefault="00D97DEF" w:rsidP="003F636F">
            <w:pPr>
              <w:tabs>
                <w:tab w:val="left" w:pos="3660"/>
              </w:tabs>
              <w:jc w:val="center"/>
            </w:pPr>
            <w:r w:rsidRPr="00B6209F">
              <w:t>9</w:t>
            </w:r>
          </w:p>
        </w:tc>
        <w:tc>
          <w:tcPr>
            <w:tcW w:w="3420" w:type="dxa"/>
          </w:tcPr>
          <w:p w14:paraId="4FF1DDCB" w14:textId="77777777" w:rsidR="00D97DEF" w:rsidRPr="00B6209F" w:rsidRDefault="00D97DEF" w:rsidP="003F636F">
            <w:pPr>
              <w:tabs>
                <w:tab w:val="left" w:pos="3660"/>
              </w:tabs>
            </w:pPr>
            <w:r w:rsidRPr="00B6209F">
              <w:t>October (Test the model on application)</w:t>
            </w:r>
          </w:p>
        </w:tc>
        <w:tc>
          <w:tcPr>
            <w:tcW w:w="2790" w:type="dxa"/>
          </w:tcPr>
          <w:p w14:paraId="0CD68E70" w14:textId="77777777" w:rsidR="00D97DEF" w:rsidRPr="00B6209F" w:rsidRDefault="00D97DEF" w:rsidP="003F636F">
            <w:pPr>
              <w:tabs>
                <w:tab w:val="left" w:pos="3660"/>
              </w:tabs>
            </w:pPr>
            <w:r w:rsidRPr="00B6209F">
              <w:t>Testing application</w:t>
            </w:r>
          </w:p>
          <w:p w14:paraId="1E23226D" w14:textId="77777777" w:rsidR="00D97DEF" w:rsidRPr="00B6209F" w:rsidRDefault="00D97DEF" w:rsidP="003F636F">
            <w:pPr>
              <w:tabs>
                <w:tab w:val="left" w:pos="3660"/>
              </w:tabs>
            </w:pPr>
            <w:r w:rsidRPr="00B6209F">
              <w:t>Report writing</w:t>
            </w:r>
          </w:p>
        </w:tc>
        <w:tc>
          <w:tcPr>
            <w:tcW w:w="2538" w:type="dxa"/>
          </w:tcPr>
          <w:p w14:paraId="44EC6ADE" w14:textId="77777777" w:rsidR="00D97DEF" w:rsidRPr="00B6209F" w:rsidRDefault="00D97DEF" w:rsidP="003F636F">
            <w:pPr>
              <w:tabs>
                <w:tab w:val="left" w:pos="3660"/>
              </w:tabs>
            </w:pPr>
            <w:r w:rsidRPr="00B6209F">
              <w:t>Test report</w:t>
            </w:r>
          </w:p>
          <w:p w14:paraId="3CCC9420" w14:textId="77777777" w:rsidR="00D97DEF" w:rsidRPr="00B6209F" w:rsidRDefault="00D97DEF" w:rsidP="003F636F">
            <w:pPr>
              <w:tabs>
                <w:tab w:val="left" w:pos="3660"/>
              </w:tabs>
            </w:pPr>
            <w:r w:rsidRPr="00B6209F">
              <w:t>First draft of report</w:t>
            </w:r>
          </w:p>
        </w:tc>
      </w:tr>
      <w:tr w:rsidR="00D97DEF" w:rsidRPr="009E7C00" w14:paraId="06C56AF9" w14:textId="77777777" w:rsidTr="003F636F">
        <w:tc>
          <w:tcPr>
            <w:tcW w:w="828" w:type="dxa"/>
            <w:vAlign w:val="center"/>
          </w:tcPr>
          <w:p w14:paraId="3FDB980F" w14:textId="77777777" w:rsidR="00D97DEF" w:rsidRPr="00B6209F" w:rsidRDefault="00D97DEF" w:rsidP="003F636F">
            <w:pPr>
              <w:tabs>
                <w:tab w:val="left" w:pos="3660"/>
              </w:tabs>
              <w:jc w:val="center"/>
            </w:pPr>
            <w:r w:rsidRPr="00B6209F">
              <w:t>10</w:t>
            </w:r>
          </w:p>
        </w:tc>
        <w:tc>
          <w:tcPr>
            <w:tcW w:w="3420" w:type="dxa"/>
          </w:tcPr>
          <w:p w14:paraId="66655495" w14:textId="77777777" w:rsidR="00D97DEF" w:rsidRPr="00B6209F" w:rsidRDefault="00D97DEF" w:rsidP="003F636F">
            <w:pPr>
              <w:tabs>
                <w:tab w:val="left" w:pos="3660"/>
              </w:tabs>
            </w:pPr>
            <w:r w:rsidRPr="00B6209F">
              <w:t>November (Final model)</w:t>
            </w:r>
          </w:p>
        </w:tc>
        <w:tc>
          <w:tcPr>
            <w:tcW w:w="2790" w:type="dxa"/>
          </w:tcPr>
          <w:p w14:paraId="586ACFDD" w14:textId="77777777" w:rsidR="00D97DEF" w:rsidRPr="00B6209F" w:rsidRDefault="00D97DEF" w:rsidP="003F636F">
            <w:pPr>
              <w:tabs>
                <w:tab w:val="left" w:pos="3660"/>
              </w:tabs>
            </w:pPr>
            <w:r w:rsidRPr="00B6209F">
              <w:t>Maintenance of application</w:t>
            </w:r>
          </w:p>
        </w:tc>
        <w:tc>
          <w:tcPr>
            <w:tcW w:w="2538" w:type="dxa"/>
          </w:tcPr>
          <w:p w14:paraId="14B5352B" w14:textId="77777777" w:rsidR="00D97DEF" w:rsidRPr="00B6209F" w:rsidRDefault="00D97DEF" w:rsidP="003F636F">
            <w:pPr>
              <w:tabs>
                <w:tab w:val="left" w:pos="3660"/>
              </w:tabs>
            </w:pPr>
            <w:r w:rsidRPr="00B6209F">
              <w:t>Final report</w:t>
            </w:r>
          </w:p>
        </w:tc>
      </w:tr>
      <w:tr w:rsidR="00D97DEF" w:rsidRPr="009E7C00" w14:paraId="0CBA0E66" w14:textId="77777777" w:rsidTr="003F636F">
        <w:trPr>
          <w:trHeight w:val="458"/>
        </w:trPr>
        <w:tc>
          <w:tcPr>
            <w:tcW w:w="9576" w:type="dxa"/>
            <w:gridSpan w:val="4"/>
            <w:shd w:val="clear" w:color="auto" w:fill="A6A6A6" w:themeFill="background1" w:themeFillShade="A6"/>
          </w:tcPr>
          <w:p w14:paraId="5EA57659" w14:textId="77777777" w:rsidR="00D97DEF" w:rsidRPr="00B6209F" w:rsidRDefault="00D97DEF" w:rsidP="003F636F">
            <w:pPr>
              <w:tabs>
                <w:tab w:val="left" w:pos="3660"/>
              </w:tabs>
              <w:jc w:val="center"/>
              <w:rPr>
                <w:b/>
              </w:rPr>
            </w:pPr>
            <w:r w:rsidRPr="00B6209F">
              <w:rPr>
                <w:b/>
              </w:rPr>
              <w:t>FINAL EVALUATION</w:t>
            </w:r>
          </w:p>
        </w:tc>
      </w:tr>
    </w:tbl>
    <w:p w14:paraId="1F97C1F6" w14:textId="77777777" w:rsidR="0067299A" w:rsidRDefault="0067299A" w:rsidP="0067299A"/>
    <w:p w14:paraId="1BF8AB86" w14:textId="77777777" w:rsidR="0067299A" w:rsidRDefault="0067299A" w:rsidP="0067299A"/>
    <w:p w14:paraId="2DD8ED27" w14:textId="659010E1" w:rsidR="0067299A" w:rsidRPr="006A7A36" w:rsidRDefault="0067299A" w:rsidP="0067299A">
      <w:pPr>
        <w:pStyle w:val="Caption"/>
        <w:jc w:val="center"/>
      </w:pPr>
      <w:bookmarkStart w:id="94" w:name="_Toc48522271"/>
      <w:r>
        <w:t xml:space="preserve">APPENDIX </w:t>
      </w:r>
      <w:r w:rsidR="003B5FC2">
        <w:fldChar w:fldCharType="begin"/>
      </w:r>
      <w:r w:rsidR="003B5FC2">
        <w:instrText xml:space="preserve"> SEQ APPENDIX \* ALPHABETIC </w:instrText>
      </w:r>
      <w:r w:rsidR="003B5FC2">
        <w:fldChar w:fldCharType="separate"/>
      </w:r>
      <w:r w:rsidR="0071000E">
        <w:rPr>
          <w:noProof/>
        </w:rPr>
        <w:t>B</w:t>
      </w:r>
      <w:r w:rsidR="003B5FC2">
        <w:rPr>
          <w:noProof/>
        </w:rPr>
        <w:fldChar w:fldCharType="end"/>
      </w:r>
      <w:r>
        <w:t xml:space="preserve">: </w:t>
      </w:r>
      <w:r w:rsidR="00814556">
        <w:t>Project Gantt Chart</w:t>
      </w:r>
      <w:bookmarkEnd w:id="94"/>
    </w:p>
    <w:p w14:paraId="1DD20FAE" w14:textId="77777777" w:rsidR="0067299A" w:rsidRPr="006A7A36" w:rsidRDefault="0067299A" w:rsidP="0067299A"/>
    <w:p w14:paraId="03975D0F" w14:textId="757B57CD" w:rsidR="0067299A" w:rsidRDefault="0067299A" w:rsidP="0067299A"/>
    <w:p w14:paraId="7ED6A5E0" w14:textId="27379B95" w:rsidR="00C943E0" w:rsidRPr="006A7A36" w:rsidRDefault="00C943E0" w:rsidP="00031FF0">
      <w:pPr>
        <w:keepNext/>
      </w:pPr>
      <w:r>
        <w:rPr>
          <w:noProof/>
          <w:lang w:val="en-US" w:eastAsia="en-US"/>
        </w:rPr>
        <w:drawing>
          <wp:inline distT="0" distB="0" distL="0" distR="0" wp14:anchorId="6521294A" wp14:editId="3993C863">
            <wp:extent cx="5221605" cy="2015490"/>
            <wp:effectExtent l="0" t="0" r="0" b="0"/>
            <wp:docPr id="1" name="Chart 1">
              <a:extLst xmlns:a="http://schemas.openxmlformats.org/drawingml/2006/main">
                <a:ext uri="{FF2B5EF4-FFF2-40B4-BE49-F238E27FC236}">
                  <a16:creationId xmlns:a16="http://schemas.microsoft.com/office/drawing/2014/main" id="{332B2A52-BE01-4F58-B439-20F7EA0F0E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sectPr w:rsidR="00C943E0" w:rsidRPr="006A7A36" w:rsidSect="00A83AD2">
      <w:headerReference w:type="default" r:id="rId56"/>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2631C6" w14:textId="77777777" w:rsidR="0070509D" w:rsidRDefault="0070509D">
      <w:r>
        <w:separator/>
      </w:r>
    </w:p>
    <w:p w14:paraId="72503DC9" w14:textId="77777777" w:rsidR="0070509D" w:rsidRDefault="0070509D"/>
    <w:p w14:paraId="0B5F4574" w14:textId="77777777" w:rsidR="0070509D" w:rsidRDefault="0070509D" w:rsidP="00F33D21"/>
  </w:endnote>
  <w:endnote w:type="continuationSeparator" w:id="0">
    <w:p w14:paraId="2B55C86B" w14:textId="77777777" w:rsidR="0070509D" w:rsidRDefault="0070509D">
      <w:r>
        <w:continuationSeparator/>
      </w:r>
    </w:p>
    <w:p w14:paraId="14F668FF" w14:textId="77777777" w:rsidR="0070509D" w:rsidRDefault="0070509D"/>
    <w:p w14:paraId="4C26B3FC" w14:textId="77777777" w:rsidR="0070509D" w:rsidRDefault="0070509D"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74215" w14:textId="77777777" w:rsidR="0070509D" w:rsidRDefault="0070509D">
      <w:r>
        <w:separator/>
      </w:r>
    </w:p>
    <w:p w14:paraId="41AF229B" w14:textId="77777777" w:rsidR="0070509D" w:rsidRDefault="0070509D"/>
    <w:p w14:paraId="76CF5B43" w14:textId="77777777" w:rsidR="0070509D" w:rsidRDefault="0070509D" w:rsidP="00F33D21"/>
  </w:footnote>
  <w:footnote w:type="continuationSeparator" w:id="0">
    <w:p w14:paraId="220DDA6A" w14:textId="77777777" w:rsidR="0070509D" w:rsidRDefault="0070509D">
      <w:r>
        <w:continuationSeparator/>
      </w:r>
    </w:p>
    <w:p w14:paraId="0880DEFE" w14:textId="77777777" w:rsidR="0070509D" w:rsidRDefault="0070509D"/>
    <w:p w14:paraId="52F75884" w14:textId="77777777" w:rsidR="0070509D" w:rsidRDefault="0070509D"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0DF98" w14:textId="77777777" w:rsidR="002B3D7B" w:rsidRDefault="002B3D7B"/>
  <w:p w14:paraId="7BFEB58D" w14:textId="77777777" w:rsidR="002B3D7B" w:rsidRDefault="002B3D7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4E7534" w14:textId="77777777" w:rsidR="002B3D7B" w:rsidRDefault="002B3D7B" w:rsidP="00A83AD2">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xii</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4946E" w14:textId="77777777" w:rsidR="002B3D7B" w:rsidRDefault="002B3D7B" w:rsidP="00A83A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D0C10" w14:textId="77777777" w:rsidR="002B3D7B" w:rsidRDefault="002B3D7B" w:rsidP="00A83A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A8492" w14:textId="77777777" w:rsidR="002B3D7B" w:rsidRDefault="002B3D7B"/>
  <w:p w14:paraId="22CC92B5" w14:textId="77777777" w:rsidR="002B3D7B" w:rsidRDefault="002B3D7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97D26" w14:textId="77777777" w:rsidR="002B3D7B" w:rsidRDefault="002B3D7B" w:rsidP="00A83AD2">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44538" w14:textId="77777777" w:rsidR="002B3D7B" w:rsidRDefault="002B3D7B"/>
  <w:p w14:paraId="39A04CDC" w14:textId="77777777" w:rsidR="002B3D7B" w:rsidRDefault="002B3D7B"/>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2992B" w14:textId="77777777" w:rsidR="002B3D7B" w:rsidRDefault="002B3D7B" w:rsidP="00A83AD2">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6C8A1" w14:textId="77777777" w:rsidR="002B3D7B" w:rsidRDefault="002B3D7B" w:rsidP="00A83AD2">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48</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70464"/>
    <w:multiLevelType w:val="multilevel"/>
    <w:tmpl w:val="473C4230"/>
    <w:lvl w:ilvl="0">
      <w:start w:val="1"/>
      <w:numFmt w:val="lowerRoman"/>
      <w:lvlText w:val="%1."/>
      <w:lvlJc w:val="right"/>
      <w:pPr>
        <w:ind w:left="144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 w15:restartNumberingAfterBreak="0">
    <w:nsid w:val="03101EFC"/>
    <w:multiLevelType w:val="multilevel"/>
    <w:tmpl w:val="A2E2347A"/>
    <w:lvl w:ilvl="0">
      <w:start w:val="1"/>
      <w:numFmt w:val="decimal"/>
      <w:pStyle w:val="Heading1"/>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3600"/>
        </w:tabs>
        <w:ind w:left="3600" w:firstLine="0"/>
      </w:pPr>
      <w:rPr>
        <w:rFonts w:hint="default"/>
        <w:color w:val="FFFFFF"/>
      </w:rPr>
    </w:lvl>
    <w:lvl w:ilvl="2">
      <w:start w:val="1"/>
      <w:numFmt w:val="decimal"/>
      <w:pStyle w:val="Heading3"/>
      <w:lvlText w:val="%1.%3"/>
      <w:lvlJc w:val="left"/>
      <w:pPr>
        <w:tabs>
          <w:tab w:val="num" w:pos="648"/>
        </w:tabs>
        <w:ind w:left="648"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sz w:val="24"/>
        <w:szCs w:val="24"/>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 w15:restartNumberingAfterBreak="0">
    <w:nsid w:val="07E80974"/>
    <w:multiLevelType w:val="multilevel"/>
    <w:tmpl w:val="F0C2C606"/>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DEF4906"/>
    <w:multiLevelType w:val="hybridMultilevel"/>
    <w:tmpl w:val="60169B5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0F6F4E31"/>
    <w:multiLevelType w:val="hybridMultilevel"/>
    <w:tmpl w:val="49768390"/>
    <w:lvl w:ilvl="0" w:tplc="B10C922C">
      <w:start w:val="1"/>
      <w:numFmt w:val="decimal"/>
      <w:lvlText w:val="%1)"/>
      <w:lvlJc w:val="left"/>
      <w:pPr>
        <w:ind w:left="502" w:hanging="360"/>
      </w:pPr>
      <w:rPr>
        <w:b/>
        <w:bCs/>
      </w:rPr>
    </w:lvl>
    <w:lvl w:ilvl="1" w:tplc="20000019" w:tentative="1">
      <w:start w:val="1"/>
      <w:numFmt w:val="lowerLetter"/>
      <w:lvlText w:val="%2."/>
      <w:lvlJc w:val="left"/>
      <w:pPr>
        <w:ind w:left="1222" w:hanging="360"/>
      </w:pPr>
    </w:lvl>
    <w:lvl w:ilvl="2" w:tplc="2000001B">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9"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206F797E"/>
    <w:multiLevelType w:val="multilevel"/>
    <w:tmpl w:val="40CE75C4"/>
    <w:lvl w:ilvl="0">
      <w:start w:val="3"/>
      <w:numFmt w:val="decimal"/>
      <w:lvlText w:val="%1"/>
      <w:lvlJc w:val="left"/>
      <w:pPr>
        <w:ind w:left="810" w:hanging="810"/>
      </w:pPr>
      <w:rPr>
        <w:rFonts w:hint="default"/>
        <w:b/>
        <w:sz w:val="28"/>
      </w:rPr>
    </w:lvl>
    <w:lvl w:ilvl="1">
      <w:start w:val="2"/>
      <w:numFmt w:val="decimal"/>
      <w:lvlText w:val="%1.%2"/>
      <w:lvlJc w:val="left"/>
      <w:pPr>
        <w:ind w:left="810" w:hanging="810"/>
      </w:pPr>
      <w:rPr>
        <w:rFonts w:hint="default"/>
        <w:b/>
        <w:sz w:val="28"/>
      </w:rPr>
    </w:lvl>
    <w:lvl w:ilvl="2">
      <w:start w:val="3"/>
      <w:numFmt w:val="decimal"/>
      <w:lvlText w:val="%1.%2.%3"/>
      <w:lvlJc w:val="left"/>
      <w:pPr>
        <w:ind w:left="810" w:hanging="810"/>
      </w:pPr>
      <w:rPr>
        <w:rFonts w:hint="default"/>
        <w:b/>
        <w:sz w:val="28"/>
      </w:rPr>
    </w:lvl>
    <w:lvl w:ilvl="3">
      <w:start w:val="1"/>
      <w:numFmt w:val="decimal"/>
      <w:lvlText w:val="%1.%2.%3.%4"/>
      <w:lvlJc w:val="left"/>
      <w:pPr>
        <w:ind w:left="810" w:hanging="81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800" w:hanging="1800"/>
      </w:pPr>
      <w:rPr>
        <w:rFonts w:hint="default"/>
        <w:b/>
        <w:sz w:val="28"/>
      </w:rPr>
    </w:lvl>
  </w:abstractNum>
  <w:abstractNum w:abstractNumId="12" w15:restartNumberingAfterBreak="0">
    <w:nsid w:val="23855949"/>
    <w:multiLevelType w:val="hybridMultilevel"/>
    <w:tmpl w:val="0A92EFB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2FCE2670"/>
    <w:multiLevelType w:val="hybridMultilevel"/>
    <w:tmpl w:val="A6965DEE"/>
    <w:lvl w:ilvl="0" w:tplc="4409001B">
      <w:start w:val="1"/>
      <w:numFmt w:val="lowerRoman"/>
      <w:lvlText w:val="%1."/>
      <w:lvlJc w:val="right"/>
      <w:pPr>
        <w:ind w:left="784" w:hanging="360"/>
      </w:pPr>
    </w:lvl>
    <w:lvl w:ilvl="1" w:tplc="44090019" w:tentative="1">
      <w:start w:val="1"/>
      <w:numFmt w:val="lowerLetter"/>
      <w:lvlText w:val="%2."/>
      <w:lvlJc w:val="left"/>
      <w:pPr>
        <w:ind w:left="1504" w:hanging="360"/>
      </w:pPr>
    </w:lvl>
    <w:lvl w:ilvl="2" w:tplc="4409001B" w:tentative="1">
      <w:start w:val="1"/>
      <w:numFmt w:val="lowerRoman"/>
      <w:lvlText w:val="%3."/>
      <w:lvlJc w:val="right"/>
      <w:pPr>
        <w:ind w:left="2224" w:hanging="180"/>
      </w:pPr>
    </w:lvl>
    <w:lvl w:ilvl="3" w:tplc="4409000F" w:tentative="1">
      <w:start w:val="1"/>
      <w:numFmt w:val="decimal"/>
      <w:lvlText w:val="%4."/>
      <w:lvlJc w:val="left"/>
      <w:pPr>
        <w:ind w:left="2944" w:hanging="360"/>
      </w:pPr>
    </w:lvl>
    <w:lvl w:ilvl="4" w:tplc="44090019" w:tentative="1">
      <w:start w:val="1"/>
      <w:numFmt w:val="lowerLetter"/>
      <w:lvlText w:val="%5."/>
      <w:lvlJc w:val="left"/>
      <w:pPr>
        <w:ind w:left="3664" w:hanging="360"/>
      </w:pPr>
    </w:lvl>
    <w:lvl w:ilvl="5" w:tplc="4409001B" w:tentative="1">
      <w:start w:val="1"/>
      <w:numFmt w:val="lowerRoman"/>
      <w:lvlText w:val="%6."/>
      <w:lvlJc w:val="right"/>
      <w:pPr>
        <w:ind w:left="4384" w:hanging="180"/>
      </w:pPr>
    </w:lvl>
    <w:lvl w:ilvl="6" w:tplc="4409000F" w:tentative="1">
      <w:start w:val="1"/>
      <w:numFmt w:val="decimal"/>
      <w:lvlText w:val="%7."/>
      <w:lvlJc w:val="left"/>
      <w:pPr>
        <w:ind w:left="5104" w:hanging="360"/>
      </w:pPr>
    </w:lvl>
    <w:lvl w:ilvl="7" w:tplc="44090019" w:tentative="1">
      <w:start w:val="1"/>
      <w:numFmt w:val="lowerLetter"/>
      <w:lvlText w:val="%8."/>
      <w:lvlJc w:val="left"/>
      <w:pPr>
        <w:ind w:left="5824" w:hanging="360"/>
      </w:pPr>
    </w:lvl>
    <w:lvl w:ilvl="8" w:tplc="4409001B" w:tentative="1">
      <w:start w:val="1"/>
      <w:numFmt w:val="lowerRoman"/>
      <w:lvlText w:val="%9."/>
      <w:lvlJc w:val="right"/>
      <w:pPr>
        <w:ind w:left="6544" w:hanging="180"/>
      </w:pPr>
    </w:lvl>
  </w:abstractNum>
  <w:abstractNum w:abstractNumId="16"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7"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215A35"/>
    <w:multiLevelType w:val="hybridMultilevel"/>
    <w:tmpl w:val="0FC4589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422123B9"/>
    <w:multiLevelType w:val="hybridMultilevel"/>
    <w:tmpl w:val="36B8AC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3DB7DAD"/>
    <w:multiLevelType w:val="hybridMultilevel"/>
    <w:tmpl w:val="6C56B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A01858"/>
    <w:multiLevelType w:val="hybridMultilevel"/>
    <w:tmpl w:val="5CB877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4" w15:restartNumberingAfterBreak="0">
    <w:nsid w:val="647C290A"/>
    <w:multiLevelType w:val="hybridMultilevel"/>
    <w:tmpl w:val="C6E4C250"/>
    <w:lvl w:ilvl="0" w:tplc="B03A4EE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CAA1752"/>
    <w:multiLevelType w:val="hybridMultilevel"/>
    <w:tmpl w:val="BA98E36C"/>
    <w:lvl w:ilvl="0" w:tplc="B03A4E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FB71F2C"/>
    <w:multiLevelType w:val="hybridMultilevel"/>
    <w:tmpl w:val="2F4A7F8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01C3539"/>
    <w:multiLevelType w:val="multilevel"/>
    <w:tmpl w:val="A24A6FD0"/>
    <w:lvl w:ilvl="0">
      <w:start w:val="3"/>
      <w:numFmt w:val="decimal"/>
      <w:lvlText w:val="%1"/>
      <w:lvlJc w:val="left"/>
      <w:pPr>
        <w:ind w:left="375" w:hanging="375"/>
      </w:pPr>
      <w:rPr>
        <w:rFonts w:hint="default"/>
      </w:rPr>
    </w:lvl>
    <w:lvl w:ilvl="1">
      <w:start w:val="2"/>
      <w:numFmt w:val="decimal"/>
      <w:lvlText w:val="%1.%2"/>
      <w:lvlJc w:val="left"/>
      <w:pPr>
        <w:ind w:left="109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sz w:val="24"/>
        <w:szCs w:val="24"/>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9"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7E584A58"/>
    <w:multiLevelType w:val="hybridMultilevel"/>
    <w:tmpl w:val="382EC4F8"/>
    <w:lvl w:ilvl="0" w:tplc="F2F677B2">
      <w:start w:val="1"/>
      <w:numFmt w:val="decimal"/>
      <w:lvlText w:val="%1."/>
      <w:lvlJc w:val="left"/>
      <w:pPr>
        <w:ind w:left="720" w:hanging="360"/>
      </w:pPr>
      <w:rPr>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7ED463EC"/>
    <w:multiLevelType w:val="hybridMultilevel"/>
    <w:tmpl w:val="62A0192E"/>
    <w:lvl w:ilvl="0" w:tplc="B03A4E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14"/>
  </w:num>
  <w:num w:numId="4">
    <w:abstractNumId w:val="6"/>
  </w:num>
  <w:num w:numId="5">
    <w:abstractNumId w:val="10"/>
  </w:num>
  <w:num w:numId="6">
    <w:abstractNumId w:val="16"/>
  </w:num>
  <w:num w:numId="7">
    <w:abstractNumId w:val="23"/>
  </w:num>
  <w:num w:numId="8">
    <w:abstractNumId w:val="13"/>
  </w:num>
  <w:num w:numId="9">
    <w:abstractNumId w:val="29"/>
  </w:num>
  <w:num w:numId="10">
    <w:abstractNumId w:val="0"/>
  </w:num>
  <w:num w:numId="11">
    <w:abstractNumId w:val="1"/>
  </w:num>
  <w:num w:numId="12">
    <w:abstractNumId w:val="22"/>
  </w:num>
  <w:num w:numId="13">
    <w:abstractNumId w:val="2"/>
  </w:num>
  <w:num w:numId="14">
    <w:abstractNumId w:val="17"/>
  </w:num>
  <w:num w:numId="15">
    <w:abstractNumId w:val="25"/>
  </w:num>
  <w:num w:numId="16">
    <w:abstractNumId w:val="24"/>
  </w:num>
  <w:num w:numId="17">
    <w:abstractNumId w:val="3"/>
  </w:num>
  <w:num w:numId="18">
    <w:abstractNumId w:val="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1"/>
  </w:num>
  <w:num w:numId="21">
    <w:abstractNumId w:val="21"/>
  </w:num>
  <w:num w:numId="22">
    <w:abstractNumId w:val="15"/>
  </w:num>
  <w:num w:numId="23">
    <w:abstractNumId w:val="12"/>
  </w:num>
  <w:num w:numId="24">
    <w:abstractNumId w:val="27"/>
  </w:num>
  <w:num w:numId="25">
    <w:abstractNumId w:val="19"/>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num>
  <w:num w:numId="28">
    <w:abstractNumId w:val="18"/>
  </w:num>
  <w:num w:numId="29">
    <w:abstractNumId w:val="26"/>
  </w:num>
  <w:num w:numId="30">
    <w:abstractNumId w:val="28"/>
  </w:num>
  <w:num w:numId="31">
    <w:abstractNumId w:val="8"/>
  </w:num>
  <w:num w:numId="32">
    <w:abstractNumId w:val="30"/>
  </w:num>
  <w:num w:numId="33">
    <w:abstractNumId w:val="11"/>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MY" w:vendorID="64" w:dllVersion="0" w:nlCheck="1" w:checkStyle="0"/>
  <w:activeWritingStyle w:appName="MSWord" w:lang="en-GB" w:vendorID="64" w:dllVersion="4096" w:nlCheck="1" w:checkStyle="0"/>
  <w:activeWritingStyle w:appName="MSWord" w:lang="en-US" w:vendorID="64" w:dllVersion="409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72434"/>
    <w:rsid w:val="00001D89"/>
    <w:rsid w:val="00003152"/>
    <w:rsid w:val="00010113"/>
    <w:rsid w:val="0001107F"/>
    <w:rsid w:val="00014B3F"/>
    <w:rsid w:val="00015897"/>
    <w:rsid w:val="000203D2"/>
    <w:rsid w:val="0002050F"/>
    <w:rsid w:val="0002223D"/>
    <w:rsid w:val="00022E0E"/>
    <w:rsid w:val="00023B0B"/>
    <w:rsid w:val="000249CD"/>
    <w:rsid w:val="0002732D"/>
    <w:rsid w:val="00030F1E"/>
    <w:rsid w:val="00031FF0"/>
    <w:rsid w:val="000320C8"/>
    <w:rsid w:val="0003327A"/>
    <w:rsid w:val="00035BCF"/>
    <w:rsid w:val="00036CF4"/>
    <w:rsid w:val="00041B91"/>
    <w:rsid w:val="00042FE9"/>
    <w:rsid w:val="00043A73"/>
    <w:rsid w:val="000508B2"/>
    <w:rsid w:val="00056E0E"/>
    <w:rsid w:val="00061001"/>
    <w:rsid w:val="00063064"/>
    <w:rsid w:val="00063B92"/>
    <w:rsid w:val="000650E8"/>
    <w:rsid w:val="00065519"/>
    <w:rsid w:val="00066935"/>
    <w:rsid w:val="00072466"/>
    <w:rsid w:val="000809BD"/>
    <w:rsid w:val="000825C7"/>
    <w:rsid w:val="0008268B"/>
    <w:rsid w:val="00083068"/>
    <w:rsid w:val="0008521E"/>
    <w:rsid w:val="00091AD0"/>
    <w:rsid w:val="00091C9B"/>
    <w:rsid w:val="000A2477"/>
    <w:rsid w:val="000A3F43"/>
    <w:rsid w:val="000A58B2"/>
    <w:rsid w:val="000B1499"/>
    <w:rsid w:val="000B24E9"/>
    <w:rsid w:val="000B336C"/>
    <w:rsid w:val="000C27AB"/>
    <w:rsid w:val="000C6333"/>
    <w:rsid w:val="000C76E6"/>
    <w:rsid w:val="000C795C"/>
    <w:rsid w:val="000E0F84"/>
    <w:rsid w:val="000E1B88"/>
    <w:rsid w:val="000E1E89"/>
    <w:rsid w:val="000E342D"/>
    <w:rsid w:val="000F5CBD"/>
    <w:rsid w:val="000F6A02"/>
    <w:rsid w:val="000F7122"/>
    <w:rsid w:val="00101091"/>
    <w:rsid w:val="001023C3"/>
    <w:rsid w:val="00110564"/>
    <w:rsid w:val="00113438"/>
    <w:rsid w:val="0011383E"/>
    <w:rsid w:val="00116ABE"/>
    <w:rsid w:val="00124690"/>
    <w:rsid w:val="001267AC"/>
    <w:rsid w:val="001268A7"/>
    <w:rsid w:val="00130DFA"/>
    <w:rsid w:val="00135425"/>
    <w:rsid w:val="00136478"/>
    <w:rsid w:val="00141699"/>
    <w:rsid w:val="00144EC8"/>
    <w:rsid w:val="00144F25"/>
    <w:rsid w:val="0014536F"/>
    <w:rsid w:val="00145AA7"/>
    <w:rsid w:val="0015032D"/>
    <w:rsid w:val="00152AD6"/>
    <w:rsid w:val="00152E4E"/>
    <w:rsid w:val="00156100"/>
    <w:rsid w:val="00162D52"/>
    <w:rsid w:val="001643BB"/>
    <w:rsid w:val="00167802"/>
    <w:rsid w:val="00181F81"/>
    <w:rsid w:val="00192FF6"/>
    <w:rsid w:val="00196425"/>
    <w:rsid w:val="001971C3"/>
    <w:rsid w:val="001A26EF"/>
    <w:rsid w:val="001A2CAB"/>
    <w:rsid w:val="001A39B8"/>
    <w:rsid w:val="001A5B0E"/>
    <w:rsid w:val="001B0431"/>
    <w:rsid w:val="001B1977"/>
    <w:rsid w:val="001B363F"/>
    <w:rsid w:val="001C4E0C"/>
    <w:rsid w:val="001D1B61"/>
    <w:rsid w:val="001D51F9"/>
    <w:rsid w:val="001D6716"/>
    <w:rsid w:val="001E6A16"/>
    <w:rsid w:val="001F06F3"/>
    <w:rsid w:val="0020089D"/>
    <w:rsid w:val="00204465"/>
    <w:rsid w:val="002131C1"/>
    <w:rsid w:val="00225D4E"/>
    <w:rsid w:val="00226927"/>
    <w:rsid w:val="002325AA"/>
    <w:rsid w:val="00237322"/>
    <w:rsid w:val="002401A2"/>
    <w:rsid w:val="0024170D"/>
    <w:rsid w:val="002452D6"/>
    <w:rsid w:val="002511EC"/>
    <w:rsid w:val="00252369"/>
    <w:rsid w:val="0025286F"/>
    <w:rsid w:val="002601A2"/>
    <w:rsid w:val="00262BFC"/>
    <w:rsid w:val="00263B77"/>
    <w:rsid w:val="00265531"/>
    <w:rsid w:val="00266546"/>
    <w:rsid w:val="00277D78"/>
    <w:rsid w:val="00283D8C"/>
    <w:rsid w:val="00284C16"/>
    <w:rsid w:val="002859AD"/>
    <w:rsid w:val="00285C43"/>
    <w:rsid w:val="002901AD"/>
    <w:rsid w:val="0029174A"/>
    <w:rsid w:val="00292AD8"/>
    <w:rsid w:val="00293C13"/>
    <w:rsid w:val="002971ED"/>
    <w:rsid w:val="002A38D8"/>
    <w:rsid w:val="002A613C"/>
    <w:rsid w:val="002A6A78"/>
    <w:rsid w:val="002B08E3"/>
    <w:rsid w:val="002B3D7B"/>
    <w:rsid w:val="002B554A"/>
    <w:rsid w:val="002C010E"/>
    <w:rsid w:val="002C420D"/>
    <w:rsid w:val="002C7EFD"/>
    <w:rsid w:val="002D0BF4"/>
    <w:rsid w:val="002D27F8"/>
    <w:rsid w:val="002D3C0C"/>
    <w:rsid w:val="002D47B8"/>
    <w:rsid w:val="002D719E"/>
    <w:rsid w:val="002E131E"/>
    <w:rsid w:val="002E1E09"/>
    <w:rsid w:val="002E572F"/>
    <w:rsid w:val="002E71FA"/>
    <w:rsid w:val="002F0120"/>
    <w:rsid w:val="002F2E69"/>
    <w:rsid w:val="002F3211"/>
    <w:rsid w:val="002F6DD9"/>
    <w:rsid w:val="003012FA"/>
    <w:rsid w:val="00301691"/>
    <w:rsid w:val="0031020C"/>
    <w:rsid w:val="00314A39"/>
    <w:rsid w:val="00320A3C"/>
    <w:rsid w:val="0032178C"/>
    <w:rsid w:val="003240EC"/>
    <w:rsid w:val="0032502F"/>
    <w:rsid w:val="00326159"/>
    <w:rsid w:val="00326330"/>
    <w:rsid w:val="00330274"/>
    <w:rsid w:val="0033117D"/>
    <w:rsid w:val="0033368A"/>
    <w:rsid w:val="003422AF"/>
    <w:rsid w:val="00346E6C"/>
    <w:rsid w:val="00346E6F"/>
    <w:rsid w:val="003539BC"/>
    <w:rsid w:val="00353F5C"/>
    <w:rsid w:val="0036031B"/>
    <w:rsid w:val="0036192F"/>
    <w:rsid w:val="00361C8F"/>
    <w:rsid w:val="003655F5"/>
    <w:rsid w:val="0037159F"/>
    <w:rsid w:val="00376FED"/>
    <w:rsid w:val="003828E6"/>
    <w:rsid w:val="00385CDE"/>
    <w:rsid w:val="00386990"/>
    <w:rsid w:val="0039059B"/>
    <w:rsid w:val="0039483B"/>
    <w:rsid w:val="00395CAB"/>
    <w:rsid w:val="00397FBD"/>
    <w:rsid w:val="003A0589"/>
    <w:rsid w:val="003A102E"/>
    <w:rsid w:val="003A268A"/>
    <w:rsid w:val="003A26D8"/>
    <w:rsid w:val="003A5B17"/>
    <w:rsid w:val="003A656A"/>
    <w:rsid w:val="003A6877"/>
    <w:rsid w:val="003B5FC2"/>
    <w:rsid w:val="003B7B01"/>
    <w:rsid w:val="003C0069"/>
    <w:rsid w:val="003C115E"/>
    <w:rsid w:val="003C3149"/>
    <w:rsid w:val="003C435F"/>
    <w:rsid w:val="003C44A7"/>
    <w:rsid w:val="003C52D9"/>
    <w:rsid w:val="003C5B1E"/>
    <w:rsid w:val="003C7A50"/>
    <w:rsid w:val="003C7BA7"/>
    <w:rsid w:val="003D2FD0"/>
    <w:rsid w:val="003D5D59"/>
    <w:rsid w:val="003E5E83"/>
    <w:rsid w:val="003E6BBD"/>
    <w:rsid w:val="003F20CC"/>
    <w:rsid w:val="003F3A42"/>
    <w:rsid w:val="003F636F"/>
    <w:rsid w:val="0040182F"/>
    <w:rsid w:val="00406738"/>
    <w:rsid w:val="004122D5"/>
    <w:rsid w:val="00415580"/>
    <w:rsid w:val="00416BA1"/>
    <w:rsid w:val="004212D5"/>
    <w:rsid w:val="004213AA"/>
    <w:rsid w:val="00423482"/>
    <w:rsid w:val="004260B2"/>
    <w:rsid w:val="00426644"/>
    <w:rsid w:val="004378F4"/>
    <w:rsid w:val="0045250B"/>
    <w:rsid w:val="00453645"/>
    <w:rsid w:val="004643DC"/>
    <w:rsid w:val="00470A41"/>
    <w:rsid w:val="00471565"/>
    <w:rsid w:val="00472434"/>
    <w:rsid w:val="00476625"/>
    <w:rsid w:val="00477818"/>
    <w:rsid w:val="0048246F"/>
    <w:rsid w:val="004921EF"/>
    <w:rsid w:val="004A1BB1"/>
    <w:rsid w:val="004B108A"/>
    <w:rsid w:val="004B212A"/>
    <w:rsid w:val="004B2667"/>
    <w:rsid w:val="004B3869"/>
    <w:rsid w:val="004B6069"/>
    <w:rsid w:val="004B622C"/>
    <w:rsid w:val="004B6EC7"/>
    <w:rsid w:val="004C6EBD"/>
    <w:rsid w:val="004C7256"/>
    <w:rsid w:val="004D3C39"/>
    <w:rsid w:val="004D50CC"/>
    <w:rsid w:val="004E049B"/>
    <w:rsid w:val="004E0744"/>
    <w:rsid w:val="004E1236"/>
    <w:rsid w:val="004E1E44"/>
    <w:rsid w:val="004E439E"/>
    <w:rsid w:val="004E52FA"/>
    <w:rsid w:val="004F25AD"/>
    <w:rsid w:val="004F428C"/>
    <w:rsid w:val="00500FD2"/>
    <w:rsid w:val="00513764"/>
    <w:rsid w:val="00524D51"/>
    <w:rsid w:val="005261E8"/>
    <w:rsid w:val="00526711"/>
    <w:rsid w:val="00536A47"/>
    <w:rsid w:val="00540990"/>
    <w:rsid w:val="00550917"/>
    <w:rsid w:val="00551524"/>
    <w:rsid w:val="00553A94"/>
    <w:rsid w:val="0055405D"/>
    <w:rsid w:val="00565C99"/>
    <w:rsid w:val="00567C13"/>
    <w:rsid w:val="00576878"/>
    <w:rsid w:val="00580702"/>
    <w:rsid w:val="00583C5E"/>
    <w:rsid w:val="005878A0"/>
    <w:rsid w:val="005900A3"/>
    <w:rsid w:val="00594C82"/>
    <w:rsid w:val="00596D92"/>
    <w:rsid w:val="00596DAC"/>
    <w:rsid w:val="005977D1"/>
    <w:rsid w:val="0059797E"/>
    <w:rsid w:val="005A249E"/>
    <w:rsid w:val="005A2986"/>
    <w:rsid w:val="005A2DFB"/>
    <w:rsid w:val="005A2FF1"/>
    <w:rsid w:val="005A4841"/>
    <w:rsid w:val="005A58AD"/>
    <w:rsid w:val="005B54DB"/>
    <w:rsid w:val="005B7BE3"/>
    <w:rsid w:val="005C08C9"/>
    <w:rsid w:val="005C6464"/>
    <w:rsid w:val="005D2E1F"/>
    <w:rsid w:val="005D672A"/>
    <w:rsid w:val="005D7434"/>
    <w:rsid w:val="005E6A4A"/>
    <w:rsid w:val="005E7FB4"/>
    <w:rsid w:val="005F0320"/>
    <w:rsid w:val="005F4867"/>
    <w:rsid w:val="005F6B02"/>
    <w:rsid w:val="00600584"/>
    <w:rsid w:val="006130DF"/>
    <w:rsid w:val="00626956"/>
    <w:rsid w:val="00632D6F"/>
    <w:rsid w:val="00655E19"/>
    <w:rsid w:val="006576B5"/>
    <w:rsid w:val="00657FAB"/>
    <w:rsid w:val="00670287"/>
    <w:rsid w:val="00670448"/>
    <w:rsid w:val="0067299A"/>
    <w:rsid w:val="00677329"/>
    <w:rsid w:val="00680A04"/>
    <w:rsid w:val="0068620B"/>
    <w:rsid w:val="00687517"/>
    <w:rsid w:val="006A6103"/>
    <w:rsid w:val="006A7A36"/>
    <w:rsid w:val="006B1A2E"/>
    <w:rsid w:val="006B57B5"/>
    <w:rsid w:val="006B67C1"/>
    <w:rsid w:val="006B6816"/>
    <w:rsid w:val="006C0278"/>
    <w:rsid w:val="006C19CA"/>
    <w:rsid w:val="006C4630"/>
    <w:rsid w:val="006C5928"/>
    <w:rsid w:val="006C6436"/>
    <w:rsid w:val="006D5933"/>
    <w:rsid w:val="006E14DB"/>
    <w:rsid w:val="006E5412"/>
    <w:rsid w:val="006E687C"/>
    <w:rsid w:val="006E6BCE"/>
    <w:rsid w:val="006F44CB"/>
    <w:rsid w:val="00702BBA"/>
    <w:rsid w:val="00702EAA"/>
    <w:rsid w:val="00703427"/>
    <w:rsid w:val="0070509D"/>
    <w:rsid w:val="00705E4D"/>
    <w:rsid w:val="0071000E"/>
    <w:rsid w:val="00714943"/>
    <w:rsid w:val="00716AC0"/>
    <w:rsid w:val="00720DE9"/>
    <w:rsid w:val="00722084"/>
    <w:rsid w:val="007225E8"/>
    <w:rsid w:val="007243FE"/>
    <w:rsid w:val="00724E7A"/>
    <w:rsid w:val="00726B27"/>
    <w:rsid w:val="00731870"/>
    <w:rsid w:val="00731F82"/>
    <w:rsid w:val="00734919"/>
    <w:rsid w:val="00734C0C"/>
    <w:rsid w:val="00736B05"/>
    <w:rsid w:val="0074059C"/>
    <w:rsid w:val="00742621"/>
    <w:rsid w:val="007426A8"/>
    <w:rsid w:val="007432C0"/>
    <w:rsid w:val="0074665E"/>
    <w:rsid w:val="007532C4"/>
    <w:rsid w:val="00753765"/>
    <w:rsid w:val="0075519A"/>
    <w:rsid w:val="007601EF"/>
    <w:rsid w:val="007637B7"/>
    <w:rsid w:val="00765B1C"/>
    <w:rsid w:val="00767587"/>
    <w:rsid w:val="007711E9"/>
    <w:rsid w:val="00776723"/>
    <w:rsid w:val="0078482E"/>
    <w:rsid w:val="00790BD6"/>
    <w:rsid w:val="007945D0"/>
    <w:rsid w:val="00797D31"/>
    <w:rsid w:val="007A1805"/>
    <w:rsid w:val="007A7B83"/>
    <w:rsid w:val="007B51E8"/>
    <w:rsid w:val="007B7BBB"/>
    <w:rsid w:val="007C1474"/>
    <w:rsid w:val="007D3BBB"/>
    <w:rsid w:val="007D4AAA"/>
    <w:rsid w:val="007D4CCA"/>
    <w:rsid w:val="007D74D8"/>
    <w:rsid w:val="007E20E9"/>
    <w:rsid w:val="007E5927"/>
    <w:rsid w:val="007E7764"/>
    <w:rsid w:val="007F243F"/>
    <w:rsid w:val="007F46F6"/>
    <w:rsid w:val="008060A8"/>
    <w:rsid w:val="00814556"/>
    <w:rsid w:val="00817B13"/>
    <w:rsid w:val="00817F01"/>
    <w:rsid w:val="00832AA2"/>
    <w:rsid w:val="00832D73"/>
    <w:rsid w:val="008345C9"/>
    <w:rsid w:val="0083593B"/>
    <w:rsid w:val="0083655A"/>
    <w:rsid w:val="008365E7"/>
    <w:rsid w:val="00844744"/>
    <w:rsid w:val="008676F0"/>
    <w:rsid w:val="00870AA2"/>
    <w:rsid w:val="00870BA7"/>
    <w:rsid w:val="00873746"/>
    <w:rsid w:val="00875ED7"/>
    <w:rsid w:val="0088467F"/>
    <w:rsid w:val="00884950"/>
    <w:rsid w:val="00886908"/>
    <w:rsid w:val="008908F4"/>
    <w:rsid w:val="00892BF2"/>
    <w:rsid w:val="008958EF"/>
    <w:rsid w:val="00895BEF"/>
    <w:rsid w:val="008964FF"/>
    <w:rsid w:val="008A3796"/>
    <w:rsid w:val="008A4A2A"/>
    <w:rsid w:val="008B016D"/>
    <w:rsid w:val="008B3A33"/>
    <w:rsid w:val="008B3EB1"/>
    <w:rsid w:val="008B57A5"/>
    <w:rsid w:val="008B71B9"/>
    <w:rsid w:val="008C012A"/>
    <w:rsid w:val="008C13AA"/>
    <w:rsid w:val="008C2F15"/>
    <w:rsid w:val="008C4B82"/>
    <w:rsid w:val="008C5729"/>
    <w:rsid w:val="008D38B6"/>
    <w:rsid w:val="008D51A7"/>
    <w:rsid w:val="008E2A8D"/>
    <w:rsid w:val="008E531C"/>
    <w:rsid w:val="008E6C5A"/>
    <w:rsid w:val="008F2CCA"/>
    <w:rsid w:val="00902F17"/>
    <w:rsid w:val="00904D35"/>
    <w:rsid w:val="009056DF"/>
    <w:rsid w:val="00906C84"/>
    <w:rsid w:val="009076BE"/>
    <w:rsid w:val="00917A77"/>
    <w:rsid w:val="009236D6"/>
    <w:rsid w:val="0092390C"/>
    <w:rsid w:val="00925671"/>
    <w:rsid w:val="00932FAF"/>
    <w:rsid w:val="00941796"/>
    <w:rsid w:val="009426AF"/>
    <w:rsid w:val="00946AC6"/>
    <w:rsid w:val="009533C6"/>
    <w:rsid w:val="00955CE5"/>
    <w:rsid w:val="0095679C"/>
    <w:rsid w:val="00956C6C"/>
    <w:rsid w:val="00962780"/>
    <w:rsid w:val="00965CF0"/>
    <w:rsid w:val="009668A5"/>
    <w:rsid w:val="00975588"/>
    <w:rsid w:val="0097625A"/>
    <w:rsid w:val="00976AD0"/>
    <w:rsid w:val="00980F63"/>
    <w:rsid w:val="00981F3F"/>
    <w:rsid w:val="00987210"/>
    <w:rsid w:val="009878F5"/>
    <w:rsid w:val="00993853"/>
    <w:rsid w:val="009955E3"/>
    <w:rsid w:val="009A3BF7"/>
    <w:rsid w:val="009A4433"/>
    <w:rsid w:val="009A452F"/>
    <w:rsid w:val="009A4654"/>
    <w:rsid w:val="009A4A36"/>
    <w:rsid w:val="009A7025"/>
    <w:rsid w:val="009B2B3C"/>
    <w:rsid w:val="009B5117"/>
    <w:rsid w:val="009C2A92"/>
    <w:rsid w:val="009C69BD"/>
    <w:rsid w:val="009C7FBA"/>
    <w:rsid w:val="009D37D9"/>
    <w:rsid w:val="009D668D"/>
    <w:rsid w:val="009D73CD"/>
    <w:rsid w:val="009E3F45"/>
    <w:rsid w:val="009E632C"/>
    <w:rsid w:val="009E70E1"/>
    <w:rsid w:val="009F1CA8"/>
    <w:rsid w:val="009F6D37"/>
    <w:rsid w:val="00A01930"/>
    <w:rsid w:val="00A03155"/>
    <w:rsid w:val="00A04758"/>
    <w:rsid w:val="00A05A65"/>
    <w:rsid w:val="00A06D31"/>
    <w:rsid w:val="00A10303"/>
    <w:rsid w:val="00A12C27"/>
    <w:rsid w:val="00A13785"/>
    <w:rsid w:val="00A14E7F"/>
    <w:rsid w:val="00A15581"/>
    <w:rsid w:val="00A25D56"/>
    <w:rsid w:val="00A26DB4"/>
    <w:rsid w:val="00A26E90"/>
    <w:rsid w:val="00A2766F"/>
    <w:rsid w:val="00A27751"/>
    <w:rsid w:val="00A3185C"/>
    <w:rsid w:val="00A34B4B"/>
    <w:rsid w:val="00A3522D"/>
    <w:rsid w:val="00A36F5F"/>
    <w:rsid w:val="00A372F4"/>
    <w:rsid w:val="00A507B7"/>
    <w:rsid w:val="00A516BE"/>
    <w:rsid w:val="00A61BC6"/>
    <w:rsid w:val="00A6251C"/>
    <w:rsid w:val="00A669E4"/>
    <w:rsid w:val="00A670D5"/>
    <w:rsid w:val="00A75C59"/>
    <w:rsid w:val="00A763E0"/>
    <w:rsid w:val="00A76467"/>
    <w:rsid w:val="00A7750A"/>
    <w:rsid w:val="00A81AD0"/>
    <w:rsid w:val="00A81CB2"/>
    <w:rsid w:val="00A81EB0"/>
    <w:rsid w:val="00A83AD2"/>
    <w:rsid w:val="00A86F1D"/>
    <w:rsid w:val="00A8776E"/>
    <w:rsid w:val="00A95CD9"/>
    <w:rsid w:val="00AA06C1"/>
    <w:rsid w:val="00AA0831"/>
    <w:rsid w:val="00AA17BE"/>
    <w:rsid w:val="00AA6E1A"/>
    <w:rsid w:val="00AA7708"/>
    <w:rsid w:val="00AB1D72"/>
    <w:rsid w:val="00AB6903"/>
    <w:rsid w:val="00AB7190"/>
    <w:rsid w:val="00AC1489"/>
    <w:rsid w:val="00AC3101"/>
    <w:rsid w:val="00AC7537"/>
    <w:rsid w:val="00AD47DF"/>
    <w:rsid w:val="00AD5D21"/>
    <w:rsid w:val="00AD7541"/>
    <w:rsid w:val="00AD7975"/>
    <w:rsid w:val="00AE0A3E"/>
    <w:rsid w:val="00AE112F"/>
    <w:rsid w:val="00AE2C1D"/>
    <w:rsid w:val="00AE7C10"/>
    <w:rsid w:val="00AF31C5"/>
    <w:rsid w:val="00AF5693"/>
    <w:rsid w:val="00AF5FAE"/>
    <w:rsid w:val="00AF7112"/>
    <w:rsid w:val="00B0049F"/>
    <w:rsid w:val="00B05E7F"/>
    <w:rsid w:val="00B13343"/>
    <w:rsid w:val="00B16C0C"/>
    <w:rsid w:val="00B20D1F"/>
    <w:rsid w:val="00B23FED"/>
    <w:rsid w:val="00B24C99"/>
    <w:rsid w:val="00B262A7"/>
    <w:rsid w:val="00B31AD7"/>
    <w:rsid w:val="00B32951"/>
    <w:rsid w:val="00B3648F"/>
    <w:rsid w:val="00B37A3B"/>
    <w:rsid w:val="00B43650"/>
    <w:rsid w:val="00B46C38"/>
    <w:rsid w:val="00B501B8"/>
    <w:rsid w:val="00B51B1B"/>
    <w:rsid w:val="00B55BE1"/>
    <w:rsid w:val="00B6577F"/>
    <w:rsid w:val="00B712D9"/>
    <w:rsid w:val="00B737C0"/>
    <w:rsid w:val="00B77E98"/>
    <w:rsid w:val="00B80650"/>
    <w:rsid w:val="00B809B7"/>
    <w:rsid w:val="00B8149B"/>
    <w:rsid w:val="00B85C01"/>
    <w:rsid w:val="00B96F33"/>
    <w:rsid w:val="00BA2252"/>
    <w:rsid w:val="00BB6642"/>
    <w:rsid w:val="00BB7FB1"/>
    <w:rsid w:val="00BC1AC7"/>
    <w:rsid w:val="00BC5305"/>
    <w:rsid w:val="00BD0C4B"/>
    <w:rsid w:val="00BD0E31"/>
    <w:rsid w:val="00BE01AA"/>
    <w:rsid w:val="00BE118E"/>
    <w:rsid w:val="00BE3C2B"/>
    <w:rsid w:val="00BE66FB"/>
    <w:rsid w:val="00BF3243"/>
    <w:rsid w:val="00BF4E3F"/>
    <w:rsid w:val="00C00E7B"/>
    <w:rsid w:val="00C05D97"/>
    <w:rsid w:val="00C06E0D"/>
    <w:rsid w:val="00C21C78"/>
    <w:rsid w:val="00C250CC"/>
    <w:rsid w:val="00C3273A"/>
    <w:rsid w:val="00C33034"/>
    <w:rsid w:val="00C33A74"/>
    <w:rsid w:val="00C34F0B"/>
    <w:rsid w:val="00C35BCD"/>
    <w:rsid w:val="00C42429"/>
    <w:rsid w:val="00C450DC"/>
    <w:rsid w:val="00C51F17"/>
    <w:rsid w:val="00C54FFD"/>
    <w:rsid w:val="00C56DFC"/>
    <w:rsid w:val="00C57501"/>
    <w:rsid w:val="00C63CD4"/>
    <w:rsid w:val="00C64C3E"/>
    <w:rsid w:val="00C67D4F"/>
    <w:rsid w:val="00C72AB4"/>
    <w:rsid w:val="00C7568E"/>
    <w:rsid w:val="00C75E53"/>
    <w:rsid w:val="00C82C1C"/>
    <w:rsid w:val="00C85302"/>
    <w:rsid w:val="00C85728"/>
    <w:rsid w:val="00C8767A"/>
    <w:rsid w:val="00C943E0"/>
    <w:rsid w:val="00CA128E"/>
    <w:rsid w:val="00CA409F"/>
    <w:rsid w:val="00CA541D"/>
    <w:rsid w:val="00CA5B7E"/>
    <w:rsid w:val="00CA6EA2"/>
    <w:rsid w:val="00CB1B9F"/>
    <w:rsid w:val="00CC15DE"/>
    <w:rsid w:val="00CC4F83"/>
    <w:rsid w:val="00CC56BB"/>
    <w:rsid w:val="00CC594B"/>
    <w:rsid w:val="00CC6724"/>
    <w:rsid w:val="00CD0CFE"/>
    <w:rsid w:val="00CD1D87"/>
    <w:rsid w:val="00CD2285"/>
    <w:rsid w:val="00CE51EE"/>
    <w:rsid w:val="00CE6F71"/>
    <w:rsid w:val="00CE7941"/>
    <w:rsid w:val="00CF1892"/>
    <w:rsid w:val="00CF4EC1"/>
    <w:rsid w:val="00D014A2"/>
    <w:rsid w:val="00D01AAD"/>
    <w:rsid w:val="00D021E2"/>
    <w:rsid w:val="00D07B5D"/>
    <w:rsid w:val="00D108A4"/>
    <w:rsid w:val="00D1117A"/>
    <w:rsid w:val="00D120C3"/>
    <w:rsid w:val="00D12ABF"/>
    <w:rsid w:val="00D21468"/>
    <w:rsid w:val="00D256F1"/>
    <w:rsid w:val="00D25BDE"/>
    <w:rsid w:val="00D27403"/>
    <w:rsid w:val="00D321A2"/>
    <w:rsid w:val="00D3267F"/>
    <w:rsid w:val="00D41DB1"/>
    <w:rsid w:val="00D461E0"/>
    <w:rsid w:val="00D53ABE"/>
    <w:rsid w:val="00D641AF"/>
    <w:rsid w:val="00D72589"/>
    <w:rsid w:val="00D7299F"/>
    <w:rsid w:val="00D8271F"/>
    <w:rsid w:val="00D830CE"/>
    <w:rsid w:val="00D85F06"/>
    <w:rsid w:val="00D87FE2"/>
    <w:rsid w:val="00D91109"/>
    <w:rsid w:val="00D91BC5"/>
    <w:rsid w:val="00D924DE"/>
    <w:rsid w:val="00D925CD"/>
    <w:rsid w:val="00D92FC5"/>
    <w:rsid w:val="00D93A2F"/>
    <w:rsid w:val="00D95559"/>
    <w:rsid w:val="00D97DEF"/>
    <w:rsid w:val="00DA38C8"/>
    <w:rsid w:val="00DA71F2"/>
    <w:rsid w:val="00DB7C5A"/>
    <w:rsid w:val="00DE047A"/>
    <w:rsid w:val="00DE1971"/>
    <w:rsid w:val="00DE73CC"/>
    <w:rsid w:val="00DE7BDA"/>
    <w:rsid w:val="00DE7DBC"/>
    <w:rsid w:val="00DF25A1"/>
    <w:rsid w:val="00DF33CB"/>
    <w:rsid w:val="00DF76A2"/>
    <w:rsid w:val="00E00E0D"/>
    <w:rsid w:val="00E013D7"/>
    <w:rsid w:val="00E02997"/>
    <w:rsid w:val="00E0581A"/>
    <w:rsid w:val="00E10D16"/>
    <w:rsid w:val="00E163BC"/>
    <w:rsid w:val="00E22440"/>
    <w:rsid w:val="00E23999"/>
    <w:rsid w:val="00E23E0E"/>
    <w:rsid w:val="00E30F81"/>
    <w:rsid w:val="00E33359"/>
    <w:rsid w:val="00E33B93"/>
    <w:rsid w:val="00E33BDD"/>
    <w:rsid w:val="00E33C4A"/>
    <w:rsid w:val="00E40C19"/>
    <w:rsid w:val="00E41983"/>
    <w:rsid w:val="00E422E9"/>
    <w:rsid w:val="00E46949"/>
    <w:rsid w:val="00E512D8"/>
    <w:rsid w:val="00E54CD7"/>
    <w:rsid w:val="00E55119"/>
    <w:rsid w:val="00E617ED"/>
    <w:rsid w:val="00E63449"/>
    <w:rsid w:val="00E64316"/>
    <w:rsid w:val="00E65DF5"/>
    <w:rsid w:val="00E74C93"/>
    <w:rsid w:val="00E74ECE"/>
    <w:rsid w:val="00E87994"/>
    <w:rsid w:val="00E939B2"/>
    <w:rsid w:val="00E94351"/>
    <w:rsid w:val="00E9451D"/>
    <w:rsid w:val="00E96470"/>
    <w:rsid w:val="00E971A3"/>
    <w:rsid w:val="00EA10DF"/>
    <w:rsid w:val="00EA657D"/>
    <w:rsid w:val="00EB21CE"/>
    <w:rsid w:val="00EB2BC5"/>
    <w:rsid w:val="00EB4644"/>
    <w:rsid w:val="00EB55CD"/>
    <w:rsid w:val="00EB58F4"/>
    <w:rsid w:val="00EB5E3E"/>
    <w:rsid w:val="00EB7F47"/>
    <w:rsid w:val="00EC2231"/>
    <w:rsid w:val="00EC3589"/>
    <w:rsid w:val="00EC42F1"/>
    <w:rsid w:val="00EC447B"/>
    <w:rsid w:val="00EC4FF8"/>
    <w:rsid w:val="00EC5DF4"/>
    <w:rsid w:val="00ED2341"/>
    <w:rsid w:val="00ED4293"/>
    <w:rsid w:val="00EE7A87"/>
    <w:rsid w:val="00EF107F"/>
    <w:rsid w:val="00F03783"/>
    <w:rsid w:val="00F0649B"/>
    <w:rsid w:val="00F152AE"/>
    <w:rsid w:val="00F16E74"/>
    <w:rsid w:val="00F21393"/>
    <w:rsid w:val="00F27991"/>
    <w:rsid w:val="00F27C13"/>
    <w:rsid w:val="00F31137"/>
    <w:rsid w:val="00F335B2"/>
    <w:rsid w:val="00F33734"/>
    <w:rsid w:val="00F33D21"/>
    <w:rsid w:val="00F357E1"/>
    <w:rsid w:val="00F4547B"/>
    <w:rsid w:val="00F51F36"/>
    <w:rsid w:val="00F5637A"/>
    <w:rsid w:val="00F56DCD"/>
    <w:rsid w:val="00F6619E"/>
    <w:rsid w:val="00F66C5C"/>
    <w:rsid w:val="00F71487"/>
    <w:rsid w:val="00F72AC7"/>
    <w:rsid w:val="00F75C28"/>
    <w:rsid w:val="00F83130"/>
    <w:rsid w:val="00F901B1"/>
    <w:rsid w:val="00F902BE"/>
    <w:rsid w:val="00F914FF"/>
    <w:rsid w:val="00F93520"/>
    <w:rsid w:val="00F95478"/>
    <w:rsid w:val="00FA2319"/>
    <w:rsid w:val="00FA7F30"/>
    <w:rsid w:val="00FB1FA7"/>
    <w:rsid w:val="00FB51B5"/>
    <w:rsid w:val="00FC00C9"/>
    <w:rsid w:val="00FC1A0F"/>
    <w:rsid w:val="00FC70BA"/>
    <w:rsid w:val="00FD16AE"/>
    <w:rsid w:val="00FD3028"/>
    <w:rsid w:val="00FD4FD5"/>
    <w:rsid w:val="00FD548B"/>
    <w:rsid w:val="00FD6E94"/>
    <w:rsid w:val="00FE5FA5"/>
    <w:rsid w:val="00FE676A"/>
    <w:rsid w:val="00FF0C03"/>
    <w:rsid w:val="00FF2365"/>
    <w:rsid w:val="00FF3BF5"/>
    <w:rsid w:val="00FF49E8"/>
    <w:rsid w:val="00FF5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C924FE"/>
  <w15:docId w15:val="{AB491DC3-504C-4216-99FF-EFE7EEF44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clear" w:pos="3600"/>
        <w:tab w:val="num" w:pos="0"/>
        <w:tab w:val="left" w:pos="130"/>
      </w:tabs>
      <w:ind w:left="0"/>
      <w:outlineLvl w:val="1"/>
    </w:pPr>
  </w:style>
  <w:style w:type="paragraph" w:styleId="Heading3">
    <w:name w:val="heading 3"/>
    <w:basedOn w:val="Normal"/>
    <w:next w:val="Normal"/>
    <w:link w:val="Heading3Char"/>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link w:val="Heading6Char"/>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33D21"/>
    <w:pPr>
      <w:tabs>
        <w:tab w:val="center" w:pos="4320"/>
        <w:tab w:val="right" w:pos="8640"/>
      </w:tabs>
      <w:jc w:val="right"/>
    </w:pPr>
  </w:style>
  <w:style w:type="paragraph" w:styleId="Footer">
    <w:name w:val="footer"/>
    <w:basedOn w:val="Normal"/>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59"/>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paragraph" w:styleId="BalloonText">
    <w:name w:val="Balloon Text"/>
    <w:basedOn w:val="Normal"/>
    <w:link w:val="BalloonTextChar"/>
    <w:rsid w:val="00906C8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906C84"/>
    <w:rPr>
      <w:rFonts w:ascii="Tahoma" w:hAnsi="Tahoma" w:cs="Tahoma"/>
      <w:sz w:val="16"/>
      <w:szCs w:val="16"/>
      <w:lang w:val="en-GB" w:eastAsia="zh-CN"/>
    </w:rPr>
  </w:style>
  <w:style w:type="paragraph" w:styleId="ListParagraph">
    <w:name w:val="List Paragraph"/>
    <w:aliases w:val="Paragraph (alpabhatical)"/>
    <w:basedOn w:val="Normal"/>
    <w:uiPriority w:val="1"/>
    <w:qFormat/>
    <w:rsid w:val="009878F5"/>
    <w:pPr>
      <w:spacing w:line="240" w:lineRule="auto"/>
      <w:ind w:left="720"/>
      <w:contextualSpacing/>
      <w:jc w:val="left"/>
    </w:pPr>
    <w:rPr>
      <w:rFonts w:eastAsia="MS Mincho"/>
      <w:lang w:val="en-US" w:eastAsia="en-US"/>
    </w:rPr>
  </w:style>
  <w:style w:type="table" w:styleId="GridTable4-Accent5">
    <w:name w:val="Grid Table 4 Accent 5"/>
    <w:basedOn w:val="TableNormal"/>
    <w:uiPriority w:val="49"/>
    <w:rsid w:val="00130DFA"/>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semiHidden/>
    <w:unhideWhenUsed/>
    <w:rsid w:val="00D85F06"/>
    <w:rPr>
      <w:sz w:val="16"/>
      <w:szCs w:val="16"/>
    </w:rPr>
  </w:style>
  <w:style w:type="paragraph" w:styleId="CommentText">
    <w:name w:val="annotation text"/>
    <w:basedOn w:val="Normal"/>
    <w:link w:val="CommentTextChar"/>
    <w:semiHidden/>
    <w:unhideWhenUsed/>
    <w:rsid w:val="00D85F06"/>
    <w:pPr>
      <w:spacing w:line="240" w:lineRule="auto"/>
    </w:pPr>
    <w:rPr>
      <w:sz w:val="20"/>
      <w:szCs w:val="20"/>
    </w:rPr>
  </w:style>
  <w:style w:type="character" w:customStyle="1" w:styleId="CommentTextChar">
    <w:name w:val="Comment Text Char"/>
    <w:basedOn w:val="DefaultParagraphFont"/>
    <w:link w:val="CommentText"/>
    <w:semiHidden/>
    <w:rsid w:val="00D85F06"/>
    <w:rPr>
      <w:lang w:val="en-GB" w:eastAsia="zh-CN"/>
    </w:rPr>
  </w:style>
  <w:style w:type="paragraph" w:styleId="CommentSubject">
    <w:name w:val="annotation subject"/>
    <w:basedOn w:val="CommentText"/>
    <w:next w:val="CommentText"/>
    <w:link w:val="CommentSubjectChar"/>
    <w:semiHidden/>
    <w:unhideWhenUsed/>
    <w:rsid w:val="00D85F06"/>
    <w:rPr>
      <w:b/>
      <w:bCs/>
    </w:rPr>
  </w:style>
  <w:style w:type="character" w:customStyle="1" w:styleId="CommentSubjectChar">
    <w:name w:val="Comment Subject Char"/>
    <w:basedOn w:val="CommentTextChar"/>
    <w:link w:val="CommentSubject"/>
    <w:semiHidden/>
    <w:rsid w:val="00D85F06"/>
    <w:rPr>
      <w:b/>
      <w:bCs/>
      <w:lang w:val="en-GB" w:eastAsia="zh-CN"/>
    </w:rPr>
  </w:style>
  <w:style w:type="paragraph" w:customStyle="1" w:styleId="Para2lines">
    <w:name w:val="Para 2 lines"/>
    <w:basedOn w:val="Normal"/>
    <w:link w:val="Para2linesChar"/>
    <w:uiPriority w:val="10"/>
    <w:qFormat/>
    <w:rsid w:val="000650E8"/>
    <w:pPr>
      <w:spacing w:afterLines="200" w:after="200"/>
      <w:ind w:firstLine="720"/>
    </w:pPr>
    <w:rPr>
      <w:rFonts w:eastAsiaTheme="minorHAnsi" w:cstheme="minorBidi"/>
      <w:szCs w:val="22"/>
      <w:lang w:val="en-MY" w:eastAsia="en-US"/>
    </w:rPr>
  </w:style>
  <w:style w:type="character" w:customStyle="1" w:styleId="Para2linesChar">
    <w:name w:val="Para 2 lines Char"/>
    <w:basedOn w:val="DefaultParagraphFont"/>
    <w:link w:val="Para2lines"/>
    <w:uiPriority w:val="10"/>
    <w:rsid w:val="000650E8"/>
    <w:rPr>
      <w:rFonts w:eastAsiaTheme="minorHAnsi" w:cstheme="minorBidi"/>
      <w:sz w:val="24"/>
      <w:szCs w:val="22"/>
      <w:lang w:val="en-MY"/>
    </w:rPr>
  </w:style>
  <w:style w:type="character" w:customStyle="1" w:styleId="HeaderChar">
    <w:name w:val="Header Char"/>
    <w:basedOn w:val="DefaultParagraphFont"/>
    <w:link w:val="Header"/>
    <w:rsid w:val="00FE676A"/>
    <w:rPr>
      <w:sz w:val="24"/>
      <w:szCs w:val="24"/>
      <w:lang w:val="en-GB" w:eastAsia="zh-CN"/>
    </w:rPr>
  </w:style>
  <w:style w:type="paragraph" w:styleId="BodyText">
    <w:name w:val="Body Text"/>
    <w:basedOn w:val="Normal"/>
    <w:link w:val="BodyTextChar"/>
    <w:uiPriority w:val="1"/>
    <w:qFormat/>
    <w:rsid w:val="00225D4E"/>
    <w:pPr>
      <w:widowControl w:val="0"/>
      <w:spacing w:line="240" w:lineRule="auto"/>
      <w:ind w:left="820" w:hanging="360"/>
      <w:jc w:val="left"/>
    </w:pPr>
    <w:rPr>
      <w:rFonts w:ascii="Arial" w:eastAsia="Arial" w:hAnsi="Arial" w:cstheme="minorBidi"/>
      <w:sz w:val="20"/>
      <w:szCs w:val="20"/>
      <w:lang w:val="en-US" w:eastAsia="en-US"/>
    </w:rPr>
  </w:style>
  <w:style w:type="character" w:customStyle="1" w:styleId="BodyTextChar">
    <w:name w:val="Body Text Char"/>
    <w:basedOn w:val="DefaultParagraphFont"/>
    <w:link w:val="BodyText"/>
    <w:uiPriority w:val="1"/>
    <w:rsid w:val="00225D4E"/>
    <w:rPr>
      <w:rFonts w:ascii="Arial" w:eastAsia="Arial" w:hAnsi="Arial" w:cstheme="minorBidi"/>
    </w:rPr>
  </w:style>
  <w:style w:type="character" w:customStyle="1" w:styleId="Heading3Char">
    <w:name w:val="Heading 3 Char"/>
    <w:basedOn w:val="DefaultParagraphFont"/>
    <w:link w:val="Heading3"/>
    <w:rsid w:val="00BF3243"/>
    <w:rPr>
      <w:rFonts w:cs="Arial"/>
      <w:b/>
      <w:bCs/>
      <w:sz w:val="24"/>
      <w:szCs w:val="26"/>
      <w:lang w:val="en-GB" w:eastAsia="zh-CN"/>
    </w:rPr>
  </w:style>
  <w:style w:type="paragraph" w:styleId="Bibliography">
    <w:name w:val="Bibliography"/>
    <w:basedOn w:val="Normal"/>
    <w:next w:val="Normal"/>
    <w:uiPriority w:val="37"/>
    <w:unhideWhenUsed/>
    <w:rsid w:val="008060A8"/>
    <w:pPr>
      <w:tabs>
        <w:tab w:val="left" w:pos="504"/>
      </w:tabs>
      <w:spacing w:line="240" w:lineRule="auto"/>
      <w:ind w:left="504" w:hanging="504"/>
    </w:pPr>
  </w:style>
  <w:style w:type="table" w:styleId="GridTable4-Accent2">
    <w:name w:val="Grid Table 4 Accent 2"/>
    <w:basedOn w:val="TableNormal"/>
    <w:uiPriority w:val="49"/>
    <w:rsid w:val="002B08E3"/>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customStyle="1" w:styleId="Style1">
    <w:name w:val="Style1"/>
    <w:basedOn w:val="Heading6"/>
    <w:link w:val="Style1Char"/>
    <w:qFormat/>
    <w:rsid w:val="005900A3"/>
  </w:style>
  <w:style w:type="paragraph" w:styleId="TOC5">
    <w:name w:val="toc 5"/>
    <w:basedOn w:val="Normal"/>
    <w:next w:val="Normal"/>
    <w:autoRedefine/>
    <w:uiPriority w:val="39"/>
    <w:unhideWhenUsed/>
    <w:rsid w:val="00F66C5C"/>
    <w:pPr>
      <w:spacing w:after="100"/>
      <w:ind w:left="960"/>
    </w:pPr>
  </w:style>
  <w:style w:type="character" w:customStyle="1" w:styleId="Heading6Char">
    <w:name w:val="Heading 6 Char"/>
    <w:basedOn w:val="DefaultParagraphFont"/>
    <w:link w:val="Heading6"/>
    <w:rsid w:val="005900A3"/>
    <w:rPr>
      <w:b/>
      <w:bCs/>
      <w:sz w:val="22"/>
      <w:szCs w:val="22"/>
      <w:lang w:val="en-GB" w:eastAsia="zh-CN"/>
    </w:rPr>
  </w:style>
  <w:style w:type="character" w:customStyle="1" w:styleId="Style1Char">
    <w:name w:val="Style1 Char"/>
    <w:basedOn w:val="Heading6Char"/>
    <w:link w:val="Style1"/>
    <w:rsid w:val="005900A3"/>
    <w:rPr>
      <w:b/>
      <w:bCs/>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683035">
      <w:bodyDiv w:val="1"/>
      <w:marLeft w:val="0"/>
      <w:marRight w:val="0"/>
      <w:marTop w:val="0"/>
      <w:marBottom w:val="0"/>
      <w:divBdr>
        <w:top w:val="none" w:sz="0" w:space="0" w:color="auto"/>
        <w:left w:val="none" w:sz="0" w:space="0" w:color="auto"/>
        <w:bottom w:val="none" w:sz="0" w:space="0" w:color="auto"/>
        <w:right w:val="none" w:sz="0" w:space="0" w:color="auto"/>
      </w:divBdr>
    </w:div>
    <w:div w:id="664939140">
      <w:bodyDiv w:val="1"/>
      <w:marLeft w:val="0"/>
      <w:marRight w:val="0"/>
      <w:marTop w:val="0"/>
      <w:marBottom w:val="0"/>
      <w:divBdr>
        <w:top w:val="none" w:sz="0" w:space="0" w:color="auto"/>
        <w:left w:val="none" w:sz="0" w:space="0" w:color="auto"/>
        <w:bottom w:val="none" w:sz="0" w:space="0" w:color="auto"/>
        <w:right w:val="none" w:sz="0" w:space="0" w:color="auto"/>
      </w:divBdr>
    </w:div>
    <w:div w:id="951976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8.png"/><Relationship Id="rId29" Type="http://schemas.openxmlformats.org/officeDocument/2006/relationships/image" Target="media/image15.jpg"/><Relationship Id="rId41" Type="http://schemas.openxmlformats.org/officeDocument/2006/relationships/image" Target="media/image27.jp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jp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header" Target="header7.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6.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13.png"/><Relationship Id="rId30" Type="http://schemas.openxmlformats.org/officeDocument/2006/relationships/image" Target="media/image16.jp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eader" Target="header9.xml"/><Relationship Id="rId8" Type="http://schemas.openxmlformats.org/officeDocument/2006/relationships/hyperlink" Target="file:///C:\Users\HP\Desktop\FYP\MidEvaluation\Finalreport\Final%20Report.docx" TargetMode="External"/><Relationship Id="rId51" Type="http://schemas.openxmlformats.org/officeDocument/2006/relationships/image" Target="media/image37.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FYP\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675230795921405"/>
          <c:y val="0.10739938757655293"/>
          <c:w val="0.70555817361464002"/>
          <c:h val="0.85556357538641004"/>
        </c:manualLayout>
      </c:layout>
      <c:barChart>
        <c:barDir val="bar"/>
        <c:grouping val="stacked"/>
        <c:varyColors val="0"/>
        <c:ser>
          <c:idx val="0"/>
          <c:order val="0"/>
          <c:tx>
            <c:strRef>
              <c:f>Sheet1!$B$1</c:f>
              <c:strCache>
                <c:ptCount val="1"/>
                <c:pt idx="0">
                  <c:v>Start date </c:v>
                </c:pt>
              </c:strCache>
            </c:strRef>
          </c:tx>
          <c:spPr>
            <a:solidFill>
              <a:schemeClr val="accent1"/>
            </a:solidFill>
            <a:ln>
              <a:noFill/>
            </a:ln>
            <a:effectLst/>
          </c:spPr>
          <c:invertIfNegative val="0"/>
          <c:cat>
            <c:strRef>
              <c:f>Sheet1!$A$3:$A$12</c:f>
              <c:strCache>
                <c:ptCount val="10"/>
                <c:pt idx="0">
                  <c:v>Data exploration</c:v>
                </c:pt>
                <c:pt idx="1">
                  <c:v>Measurement of angles</c:v>
                </c:pt>
                <c:pt idx="2">
                  <c:v>1st module,Literature Review</c:v>
                </c:pt>
                <c:pt idx="3">
                  <c:v>Posture model building,Report Writing</c:v>
                </c:pt>
                <c:pt idx="4">
                  <c:v>Mid evaluation</c:v>
                </c:pt>
                <c:pt idx="5">
                  <c:v>Desktop application</c:v>
                </c:pt>
                <c:pt idx="6">
                  <c:v>2nd module</c:v>
                </c:pt>
                <c:pt idx="7">
                  <c:v>Test module on application</c:v>
                </c:pt>
                <c:pt idx="8">
                  <c:v>Final module,Final Report</c:v>
                </c:pt>
                <c:pt idx="9">
                  <c:v>Final evaluation</c:v>
                </c:pt>
              </c:strCache>
            </c:strRef>
          </c:cat>
          <c:val>
            <c:numRef>
              <c:f>Sheet1!$B$2:$B$12</c:f>
              <c:numCache>
                <c:formatCode>[$-409]d\-mmm\-yy;@</c:formatCode>
                <c:ptCount val="11"/>
                <c:pt idx="0">
                  <c:v>43863</c:v>
                </c:pt>
                <c:pt idx="1">
                  <c:v>43891</c:v>
                </c:pt>
                <c:pt idx="2">
                  <c:v>43925</c:v>
                </c:pt>
                <c:pt idx="3">
                  <c:v>43987</c:v>
                </c:pt>
                <c:pt idx="4">
                  <c:v>44010</c:v>
                </c:pt>
                <c:pt idx="5">
                  <c:v>44018</c:v>
                </c:pt>
                <c:pt idx="6">
                  <c:v>44050</c:v>
                </c:pt>
                <c:pt idx="7">
                  <c:v>44058</c:v>
                </c:pt>
                <c:pt idx="8">
                  <c:v>44087</c:v>
                </c:pt>
                <c:pt idx="9">
                  <c:v>44119</c:v>
                </c:pt>
                <c:pt idx="10">
                  <c:v>44151</c:v>
                </c:pt>
              </c:numCache>
            </c:numRef>
          </c:val>
          <c:extLst>
            <c:ext xmlns:c16="http://schemas.microsoft.com/office/drawing/2014/chart" uri="{C3380CC4-5D6E-409C-BE32-E72D297353CC}">
              <c16:uniqueId val="{00000000-A055-4085-80DD-F41A46D3181F}"/>
            </c:ext>
          </c:extLst>
        </c:ser>
        <c:ser>
          <c:idx val="1"/>
          <c:order val="1"/>
          <c:tx>
            <c:strRef>
              <c:f>Sheet1!$D$1</c:f>
              <c:strCache>
                <c:ptCount val="1"/>
                <c:pt idx="0">
                  <c:v>Duration</c:v>
                </c:pt>
              </c:strCache>
            </c:strRef>
          </c:tx>
          <c:spPr>
            <a:solidFill>
              <a:schemeClr val="accent2"/>
            </a:solidFill>
            <a:ln>
              <a:noFill/>
            </a:ln>
            <a:effectLst/>
          </c:spPr>
          <c:invertIfNegative val="0"/>
          <c:cat>
            <c:strRef>
              <c:f>Sheet1!$A$3:$A$12</c:f>
              <c:strCache>
                <c:ptCount val="10"/>
                <c:pt idx="0">
                  <c:v>Data exploration</c:v>
                </c:pt>
                <c:pt idx="1">
                  <c:v>Measurement of angles</c:v>
                </c:pt>
                <c:pt idx="2">
                  <c:v>1st module,Literature Review</c:v>
                </c:pt>
                <c:pt idx="3">
                  <c:v>Posture model building,Report Writing</c:v>
                </c:pt>
                <c:pt idx="4">
                  <c:v>Mid evaluation</c:v>
                </c:pt>
                <c:pt idx="5">
                  <c:v>Desktop application</c:v>
                </c:pt>
                <c:pt idx="6">
                  <c:v>2nd module</c:v>
                </c:pt>
                <c:pt idx="7">
                  <c:v>Test module on application</c:v>
                </c:pt>
                <c:pt idx="8">
                  <c:v>Final module,Final Report</c:v>
                </c:pt>
                <c:pt idx="9">
                  <c:v>Final evaluation</c:v>
                </c:pt>
              </c:strCache>
            </c:strRef>
          </c:cat>
          <c:val>
            <c:numRef>
              <c:f>Sheet1!$D$2:$D$13</c:f>
              <c:numCache>
                <c:formatCode>General</c:formatCode>
                <c:ptCount val="12"/>
                <c:pt idx="0">
                  <c:v>27</c:v>
                </c:pt>
                <c:pt idx="1">
                  <c:v>29</c:v>
                </c:pt>
                <c:pt idx="2">
                  <c:v>31</c:v>
                </c:pt>
                <c:pt idx="3">
                  <c:v>23</c:v>
                </c:pt>
                <c:pt idx="4">
                  <c:v>8</c:v>
                </c:pt>
                <c:pt idx="5">
                  <c:v>26</c:v>
                </c:pt>
                <c:pt idx="6">
                  <c:v>24</c:v>
                </c:pt>
                <c:pt idx="7">
                  <c:v>25</c:v>
                </c:pt>
                <c:pt idx="8">
                  <c:v>31</c:v>
                </c:pt>
                <c:pt idx="9">
                  <c:v>31</c:v>
                </c:pt>
                <c:pt idx="10">
                  <c:v>24</c:v>
                </c:pt>
              </c:numCache>
            </c:numRef>
          </c:val>
          <c:extLst>
            <c:ext xmlns:c16="http://schemas.microsoft.com/office/drawing/2014/chart" uri="{C3380CC4-5D6E-409C-BE32-E72D297353CC}">
              <c16:uniqueId val="{00000001-A055-4085-80DD-F41A46D3181F}"/>
            </c:ext>
          </c:extLst>
        </c:ser>
        <c:dLbls>
          <c:showLegendKey val="0"/>
          <c:showVal val="0"/>
          <c:showCatName val="0"/>
          <c:showSerName val="0"/>
          <c:showPercent val="0"/>
          <c:showBubbleSize val="0"/>
        </c:dLbls>
        <c:gapWidth val="150"/>
        <c:overlap val="100"/>
        <c:axId val="-433158352"/>
        <c:axId val="-433169776"/>
      </c:barChart>
      <c:catAx>
        <c:axId val="-43315835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PK"/>
          </a:p>
        </c:txPr>
        <c:crossAx val="-433169776"/>
        <c:crosses val="autoZero"/>
        <c:auto val="1"/>
        <c:lblAlgn val="ctr"/>
        <c:lblOffset val="100"/>
        <c:noMultiLvlLbl val="0"/>
      </c:catAx>
      <c:valAx>
        <c:axId val="-433169776"/>
        <c:scaling>
          <c:orientation val="minMax"/>
          <c:min val="43600"/>
        </c:scaling>
        <c:delete val="0"/>
        <c:axPos val="t"/>
        <c:majorGridlines>
          <c:spPr>
            <a:ln w="9525" cap="flat" cmpd="sng" algn="ctr">
              <a:solidFill>
                <a:schemeClr val="tx1">
                  <a:lumMod val="15000"/>
                  <a:lumOff val="85000"/>
                </a:schemeClr>
              </a:solidFill>
              <a:round/>
            </a:ln>
            <a:effectLst/>
          </c:spPr>
        </c:majorGridlines>
        <c:numFmt formatCode="[$-409]d\-mmm\-yy;@"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PK"/>
          </a:p>
        </c:txPr>
        <c:crossAx val="-433158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Si11</b:Tag>
    <b:SourceType>Book</b:SourceType>
    <b:Guid>{06D19A07-778C-4BB5-9EAC-6475B11DF147}</b:Guid>
    <b:Author>
      <b:Author>
        <b:Corporate>L. Sigal. “Human pose estimation”, Ency. of Comput. Vision, Springer</b:Corporate>
      </b:Author>
    </b:Author>
    <b:Title>Encyclopedia of Computer Vision</b:Title>
    <b:Year>2011</b:Year>
    <b:Publisher>L. Sigal</b:Publisher>
    <b:RefOrder>1</b:RefOrder>
  </b:Source>
</b:Sources>
</file>

<file path=customXml/itemProps1.xml><?xml version="1.0" encoding="utf-8"?>
<ds:datastoreItem xmlns:ds="http://schemas.openxmlformats.org/officeDocument/2006/customXml" ds:itemID="{D48EBE72-6291-473E-AD7C-EBEB1C887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61</Pages>
  <Words>14280</Words>
  <Characters>81400</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95490</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LaiKC</dc:creator>
  <cp:lastModifiedBy>02-134171-075</cp:lastModifiedBy>
  <cp:revision>4</cp:revision>
  <cp:lastPrinted>2020-08-19T15:04:00Z</cp:lastPrinted>
  <dcterms:created xsi:type="dcterms:W3CDTF">2020-12-14T17:10:00Z</dcterms:created>
  <dcterms:modified xsi:type="dcterms:W3CDTF">2020-12-14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pmBmT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